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488A27" w14:textId="77777777" w:rsidR="003F454F" w:rsidRDefault="003F454F" w:rsidP="0097146D">
      <w:pPr>
        <w:spacing w:line="360" w:lineRule="auto"/>
        <w:jc w:val="both"/>
      </w:pPr>
    </w:p>
    <w:p w14:paraId="5416C012" w14:textId="77777777" w:rsidR="003F454F" w:rsidRDefault="003F454F" w:rsidP="0097146D">
      <w:pPr>
        <w:spacing w:line="360" w:lineRule="auto"/>
        <w:jc w:val="both"/>
      </w:pPr>
    </w:p>
    <w:p w14:paraId="53958F56" w14:textId="77777777" w:rsidR="003F454F" w:rsidRDefault="003F454F" w:rsidP="0097146D">
      <w:pPr>
        <w:spacing w:line="360" w:lineRule="auto"/>
        <w:jc w:val="both"/>
      </w:pPr>
    </w:p>
    <w:p w14:paraId="02245F8C" w14:textId="77777777" w:rsidR="003F454F" w:rsidRDefault="003F454F" w:rsidP="0097146D">
      <w:pPr>
        <w:spacing w:line="360" w:lineRule="auto"/>
        <w:jc w:val="both"/>
      </w:pPr>
    </w:p>
    <w:p w14:paraId="5D3AE02D" w14:textId="3395374F" w:rsidR="003F454F" w:rsidRDefault="003F454F" w:rsidP="0097146D">
      <w:pPr>
        <w:spacing w:line="360" w:lineRule="auto"/>
        <w:jc w:val="both"/>
      </w:pPr>
    </w:p>
    <w:p w14:paraId="7E77A384" w14:textId="4EC90CA4" w:rsidR="001F07FD" w:rsidRDefault="001F07FD" w:rsidP="0097146D">
      <w:pPr>
        <w:spacing w:line="360" w:lineRule="auto"/>
        <w:jc w:val="both"/>
      </w:pPr>
    </w:p>
    <w:p w14:paraId="11F6DC01" w14:textId="77777777" w:rsidR="001F07FD" w:rsidRDefault="001F07FD" w:rsidP="0097146D">
      <w:pPr>
        <w:spacing w:line="360" w:lineRule="auto"/>
        <w:jc w:val="both"/>
      </w:pPr>
    </w:p>
    <w:p w14:paraId="29C43C84" w14:textId="5014B97D" w:rsidR="00F63847" w:rsidRPr="00EA3BAE" w:rsidRDefault="00BA4EDB" w:rsidP="00B67617">
      <w:pPr>
        <w:spacing w:line="360" w:lineRule="auto"/>
        <w:jc w:val="center"/>
      </w:pPr>
      <w:sdt>
        <w:sdtPr>
          <w:rPr>
            <w:smallCaps/>
            <w:lang w:val="en-GB"/>
          </w:rPr>
          <w:alias w:val="Thesis Title"/>
          <w:tag w:val="Thesis Title"/>
          <w:id w:val="29073699"/>
          <w:text w:multiLine="1"/>
        </w:sdtPr>
        <w:sdtEndPr/>
        <w:sdtContent>
          <w:r w:rsidR="00F97D17">
            <w:rPr>
              <w:smallCaps/>
              <w:lang w:val="en-GB"/>
            </w:rPr>
            <w:t>COMPARATIVE STUDY OF SENTIMENT ANALYSIS FOR MOVIE REVIEWS</w:t>
          </w:r>
        </w:sdtContent>
      </w:sdt>
    </w:p>
    <w:p w14:paraId="5232DEB7" w14:textId="0FD043FE" w:rsidR="00F63847" w:rsidRDefault="00F63847" w:rsidP="0097146D">
      <w:pPr>
        <w:spacing w:line="360" w:lineRule="auto"/>
        <w:jc w:val="both"/>
      </w:pPr>
    </w:p>
    <w:p w14:paraId="43CD2A7C" w14:textId="30E3AE44" w:rsidR="003F454F" w:rsidRDefault="003F454F" w:rsidP="0097146D">
      <w:pPr>
        <w:spacing w:line="360" w:lineRule="auto"/>
        <w:jc w:val="both"/>
      </w:pPr>
    </w:p>
    <w:p w14:paraId="29A12AAA" w14:textId="26EE8BEF" w:rsidR="003F454F" w:rsidRDefault="003F454F" w:rsidP="0097146D">
      <w:pPr>
        <w:spacing w:line="360" w:lineRule="auto"/>
        <w:jc w:val="both"/>
      </w:pPr>
    </w:p>
    <w:p w14:paraId="287B10F0" w14:textId="14459B1C" w:rsidR="003F454F" w:rsidRDefault="003F454F" w:rsidP="0097146D">
      <w:pPr>
        <w:spacing w:line="360" w:lineRule="auto"/>
        <w:jc w:val="both"/>
      </w:pPr>
    </w:p>
    <w:p w14:paraId="375F8C04" w14:textId="1D5B2171" w:rsidR="00F63847" w:rsidRDefault="00F63847" w:rsidP="0097146D">
      <w:pPr>
        <w:spacing w:line="360" w:lineRule="auto"/>
        <w:jc w:val="both"/>
      </w:pPr>
    </w:p>
    <w:p w14:paraId="4C1EBCAC" w14:textId="2143667C" w:rsidR="003F454F" w:rsidRPr="003F454F" w:rsidRDefault="00BA4EDB" w:rsidP="004719BD">
      <w:pPr>
        <w:spacing w:line="360" w:lineRule="auto"/>
        <w:jc w:val="center"/>
      </w:pPr>
      <w:sdt>
        <w:sdtPr>
          <w:rPr>
            <w:smallCaps/>
            <w:lang w:val="en-GB"/>
          </w:rPr>
          <w:alias w:val="Thesis Title"/>
          <w:tag w:val="Thesis Title"/>
          <w:id w:val="625282198"/>
          <w:text w:multiLine="1"/>
        </w:sdtPr>
        <w:sdtEndPr/>
        <w:sdtContent>
          <w:r w:rsidR="00F97D17">
            <w:rPr>
              <w:smallCaps/>
              <w:lang w:val="en-GB"/>
            </w:rPr>
            <w:t>STUDENT NAME: SANKET TALAVIYA</w:t>
          </w:r>
        </w:sdtContent>
      </w:sdt>
    </w:p>
    <w:p w14:paraId="3B940E4E" w14:textId="05E6954F" w:rsidR="00F63847" w:rsidRPr="003F454F" w:rsidRDefault="00BA4EDB" w:rsidP="004719BD">
      <w:pPr>
        <w:spacing w:line="360" w:lineRule="auto"/>
        <w:jc w:val="center"/>
      </w:pPr>
      <w:sdt>
        <w:sdtPr>
          <w:rPr>
            <w:smallCaps/>
            <w:lang w:val="en-GB"/>
          </w:rPr>
          <w:alias w:val="Thesis Title"/>
          <w:tag w:val="Thesis Title"/>
          <w:id w:val="-1120913015"/>
          <w:text w:multiLine="1"/>
        </w:sdtPr>
        <w:sdtEndPr/>
        <w:sdtContent>
          <w:r w:rsidR="00F97D17">
            <w:rPr>
              <w:smallCaps/>
              <w:lang w:val="en-GB"/>
            </w:rPr>
            <w:t>STUDENT ID: 969198</w:t>
          </w:r>
        </w:sdtContent>
      </w:sdt>
    </w:p>
    <w:p w14:paraId="14E3C2D2" w14:textId="2C8C0F3F" w:rsidR="00F63847" w:rsidRDefault="00F63847" w:rsidP="0097146D">
      <w:pPr>
        <w:spacing w:line="360" w:lineRule="auto"/>
        <w:jc w:val="both"/>
      </w:pPr>
    </w:p>
    <w:p w14:paraId="1431A381" w14:textId="4F5A4781" w:rsidR="00BD1DC4" w:rsidRDefault="00BD1DC4" w:rsidP="0097146D">
      <w:pPr>
        <w:spacing w:line="360" w:lineRule="auto"/>
        <w:jc w:val="both"/>
      </w:pPr>
    </w:p>
    <w:p w14:paraId="5576102E" w14:textId="2D579944" w:rsidR="00BD1DC4" w:rsidRDefault="00BD1DC4" w:rsidP="0097146D">
      <w:pPr>
        <w:spacing w:line="360" w:lineRule="auto"/>
        <w:jc w:val="both"/>
      </w:pPr>
    </w:p>
    <w:p w14:paraId="149F9667" w14:textId="4959B8F2" w:rsidR="00BD1DC4" w:rsidRDefault="00BD1DC4" w:rsidP="0097146D">
      <w:pPr>
        <w:spacing w:line="360" w:lineRule="auto"/>
        <w:jc w:val="both"/>
      </w:pPr>
    </w:p>
    <w:p w14:paraId="26F04D34" w14:textId="77777777" w:rsidR="00F63847" w:rsidRPr="0043796F" w:rsidRDefault="00F63847" w:rsidP="0097146D">
      <w:pPr>
        <w:spacing w:line="360" w:lineRule="auto"/>
        <w:jc w:val="both"/>
      </w:pPr>
    </w:p>
    <w:p w14:paraId="239095AD" w14:textId="6C9C8FE4" w:rsidR="00F63847" w:rsidRPr="0043796F" w:rsidRDefault="00F63847" w:rsidP="0097146D">
      <w:pPr>
        <w:spacing w:line="360" w:lineRule="auto"/>
        <w:jc w:val="both"/>
      </w:pPr>
    </w:p>
    <w:p w14:paraId="4D49060E" w14:textId="6BCE88BF" w:rsidR="00F63847" w:rsidRPr="0043796F" w:rsidRDefault="00F63847" w:rsidP="0097146D">
      <w:pPr>
        <w:spacing w:line="360" w:lineRule="auto"/>
        <w:jc w:val="both"/>
      </w:pPr>
    </w:p>
    <w:p w14:paraId="6D6104D0" w14:textId="3E02A276" w:rsidR="00F63847" w:rsidRPr="0043796F" w:rsidRDefault="00F63847" w:rsidP="0097146D">
      <w:pPr>
        <w:spacing w:line="360" w:lineRule="auto"/>
        <w:jc w:val="both"/>
      </w:pPr>
    </w:p>
    <w:p w14:paraId="061F6F4C" w14:textId="7EFD75B2" w:rsidR="00F63847" w:rsidRPr="0043796F" w:rsidRDefault="00F63847" w:rsidP="0097146D">
      <w:pPr>
        <w:spacing w:line="360" w:lineRule="auto"/>
        <w:jc w:val="both"/>
      </w:pPr>
    </w:p>
    <w:p w14:paraId="445AA133" w14:textId="63E6EF14" w:rsidR="00F63847" w:rsidRPr="0043796F" w:rsidRDefault="00F63847" w:rsidP="0097146D">
      <w:pPr>
        <w:spacing w:line="360" w:lineRule="auto"/>
        <w:jc w:val="both"/>
      </w:pPr>
    </w:p>
    <w:p w14:paraId="2D6EAC08" w14:textId="09CA799D" w:rsidR="00F63847" w:rsidRPr="0043796F" w:rsidRDefault="00F63847" w:rsidP="0097146D">
      <w:pPr>
        <w:spacing w:line="360" w:lineRule="auto"/>
        <w:jc w:val="both"/>
      </w:pPr>
    </w:p>
    <w:p w14:paraId="37A8332F" w14:textId="77777777" w:rsidR="00F63847" w:rsidRPr="0043796F" w:rsidRDefault="00F63847" w:rsidP="0097146D">
      <w:pPr>
        <w:spacing w:line="360" w:lineRule="auto"/>
        <w:jc w:val="both"/>
      </w:pPr>
    </w:p>
    <w:p w14:paraId="0F21E70D" w14:textId="22A98E94" w:rsidR="00F63847" w:rsidRPr="0043796F" w:rsidRDefault="00F63847" w:rsidP="0097146D">
      <w:pPr>
        <w:spacing w:line="360" w:lineRule="auto"/>
        <w:jc w:val="both"/>
      </w:pPr>
    </w:p>
    <w:p w14:paraId="5DCF87B9" w14:textId="7D96BABD" w:rsidR="00F63847" w:rsidRPr="0043796F" w:rsidRDefault="00F63847" w:rsidP="0097146D">
      <w:pPr>
        <w:spacing w:line="360" w:lineRule="auto"/>
        <w:jc w:val="both"/>
      </w:pPr>
    </w:p>
    <w:p w14:paraId="1A86F281" w14:textId="4611EC7F" w:rsidR="00F63847" w:rsidRPr="0043796F" w:rsidRDefault="00F63847" w:rsidP="004719BD">
      <w:pPr>
        <w:spacing w:line="360" w:lineRule="auto"/>
        <w:jc w:val="center"/>
      </w:pPr>
    </w:p>
    <w:p w14:paraId="38AA8F5E" w14:textId="6714108A" w:rsidR="00F63847" w:rsidRPr="0043796F" w:rsidRDefault="00BA4EDB" w:rsidP="004719BD">
      <w:pPr>
        <w:spacing w:line="360" w:lineRule="auto"/>
        <w:jc w:val="center"/>
      </w:pPr>
      <w:sdt>
        <w:sdtPr>
          <w:alias w:val="Thesis Title"/>
          <w:tag w:val="Thesis Title"/>
          <w:id w:val="1323931571"/>
          <w:text w:multiLine="1"/>
        </w:sdtPr>
        <w:sdtEndPr/>
        <w:sdtContent>
          <w:r w:rsidR="001F123C">
            <w:t>INTERIM REPORT</w:t>
          </w:r>
        </w:sdtContent>
      </w:sdt>
    </w:p>
    <w:p w14:paraId="37FF797E" w14:textId="3A26D249" w:rsidR="00F63847" w:rsidRPr="0043796F" w:rsidRDefault="00BA4EDB" w:rsidP="004719BD">
      <w:pPr>
        <w:spacing w:line="360" w:lineRule="auto"/>
        <w:jc w:val="center"/>
      </w:pPr>
      <w:sdt>
        <w:sdtPr>
          <w:alias w:val="Thesis Title"/>
          <w:tag w:val="Thesis Title"/>
          <w:id w:val="-100498407"/>
          <w:text w:multiLine="1"/>
        </w:sdtPr>
        <w:sdtEndPr/>
        <w:sdtContent>
          <w:r w:rsidR="00F97D17">
            <w:t>LIVERPOOL JOHN MOORES UNIVERSITY – MS IN ML AND AI</w:t>
          </w:r>
        </w:sdtContent>
      </w:sdt>
    </w:p>
    <w:p w14:paraId="392C79EC" w14:textId="302E3990" w:rsidR="007D50EA" w:rsidRDefault="00BA4EDB" w:rsidP="004719BD">
      <w:pPr>
        <w:spacing w:line="360" w:lineRule="auto"/>
        <w:jc w:val="center"/>
      </w:pPr>
      <w:sdt>
        <w:sdtPr>
          <w:alias w:val="Thesis Title"/>
          <w:tag w:val="Thesis Title"/>
          <w:id w:val="-713818671"/>
          <w:text w:multiLine="1"/>
        </w:sdtPr>
        <w:sdtEndPr/>
        <w:sdtContent>
          <w:r w:rsidR="00F97D17">
            <w:t>DECEMBER 2020</w:t>
          </w:r>
        </w:sdtContent>
      </w:sdt>
    </w:p>
    <w:p w14:paraId="78631A3B" w14:textId="77777777" w:rsidR="007D50EA" w:rsidRDefault="007D50EA" w:rsidP="0097146D">
      <w:pPr>
        <w:spacing w:line="360" w:lineRule="auto"/>
        <w:jc w:val="both"/>
      </w:pPr>
    </w:p>
    <w:p w14:paraId="3D4D613F" w14:textId="224D5B5A" w:rsidR="007D50EA" w:rsidRDefault="007D50EA" w:rsidP="0097146D">
      <w:pPr>
        <w:autoSpaceDE w:val="0"/>
        <w:autoSpaceDN w:val="0"/>
        <w:adjustRightInd w:val="0"/>
        <w:jc w:val="both"/>
        <w:rPr>
          <w:rFonts w:eastAsiaTheme="minorHAnsi"/>
          <w:b/>
          <w:bCs/>
          <w:lang w:val="en-GB" w:eastAsia="en-US"/>
        </w:rPr>
      </w:pPr>
      <w:r w:rsidRPr="007D50EA">
        <w:rPr>
          <w:rFonts w:eastAsiaTheme="minorHAnsi"/>
          <w:b/>
          <w:bCs/>
          <w:lang w:val="en-GB" w:eastAsia="en-US"/>
        </w:rPr>
        <w:lastRenderedPageBreak/>
        <w:t>DEDICATION</w:t>
      </w:r>
    </w:p>
    <w:p w14:paraId="0CB659C6" w14:textId="77777777" w:rsidR="0018680A" w:rsidRPr="007D50EA" w:rsidRDefault="0018680A" w:rsidP="0097146D">
      <w:pPr>
        <w:autoSpaceDE w:val="0"/>
        <w:autoSpaceDN w:val="0"/>
        <w:adjustRightInd w:val="0"/>
        <w:jc w:val="both"/>
        <w:rPr>
          <w:rFonts w:eastAsiaTheme="minorHAnsi"/>
          <w:b/>
          <w:bCs/>
          <w:lang w:val="en-GB" w:eastAsia="en-US"/>
        </w:rPr>
      </w:pPr>
    </w:p>
    <w:p w14:paraId="60FAEEFE" w14:textId="739D4EEE" w:rsidR="007D50EA" w:rsidRDefault="007D50EA" w:rsidP="0097146D">
      <w:pPr>
        <w:autoSpaceDE w:val="0"/>
        <w:autoSpaceDN w:val="0"/>
        <w:adjustRightInd w:val="0"/>
        <w:spacing w:line="360" w:lineRule="auto"/>
        <w:jc w:val="both"/>
        <w:rPr>
          <w:rFonts w:eastAsiaTheme="minorHAnsi"/>
          <w:lang w:val="en-GB" w:eastAsia="en-US"/>
        </w:rPr>
      </w:pPr>
      <w:r>
        <w:rPr>
          <w:rFonts w:eastAsiaTheme="minorHAnsi"/>
          <w:lang w:val="en-GB" w:eastAsia="en-US"/>
        </w:rPr>
        <w:t xml:space="preserve">I dedicate this work to my wife </w:t>
      </w:r>
      <w:r w:rsidR="0018680A">
        <w:rPr>
          <w:rFonts w:eastAsiaTheme="minorHAnsi"/>
          <w:lang w:val="en-GB" w:eastAsia="en-US"/>
        </w:rPr>
        <w:t>Bhumika</w:t>
      </w:r>
      <w:r w:rsidR="005F0EED">
        <w:rPr>
          <w:rFonts w:eastAsiaTheme="minorHAnsi"/>
          <w:lang w:val="en-GB" w:eastAsia="en-US"/>
        </w:rPr>
        <w:t>, my little</w:t>
      </w:r>
      <w:r>
        <w:rPr>
          <w:rFonts w:eastAsiaTheme="minorHAnsi"/>
          <w:lang w:val="en-GB" w:eastAsia="en-US"/>
        </w:rPr>
        <w:t xml:space="preserve"> daughter </w:t>
      </w:r>
      <w:r w:rsidR="0018680A">
        <w:rPr>
          <w:rFonts w:eastAsiaTheme="minorHAnsi"/>
          <w:lang w:val="en-GB" w:eastAsia="en-US"/>
        </w:rPr>
        <w:t>Praanvi</w:t>
      </w:r>
      <w:r w:rsidR="00733EB5">
        <w:rPr>
          <w:rFonts w:eastAsiaTheme="minorHAnsi"/>
          <w:lang w:val="en-GB" w:eastAsia="en-US"/>
        </w:rPr>
        <w:t xml:space="preserve"> and My parents</w:t>
      </w:r>
      <w:r>
        <w:rPr>
          <w:rFonts w:eastAsiaTheme="minorHAnsi"/>
          <w:lang w:val="en-GB" w:eastAsia="en-US"/>
        </w:rPr>
        <w:t>, who have been there for</w:t>
      </w:r>
      <w:r w:rsidR="0018680A">
        <w:rPr>
          <w:rFonts w:eastAsiaTheme="minorHAnsi"/>
          <w:lang w:val="en-GB" w:eastAsia="en-US"/>
        </w:rPr>
        <w:t xml:space="preserve"> </w:t>
      </w:r>
      <w:r>
        <w:rPr>
          <w:rFonts w:eastAsiaTheme="minorHAnsi"/>
          <w:lang w:val="en-GB" w:eastAsia="en-US"/>
        </w:rPr>
        <w:t>me throughout</w:t>
      </w:r>
      <w:r w:rsidR="003E4466">
        <w:rPr>
          <w:rFonts w:eastAsiaTheme="minorHAnsi"/>
          <w:lang w:val="en-GB" w:eastAsia="en-US"/>
        </w:rPr>
        <w:t xml:space="preserve"> this research work</w:t>
      </w:r>
      <w:r>
        <w:rPr>
          <w:rFonts w:eastAsiaTheme="minorHAnsi"/>
          <w:lang w:val="en-GB" w:eastAsia="en-US"/>
        </w:rPr>
        <w:t>. You</w:t>
      </w:r>
      <w:r w:rsidR="00192F8E">
        <w:rPr>
          <w:rFonts w:eastAsiaTheme="minorHAnsi"/>
          <w:lang w:val="en-GB" w:eastAsia="en-US"/>
        </w:rPr>
        <w:t xml:space="preserve"> all have</w:t>
      </w:r>
      <w:r w:rsidR="00306153">
        <w:rPr>
          <w:rFonts w:eastAsiaTheme="minorHAnsi"/>
          <w:lang w:val="en-GB" w:eastAsia="en-US"/>
        </w:rPr>
        <w:t xml:space="preserve"> </w:t>
      </w:r>
      <w:r>
        <w:rPr>
          <w:rFonts w:eastAsiaTheme="minorHAnsi"/>
          <w:lang w:val="en-GB" w:eastAsia="en-US"/>
        </w:rPr>
        <w:t>been my biggest supporters.</w:t>
      </w:r>
      <w:r w:rsidR="00B60ABE">
        <w:rPr>
          <w:rFonts w:eastAsiaTheme="minorHAnsi"/>
          <w:lang w:val="en-GB" w:eastAsia="en-US"/>
        </w:rPr>
        <w:t xml:space="preserve"> Without your support I couldn’t have </w:t>
      </w:r>
      <w:r w:rsidR="00B048A4">
        <w:rPr>
          <w:rFonts w:eastAsiaTheme="minorHAnsi"/>
          <w:lang w:val="en-GB" w:eastAsia="en-US"/>
        </w:rPr>
        <w:t>continued</w:t>
      </w:r>
      <w:r w:rsidR="00B60ABE">
        <w:rPr>
          <w:rFonts w:eastAsiaTheme="minorHAnsi"/>
          <w:lang w:val="en-GB" w:eastAsia="en-US"/>
        </w:rPr>
        <w:t xml:space="preserve"> my dream of doing Masters in Machine Learning </w:t>
      </w:r>
      <w:r w:rsidR="00351C93">
        <w:rPr>
          <w:rFonts w:eastAsiaTheme="minorHAnsi"/>
          <w:lang w:val="en-GB" w:eastAsia="en-US"/>
        </w:rPr>
        <w:t>and</w:t>
      </w:r>
      <w:r w:rsidR="00B60ABE">
        <w:rPr>
          <w:rFonts w:eastAsiaTheme="minorHAnsi"/>
          <w:lang w:val="en-GB" w:eastAsia="en-US"/>
        </w:rPr>
        <w:t xml:space="preserve"> A</w:t>
      </w:r>
      <w:r w:rsidR="006A340A">
        <w:rPr>
          <w:rFonts w:eastAsiaTheme="minorHAnsi"/>
          <w:lang w:val="en-GB" w:eastAsia="en-US"/>
        </w:rPr>
        <w:t>rtificial Intelligence</w:t>
      </w:r>
      <w:r w:rsidR="00B60ABE">
        <w:rPr>
          <w:rFonts w:eastAsiaTheme="minorHAnsi"/>
          <w:lang w:val="en-GB" w:eastAsia="en-US"/>
        </w:rPr>
        <w:t>.</w:t>
      </w:r>
    </w:p>
    <w:p w14:paraId="4B9F994A" w14:textId="1169ADDF" w:rsidR="007D50EA" w:rsidRPr="007D50EA" w:rsidRDefault="007D50EA" w:rsidP="0097146D">
      <w:pPr>
        <w:jc w:val="both"/>
        <w:rPr>
          <w:rFonts w:eastAsiaTheme="majorEastAsia"/>
          <w:b/>
          <w:lang w:val="en-GB"/>
        </w:rPr>
      </w:pPr>
      <w:r>
        <w:br w:type="page"/>
      </w:r>
    </w:p>
    <w:p w14:paraId="0D5CA5E1" w14:textId="77777777" w:rsidR="004D51D9" w:rsidRDefault="004D51D9" w:rsidP="0097146D">
      <w:pPr>
        <w:autoSpaceDE w:val="0"/>
        <w:autoSpaceDN w:val="0"/>
        <w:adjustRightInd w:val="0"/>
        <w:jc w:val="both"/>
        <w:rPr>
          <w:rFonts w:eastAsiaTheme="minorHAnsi"/>
          <w:b/>
          <w:bCs/>
          <w:lang w:val="en-GB" w:eastAsia="en-US"/>
        </w:rPr>
      </w:pPr>
      <w:r w:rsidRPr="004D51D9">
        <w:rPr>
          <w:rFonts w:eastAsiaTheme="minorHAnsi"/>
          <w:b/>
          <w:bCs/>
          <w:lang w:val="en-GB" w:eastAsia="en-US"/>
        </w:rPr>
        <w:lastRenderedPageBreak/>
        <w:t>ACKNOWLEDGEMENTS</w:t>
      </w:r>
    </w:p>
    <w:p w14:paraId="36544E5A" w14:textId="77777777" w:rsidR="004D51D9" w:rsidRPr="004D51D9" w:rsidRDefault="004D51D9" w:rsidP="0097146D">
      <w:pPr>
        <w:autoSpaceDE w:val="0"/>
        <w:autoSpaceDN w:val="0"/>
        <w:adjustRightInd w:val="0"/>
        <w:jc w:val="both"/>
        <w:rPr>
          <w:rFonts w:eastAsiaTheme="minorHAnsi"/>
          <w:b/>
          <w:bCs/>
          <w:lang w:val="en-GB" w:eastAsia="en-US"/>
        </w:rPr>
      </w:pPr>
    </w:p>
    <w:p w14:paraId="010D0B2B" w14:textId="33F9A3BD" w:rsidR="004D51D9" w:rsidRDefault="004D51D9" w:rsidP="0097146D">
      <w:pPr>
        <w:spacing w:line="360" w:lineRule="auto"/>
        <w:jc w:val="both"/>
        <w:rPr>
          <w:rFonts w:eastAsiaTheme="majorEastAsia"/>
          <w:b/>
          <w:lang w:val="en-GB"/>
        </w:rPr>
      </w:pPr>
      <w:r>
        <w:rPr>
          <w:rFonts w:eastAsiaTheme="minorHAnsi"/>
          <w:lang w:val="en-GB" w:eastAsia="en-US"/>
        </w:rPr>
        <w:t xml:space="preserve">I would like to thank </w:t>
      </w:r>
      <w:proofErr w:type="spellStart"/>
      <w:r>
        <w:rPr>
          <w:rFonts w:eastAsiaTheme="minorHAnsi"/>
          <w:lang w:val="en-GB" w:eastAsia="en-US"/>
        </w:rPr>
        <w:t>Dr.</w:t>
      </w:r>
      <w:proofErr w:type="spellEnd"/>
      <w:r>
        <w:rPr>
          <w:rFonts w:eastAsiaTheme="minorHAnsi"/>
          <w:lang w:val="en-GB" w:eastAsia="en-US"/>
        </w:rPr>
        <w:t xml:space="preserve"> Ahmed for the </w:t>
      </w:r>
      <w:r w:rsidR="003C0348">
        <w:rPr>
          <w:rFonts w:eastAsiaTheme="minorHAnsi"/>
          <w:lang w:val="en-GB" w:eastAsia="en-US"/>
        </w:rPr>
        <w:t xml:space="preserve">weekly </w:t>
      </w:r>
      <w:r>
        <w:rPr>
          <w:rFonts w:eastAsiaTheme="minorHAnsi"/>
          <w:lang w:val="en-GB" w:eastAsia="en-US"/>
        </w:rPr>
        <w:t>sessions and guidance in preparing this report</w:t>
      </w:r>
      <w:r w:rsidR="002D3B54">
        <w:rPr>
          <w:rFonts w:eastAsiaTheme="minorHAnsi"/>
          <w:lang w:val="en-GB" w:eastAsia="en-US"/>
        </w:rPr>
        <w:t xml:space="preserve">. </w:t>
      </w:r>
      <w:r w:rsidR="005A46E5">
        <w:rPr>
          <w:rFonts w:eastAsiaTheme="minorHAnsi"/>
          <w:lang w:val="en-GB" w:eastAsia="en-US"/>
        </w:rPr>
        <w:t xml:space="preserve">I would also like to thank </w:t>
      </w:r>
      <w:r w:rsidR="002D3B54">
        <w:rPr>
          <w:rFonts w:eastAsiaTheme="minorHAnsi"/>
          <w:lang w:val="en-GB" w:eastAsia="en-US"/>
        </w:rPr>
        <w:t xml:space="preserve">my thesis supervisor Anurag Maji for his valuable suggestions and </w:t>
      </w:r>
      <w:r w:rsidR="00582A8E">
        <w:rPr>
          <w:rFonts w:eastAsiaTheme="minorHAnsi"/>
          <w:lang w:val="en-GB" w:eastAsia="en-US"/>
        </w:rPr>
        <w:t>feedbacks</w:t>
      </w:r>
      <w:r w:rsidR="002D3B54">
        <w:rPr>
          <w:rFonts w:eastAsiaTheme="minorHAnsi"/>
          <w:lang w:val="en-GB" w:eastAsia="en-US"/>
        </w:rPr>
        <w:t xml:space="preserve"> that helped preparing this research report.</w:t>
      </w:r>
    </w:p>
    <w:p w14:paraId="5EBB797A" w14:textId="17F782AB" w:rsidR="007D50EA" w:rsidRDefault="007D50EA" w:rsidP="0097146D">
      <w:pPr>
        <w:autoSpaceDE w:val="0"/>
        <w:autoSpaceDN w:val="0"/>
        <w:adjustRightInd w:val="0"/>
        <w:jc w:val="both"/>
        <w:rPr>
          <w:rFonts w:eastAsiaTheme="majorEastAsia"/>
          <w:b/>
          <w:lang w:val="en-GB"/>
        </w:rPr>
      </w:pPr>
      <w:r>
        <w:br w:type="page"/>
      </w:r>
    </w:p>
    <w:p w14:paraId="092AE56A" w14:textId="44C899A7" w:rsidR="0087658B" w:rsidRDefault="00BE1B34" w:rsidP="0097146D">
      <w:pPr>
        <w:pStyle w:val="Heading1"/>
        <w:spacing w:line="360" w:lineRule="auto"/>
        <w:jc w:val="both"/>
        <w:rPr>
          <w:rFonts w:cs="Times New Roman"/>
          <w:sz w:val="24"/>
          <w:szCs w:val="24"/>
        </w:rPr>
      </w:pPr>
      <w:r w:rsidRPr="0043796F">
        <w:rPr>
          <w:rFonts w:cs="Times New Roman"/>
          <w:sz w:val="24"/>
          <w:szCs w:val="24"/>
        </w:rPr>
        <w:lastRenderedPageBreak/>
        <w:tab/>
      </w:r>
    </w:p>
    <w:p w14:paraId="17F236B1" w14:textId="77777777" w:rsidR="0087658B" w:rsidRPr="0087658B" w:rsidRDefault="0087658B" w:rsidP="0097146D">
      <w:pPr>
        <w:spacing w:after="30" w:line="360" w:lineRule="auto"/>
        <w:jc w:val="both"/>
        <w:rPr>
          <w:rFonts w:eastAsiaTheme="minorHAnsi"/>
          <w:b/>
          <w:bCs/>
          <w:lang w:eastAsia="en-US" w:bidi="hi-IN"/>
        </w:rPr>
      </w:pPr>
      <w:r w:rsidRPr="0087658B">
        <w:rPr>
          <w:rFonts w:eastAsiaTheme="minorHAnsi"/>
          <w:b/>
          <w:bCs/>
          <w:lang w:eastAsia="en-US" w:bidi="hi-IN"/>
        </w:rPr>
        <w:t>TABLE OF CONTENTS</w:t>
      </w:r>
    </w:p>
    <w:p w14:paraId="4228D694" w14:textId="77777777" w:rsidR="0087658B" w:rsidRPr="0087658B" w:rsidRDefault="0087658B" w:rsidP="0097146D">
      <w:pPr>
        <w:spacing w:after="30" w:line="360" w:lineRule="auto"/>
        <w:jc w:val="both"/>
        <w:rPr>
          <w:rFonts w:eastAsiaTheme="minorHAnsi"/>
          <w:b/>
          <w:bCs/>
          <w:lang w:eastAsia="en-US" w:bidi="hi-IN"/>
        </w:rPr>
      </w:pPr>
    </w:p>
    <w:p w14:paraId="79B11812" w14:textId="56427A6F" w:rsidR="00DE23C5" w:rsidRPr="00DE23C5" w:rsidRDefault="00DE23C5" w:rsidP="0097146D">
      <w:pPr>
        <w:tabs>
          <w:tab w:val="right" w:leader="dot" w:pos="9395"/>
        </w:tabs>
        <w:spacing w:after="100" w:line="259" w:lineRule="auto"/>
        <w:jc w:val="both"/>
        <w:rPr>
          <w:rFonts w:ascii="Calibri" w:hAnsi="Calibri"/>
          <w:noProof/>
          <w:sz w:val="22"/>
          <w:szCs w:val="22"/>
          <w:lang w:val="en-US" w:eastAsia="en-US"/>
        </w:rPr>
      </w:pPr>
      <w:r w:rsidRPr="00DE23C5">
        <w:rPr>
          <w:rFonts w:eastAsia="Calibri"/>
          <w:noProof/>
          <w:lang w:val="en-US" w:eastAsia="en-US"/>
        </w:rPr>
        <w:t>DEDICATION</w:t>
      </w:r>
      <w:r w:rsidRPr="00DE23C5">
        <w:rPr>
          <w:rFonts w:eastAsia="Calibri"/>
          <w:noProof/>
          <w:webHidden/>
          <w:lang w:val="en-US" w:eastAsia="en-US"/>
        </w:rPr>
        <w:tab/>
      </w:r>
      <w:r w:rsidR="00CC1153">
        <w:rPr>
          <w:rFonts w:eastAsia="Calibri"/>
          <w:noProof/>
          <w:webHidden/>
          <w:lang w:val="en-US" w:eastAsia="en-US"/>
        </w:rPr>
        <w:t>ii</w:t>
      </w:r>
    </w:p>
    <w:p w14:paraId="19F56161" w14:textId="0A94717F" w:rsidR="00DE23C5" w:rsidRPr="00DE23C5" w:rsidRDefault="00DE23C5" w:rsidP="0097146D">
      <w:pPr>
        <w:tabs>
          <w:tab w:val="right" w:leader="dot" w:pos="9395"/>
        </w:tabs>
        <w:spacing w:after="100" w:line="259" w:lineRule="auto"/>
        <w:jc w:val="both"/>
        <w:rPr>
          <w:rFonts w:ascii="Calibri" w:hAnsi="Calibri"/>
          <w:noProof/>
          <w:sz w:val="22"/>
          <w:szCs w:val="22"/>
          <w:lang w:val="en-US" w:eastAsia="en-US"/>
        </w:rPr>
      </w:pPr>
      <w:r w:rsidRPr="00DE23C5">
        <w:rPr>
          <w:rFonts w:eastAsia="Calibri"/>
          <w:noProof/>
          <w:lang w:val="en-US" w:eastAsia="en-US"/>
        </w:rPr>
        <w:t>ACKNOWLEDGEMENTS</w:t>
      </w:r>
      <w:r w:rsidRPr="00DE23C5">
        <w:rPr>
          <w:rFonts w:eastAsia="Calibri"/>
          <w:noProof/>
          <w:webHidden/>
          <w:lang w:val="en-US" w:eastAsia="en-US"/>
        </w:rPr>
        <w:tab/>
      </w:r>
      <w:r w:rsidR="00C12593">
        <w:rPr>
          <w:rFonts w:eastAsia="Calibri"/>
          <w:noProof/>
          <w:webHidden/>
          <w:lang w:val="en-US" w:eastAsia="en-US"/>
        </w:rPr>
        <w:t>ii</w:t>
      </w:r>
      <w:r w:rsidRPr="00DE23C5">
        <w:rPr>
          <w:rFonts w:eastAsia="Calibri"/>
          <w:noProof/>
          <w:webHidden/>
          <w:lang w:val="en-US" w:eastAsia="en-US"/>
        </w:rPr>
        <w:t>i</w:t>
      </w:r>
    </w:p>
    <w:p w14:paraId="75A57D02" w14:textId="0AD39D4B" w:rsidR="00DE23C5" w:rsidRPr="00DE23C5" w:rsidRDefault="00DE23C5" w:rsidP="0097146D">
      <w:pPr>
        <w:tabs>
          <w:tab w:val="right" w:leader="dot" w:pos="9395"/>
        </w:tabs>
        <w:spacing w:after="100" w:line="259" w:lineRule="auto"/>
        <w:jc w:val="both"/>
        <w:rPr>
          <w:rFonts w:ascii="Calibri" w:hAnsi="Calibri"/>
          <w:noProof/>
          <w:sz w:val="22"/>
          <w:szCs w:val="22"/>
          <w:lang w:val="en-US" w:eastAsia="en-US"/>
        </w:rPr>
      </w:pPr>
      <w:r w:rsidRPr="00DE23C5">
        <w:rPr>
          <w:rFonts w:eastAsia="Calibri"/>
          <w:noProof/>
          <w:lang w:val="en-US" w:eastAsia="en-US"/>
        </w:rPr>
        <w:t>ABSTRACT</w:t>
      </w:r>
      <w:r w:rsidRPr="00DE23C5">
        <w:rPr>
          <w:rFonts w:eastAsia="Calibri"/>
          <w:noProof/>
          <w:webHidden/>
          <w:lang w:val="en-US" w:eastAsia="en-US"/>
        </w:rPr>
        <w:tab/>
        <w:t>vi</w:t>
      </w:r>
    </w:p>
    <w:p w14:paraId="68B9AD76" w14:textId="133262C9" w:rsidR="00DE23C5" w:rsidRPr="00DE23C5" w:rsidRDefault="00DE23C5" w:rsidP="0097146D">
      <w:pPr>
        <w:tabs>
          <w:tab w:val="right" w:leader="dot" w:pos="9395"/>
        </w:tabs>
        <w:spacing w:after="100" w:line="259" w:lineRule="auto"/>
        <w:jc w:val="both"/>
        <w:rPr>
          <w:rFonts w:ascii="Calibri" w:hAnsi="Calibri"/>
          <w:noProof/>
          <w:sz w:val="22"/>
          <w:szCs w:val="22"/>
          <w:lang w:val="en-US" w:eastAsia="en-US"/>
        </w:rPr>
      </w:pPr>
      <w:r w:rsidRPr="00DE23C5">
        <w:rPr>
          <w:rFonts w:eastAsia="Calibri"/>
          <w:noProof/>
          <w:lang w:val="en-US" w:eastAsia="en-US"/>
        </w:rPr>
        <w:t>LIST OF TABLES</w:t>
      </w:r>
      <w:r w:rsidRPr="00DE23C5">
        <w:rPr>
          <w:rFonts w:eastAsia="Calibri"/>
          <w:noProof/>
          <w:webHidden/>
          <w:lang w:val="en-US" w:eastAsia="en-US"/>
        </w:rPr>
        <w:tab/>
      </w:r>
      <w:r w:rsidR="00C51570">
        <w:rPr>
          <w:rFonts w:eastAsia="Calibri"/>
          <w:noProof/>
          <w:webHidden/>
          <w:lang w:val="en-US" w:eastAsia="en-US"/>
        </w:rPr>
        <w:t>v</w:t>
      </w:r>
      <w:r w:rsidRPr="00DE23C5">
        <w:rPr>
          <w:rFonts w:eastAsia="Calibri"/>
          <w:noProof/>
          <w:webHidden/>
          <w:lang w:val="en-US" w:eastAsia="en-US"/>
        </w:rPr>
        <w:t>ii</w:t>
      </w:r>
    </w:p>
    <w:p w14:paraId="36406BE6" w14:textId="783FC6BF" w:rsidR="00DE23C5" w:rsidRPr="00DE23C5" w:rsidRDefault="00DE23C5" w:rsidP="0097146D">
      <w:pPr>
        <w:tabs>
          <w:tab w:val="right" w:leader="dot" w:pos="9395"/>
        </w:tabs>
        <w:spacing w:after="100" w:line="259" w:lineRule="auto"/>
        <w:jc w:val="both"/>
        <w:rPr>
          <w:rFonts w:ascii="Calibri" w:hAnsi="Calibri"/>
          <w:noProof/>
          <w:sz w:val="22"/>
          <w:szCs w:val="22"/>
          <w:lang w:val="en-US" w:eastAsia="en-US"/>
        </w:rPr>
      </w:pPr>
      <w:r w:rsidRPr="00DE23C5">
        <w:rPr>
          <w:rFonts w:eastAsia="Calibri"/>
          <w:noProof/>
          <w:lang w:val="en-US" w:eastAsia="en-US"/>
        </w:rPr>
        <w:t>LIST OF FIGURES</w:t>
      </w:r>
      <w:r w:rsidRPr="00DE23C5">
        <w:rPr>
          <w:rFonts w:eastAsia="Calibri"/>
          <w:noProof/>
          <w:webHidden/>
          <w:lang w:val="en-US" w:eastAsia="en-US"/>
        </w:rPr>
        <w:tab/>
        <w:t>v</w:t>
      </w:r>
      <w:r w:rsidR="00385599">
        <w:rPr>
          <w:rFonts w:eastAsia="Calibri"/>
          <w:noProof/>
          <w:webHidden/>
          <w:lang w:val="en-US" w:eastAsia="en-US"/>
        </w:rPr>
        <w:t>ii</w:t>
      </w:r>
    </w:p>
    <w:p w14:paraId="60781CD6" w14:textId="201C16E2" w:rsidR="00DE23C5" w:rsidRPr="00DE23C5" w:rsidRDefault="00DE23C5" w:rsidP="0097146D">
      <w:pPr>
        <w:tabs>
          <w:tab w:val="right" w:leader="dot" w:pos="9395"/>
        </w:tabs>
        <w:spacing w:after="100" w:line="259" w:lineRule="auto"/>
        <w:jc w:val="both"/>
        <w:rPr>
          <w:rFonts w:ascii="Calibri" w:hAnsi="Calibri"/>
          <w:noProof/>
          <w:sz w:val="22"/>
          <w:szCs w:val="22"/>
          <w:lang w:val="en-US" w:eastAsia="en-US"/>
        </w:rPr>
      </w:pPr>
      <w:r w:rsidRPr="00DE23C5">
        <w:rPr>
          <w:rFonts w:eastAsia="Calibri"/>
          <w:noProof/>
          <w:lang w:val="en-US" w:eastAsia="en-US"/>
        </w:rPr>
        <w:t>LIST OF ABBREVIATIONS</w:t>
      </w:r>
      <w:r w:rsidRPr="00DE23C5">
        <w:rPr>
          <w:rFonts w:eastAsia="Calibri"/>
          <w:noProof/>
          <w:webHidden/>
          <w:lang w:val="en-US" w:eastAsia="en-US"/>
        </w:rPr>
        <w:tab/>
      </w:r>
      <w:r w:rsidR="00410638">
        <w:rPr>
          <w:rFonts w:eastAsia="Calibri"/>
          <w:noProof/>
          <w:webHidden/>
          <w:lang w:val="en-US" w:eastAsia="en-US"/>
        </w:rPr>
        <w:t>vi</w:t>
      </w:r>
      <w:r w:rsidR="004764E3">
        <w:rPr>
          <w:rFonts w:eastAsia="Calibri"/>
          <w:noProof/>
          <w:webHidden/>
          <w:lang w:val="en-US" w:eastAsia="en-US"/>
        </w:rPr>
        <w:t>ii</w:t>
      </w:r>
    </w:p>
    <w:p w14:paraId="2CD01343" w14:textId="3310E0EC" w:rsidR="0087658B" w:rsidRPr="0087658B" w:rsidRDefault="0087658B" w:rsidP="0097146D">
      <w:pPr>
        <w:spacing w:after="30" w:line="360" w:lineRule="auto"/>
        <w:jc w:val="both"/>
        <w:rPr>
          <w:rFonts w:eastAsiaTheme="minorHAnsi"/>
          <w:bCs/>
          <w:lang w:eastAsia="en-US" w:bidi="hi-IN"/>
        </w:rPr>
      </w:pPr>
      <w:r w:rsidRPr="0087658B">
        <w:rPr>
          <w:rFonts w:eastAsiaTheme="minorHAnsi"/>
          <w:bCs/>
          <w:lang w:eastAsia="en-US" w:bidi="hi-IN"/>
        </w:rPr>
        <w:t xml:space="preserve">CHAPTER 1: INTRODUCTION .............................................................................................. </w:t>
      </w:r>
      <w:r w:rsidR="00DE23C5">
        <w:rPr>
          <w:rFonts w:eastAsiaTheme="minorHAnsi"/>
          <w:bCs/>
          <w:lang w:eastAsia="en-US" w:bidi="hi-IN"/>
        </w:rPr>
        <w:t>1</w:t>
      </w:r>
    </w:p>
    <w:p w14:paraId="457FADBC" w14:textId="372C3BDE" w:rsidR="0087658B" w:rsidRPr="0087658B" w:rsidRDefault="0087658B" w:rsidP="0097146D">
      <w:pPr>
        <w:numPr>
          <w:ilvl w:val="0"/>
          <w:numId w:val="23"/>
        </w:numPr>
        <w:spacing w:after="30" w:line="360" w:lineRule="auto"/>
        <w:contextualSpacing/>
        <w:jc w:val="both"/>
        <w:rPr>
          <w:rFonts w:eastAsiaTheme="minorHAnsi"/>
          <w:bCs/>
          <w:lang w:eastAsia="en-US" w:bidi="hi-IN"/>
        </w:rPr>
      </w:pPr>
      <w:r w:rsidRPr="0087658B">
        <w:rPr>
          <w:rFonts w:eastAsiaTheme="minorHAnsi"/>
          <w:bCs/>
          <w:lang w:eastAsia="en-US" w:bidi="hi-IN"/>
        </w:rPr>
        <w:t xml:space="preserve">Background </w:t>
      </w:r>
      <w:r w:rsidR="00300A8E">
        <w:rPr>
          <w:rFonts w:eastAsiaTheme="minorHAnsi"/>
          <w:bCs/>
          <w:lang w:eastAsia="en-US" w:bidi="hi-IN"/>
        </w:rPr>
        <w:t>of the Study</w:t>
      </w:r>
      <w:r w:rsidRPr="0087658B">
        <w:rPr>
          <w:rFonts w:eastAsiaTheme="minorHAnsi"/>
          <w:bCs/>
          <w:lang w:eastAsia="en-US" w:bidi="hi-IN"/>
        </w:rPr>
        <w:t>.........</w:t>
      </w:r>
      <w:r w:rsidR="00300A8E">
        <w:rPr>
          <w:rFonts w:eastAsiaTheme="minorHAnsi"/>
          <w:bCs/>
          <w:lang w:eastAsia="en-US" w:bidi="hi-IN"/>
        </w:rPr>
        <w:t>.</w:t>
      </w:r>
      <w:r w:rsidRPr="0087658B">
        <w:rPr>
          <w:rFonts w:eastAsiaTheme="minorHAnsi"/>
          <w:bCs/>
          <w:lang w:eastAsia="en-US" w:bidi="hi-IN"/>
        </w:rPr>
        <w:t xml:space="preserve">..................................................................................... </w:t>
      </w:r>
      <w:r w:rsidR="00DE23C5">
        <w:rPr>
          <w:rFonts w:eastAsiaTheme="minorHAnsi"/>
          <w:bCs/>
          <w:lang w:eastAsia="en-US" w:bidi="hi-IN"/>
        </w:rPr>
        <w:t>1</w:t>
      </w:r>
    </w:p>
    <w:p w14:paraId="4E38DF36" w14:textId="74437CC1" w:rsidR="0087658B" w:rsidRPr="0087658B" w:rsidRDefault="0087658B" w:rsidP="0097146D">
      <w:pPr>
        <w:numPr>
          <w:ilvl w:val="0"/>
          <w:numId w:val="23"/>
        </w:numPr>
        <w:spacing w:after="30" w:line="360" w:lineRule="auto"/>
        <w:contextualSpacing/>
        <w:jc w:val="both"/>
        <w:rPr>
          <w:rFonts w:eastAsiaTheme="minorHAnsi"/>
          <w:bCs/>
          <w:lang w:eastAsia="en-US" w:bidi="hi-IN"/>
        </w:rPr>
      </w:pPr>
      <w:r w:rsidRPr="0087658B">
        <w:rPr>
          <w:rFonts w:eastAsiaTheme="minorHAnsi"/>
          <w:bCs/>
          <w:lang w:eastAsia="en-US" w:bidi="hi-IN"/>
        </w:rPr>
        <w:t xml:space="preserve">Problem Statement ……………………….................................................................... </w:t>
      </w:r>
      <w:r w:rsidR="00AF30B2">
        <w:rPr>
          <w:rFonts w:eastAsiaTheme="minorHAnsi"/>
          <w:bCs/>
          <w:lang w:eastAsia="en-US" w:bidi="hi-IN"/>
        </w:rPr>
        <w:t>3</w:t>
      </w:r>
    </w:p>
    <w:p w14:paraId="76D7F341" w14:textId="35BC3EE0" w:rsidR="0087658B" w:rsidRPr="0087658B" w:rsidRDefault="0087658B" w:rsidP="0097146D">
      <w:pPr>
        <w:numPr>
          <w:ilvl w:val="0"/>
          <w:numId w:val="23"/>
        </w:numPr>
        <w:spacing w:after="30" w:line="360" w:lineRule="auto"/>
        <w:contextualSpacing/>
        <w:jc w:val="both"/>
        <w:rPr>
          <w:rFonts w:eastAsiaTheme="minorHAnsi"/>
          <w:bCs/>
          <w:lang w:eastAsia="en-US" w:bidi="hi-IN"/>
        </w:rPr>
      </w:pPr>
      <w:r w:rsidRPr="0087658B">
        <w:rPr>
          <w:rFonts w:eastAsiaTheme="minorHAnsi"/>
          <w:bCs/>
          <w:lang w:eastAsia="en-US" w:bidi="hi-IN"/>
        </w:rPr>
        <w:t>Aim and Objectives ……</w:t>
      </w:r>
      <w:r w:rsidR="005F38FD">
        <w:rPr>
          <w:rFonts w:eastAsiaTheme="minorHAnsi"/>
          <w:bCs/>
          <w:lang w:eastAsia="en-US" w:bidi="hi-IN"/>
        </w:rPr>
        <w:t>…………</w:t>
      </w:r>
      <w:r w:rsidRPr="0087658B">
        <w:rPr>
          <w:rFonts w:eastAsiaTheme="minorHAnsi"/>
          <w:bCs/>
          <w:lang w:eastAsia="en-US" w:bidi="hi-IN"/>
        </w:rPr>
        <w:t xml:space="preserve">………………....................................................... </w:t>
      </w:r>
      <w:r w:rsidR="00DE23C5">
        <w:rPr>
          <w:rFonts w:eastAsiaTheme="minorHAnsi"/>
          <w:bCs/>
          <w:lang w:eastAsia="en-US" w:bidi="hi-IN"/>
        </w:rPr>
        <w:t>3</w:t>
      </w:r>
    </w:p>
    <w:p w14:paraId="559C003E" w14:textId="4D8E7F18" w:rsidR="0087658B" w:rsidRPr="0087658B" w:rsidRDefault="0087658B" w:rsidP="0097146D">
      <w:pPr>
        <w:numPr>
          <w:ilvl w:val="0"/>
          <w:numId w:val="23"/>
        </w:numPr>
        <w:spacing w:after="30" w:line="360" w:lineRule="auto"/>
        <w:contextualSpacing/>
        <w:jc w:val="both"/>
        <w:rPr>
          <w:rFonts w:eastAsiaTheme="minorHAnsi"/>
          <w:bCs/>
          <w:lang w:eastAsia="en-US" w:bidi="hi-IN"/>
        </w:rPr>
      </w:pPr>
      <w:r w:rsidRPr="0087658B">
        <w:rPr>
          <w:rFonts w:eastAsiaTheme="minorHAnsi"/>
          <w:bCs/>
          <w:lang w:eastAsia="en-US" w:bidi="hi-IN"/>
        </w:rPr>
        <w:t xml:space="preserve">Scope of the </w:t>
      </w:r>
      <w:r w:rsidR="00281393">
        <w:rPr>
          <w:rFonts w:eastAsiaTheme="minorHAnsi"/>
          <w:bCs/>
          <w:lang w:eastAsia="en-US" w:bidi="hi-IN"/>
        </w:rPr>
        <w:t>Study</w:t>
      </w:r>
      <w:r w:rsidRPr="0087658B">
        <w:rPr>
          <w:rFonts w:eastAsiaTheme="minorHAnsi"/>
          <w:bCs/>
          <w:lang w:eastAsia="en-US" w:bidi="hi-IN"/>
        </w:rPr>
        <w:t xml:space="preserve"> .........................</w:t>
      </w:r>
      <w:r w:rsidR="005F38FD">
        <w:rPr>
          <w:rFonts w:eastAsiaTheme="minorHAnsi"/>
          <w:bCs/>
          <w:lang w:eastAsia="en-US" w:bidi="hi-IN"/>
        </w:rPr>
        <w:t>.....</w:t>
      </w:r>
      <w:r w:rsidRPr="0087658B">
        <w:rPr>
          <w:rFonts w:eastAsiaTheme="minorHAnsi"/>
          <w:bCs/>
          <w:lang w:eastAsia="en-US" w:bidi="hi-IN"/>
        </w:rPr>
        <w:t xml:space="preserve">.......................................................................... </w:t>
      </w:r>
      <w:r w:rsidR="00AF30B2">
        <w:rPr>
          <w:rFonts w:eastAsiaTheme="minorHAnsi"/>
          <w:bCs/>
          <w:lang w:eastAsia="en-US" w:bidi="hi-IN"/>
        </w:rPr>
        <w:t>3</w:t>
      </w:r>
    </w:p>
    <w:p w14:paraId="5CC23FA3" w14:textId="3892D8CE" w:rsidR="0087658B" w:rsidRDefault="0087658B" w:rsidP="0097146D">
      <w:pPr>
        <w:numPr>
          <w:ilvl w:val="0"/>
          <w:numId w:val="23"/>
        </w:numPr>
        <w:spacing w:after="30" w:line="360" w:lineRule="auto"/>
        <w:contextualSpacing/>
        <w:jc w:val="both"/>
        <w:rPr>
          <w:rFonts w:eastAsiaTheme="minorHAnsi"/>
          <w:bCs/>
          <w:lang w:eastAsia="en-US" w:bidi="hi-IN"/>
        </w:rPr>
      </w:pPr>
      <w:r w:rsidRPr="0087658B">
        <w:rPr>
          <w:rFonts w:eastAsiaTheme="minorHAnsi"/>
          <w:bCs/>
          <w:lang w:eastAsia="en-US" w:bidi="hi-IN"/>
        </w:rPr>
        <w:t xml:space="preserve">Significance of the </w:t>
      </w:r>
      <w:r w:rsidR="00652E11">
        <w:rPr>
          <w:rFonts w:eastAsiaTheme="minorHAnsi"/>
          <w:bCs/>
          <w:lang w:eastAsia="en-US" w:bidi="hi-IN"/>
        </w:rPr>
        <w:t>Study</w:t>
      </w:r>
      <w:r w:rsidRPr="0087658B">
        <w:rPr>
          <w:rFonts w:eastAsiaTheme="minorHAnsi"/>
          <w:bCs/>
          <w:lang w:eastAsia="en-US" w:bidi="hi-IN"/>
        </w:rPr>
        <w:t xml:space="preserve"> ....................</w:t>
      </w:r>
      <w:r w:rsidR="005F38FD">
        <w:rPr>
          <w:rFonts w:eastAsiaTheme="minorHAnsi"/>
          <w:bCs/>
          <w:lang w:eastAsia="en-US" w:bidi="hi-IN"/>
        </w:rPr>
        <w:t>.....</w:t>
      </w:r>
      <w:r w:rsidRPr="0087658B">
        <w:rPr>
          <w:rFonts w:eastAsiaTheme="minorHAnsi"/>
          <w:bCs/>
          <w:lang w:eastAsia="en-US" w:bidi="hi-IN"/>
        </w:rPr>
        <w:t>...................................................................</w:t>
      </w:r>
      <w:r w:rsidR="00DE23C5">
        <w:rPr>
          <w:rFonts w:eastAsiaTheme="minorHAnsi"/>
          <w:bCs/>
          <w:lang w:eastAsia="en-US" w:bidi="hi-IN"/>
        </w:rPr>
        <w:t xml:space="preserve">.. </w:t>
      </w:r>
      <w:r w:rsidR="00AF30B2">
        <w:rPr>
          <w:rFonts w:eastAsiaTheme="minorHAnsi"/>
          <w:bCs/>
          <w:lang w:eastAsia="en-US" w:bidi="hi-IN"/>
        </w:rPr>
        <w:t>4</w:t>
      </w:r>
    </w:p>
    <w:p w14:paraId="79A8F544" w14:textId="748F2958" w:rsidR="00AC4356" w:rsidRPr="00C06E55" w:rsidRDefault="00AC4356" w:rsidP="0097146D">
      <w:pPr>
        <w:numPr>
          <w:ilvl w:val="0"/>
          <w:numId w:val="23"/>
        </w:numPr>
        <w:spacing w:after="30" w:line="360" w:lineRule="auto"/>
        <w:contextualSpacing/>
        <w:jc w:val="both"/>
        <w:rPr>
          <w:rFonts w:eastAsiaTheme="minorHAnsi"/>
          <w:bCs/>
          <w:lang w:eastAsia="en-US" w:bidi="hi-IN"/>
        </w:rPr>
      </w:pPr>
      <w:r>
        <w:rPr>
          <w:rFonts w:eastAsiaTheme="minorHAnsi"/>
          <w:bCs/>
          <w:lang w:eastAsia="en-US" w:bidi="hi-IN"/>
        </w:rPr>
        <w:t xml:space="preserve">Structure of the </w:t>
      </w:r>
      <w:r w:rsidR="00C06E55">
        <w:rPr>
          <w:rFonts w:eastAsiaTheme="minorHAnsi"/>
          <w:bCs/>
          <w:lang w:eastAsia="en-US" w:bidi="hi-IN"/>
        </w:rPr>
        <w:t>S</w:t>
      </w:r>
      <w:r>
        <w:rPr>
          <w:rFonts w:eastAsiaTheme="minorHAnsi"/>
          <w:bCs/>
          <w:lang w:eastAsia="en-US" w:bidi="hi-IN"/>
        </w:rPr>
        <w:t>tudy</w:t>
      </w:r>
      <w:r w:rsidR="00C06E55" w:rsidRPr="0087658B">
        <w:rPr>
          <w:rFonts w:eastAsiaTheme="minorHAnsi"/>
          <w:bCs/>
          <w:lang w:eastAsia="en-US" w:bidi="hi-IN"/>
        </w:rPr>
        <w:t>....................</w:t>
      </w:r>
      <w:r w:rsidR="00C06E55">
        <w:rPr>
          <w:rFonts w:eastAsiaTheme="minorHAnsi"/>
          <w:bCs/>
          <w:lang w:eastAsia="en-US" w:bidi="hi-IN"/>
        </w:rPr>
        <w:t>.....</w:t>
      </w:r>
      <w:r w:rsidR="00C06E55" w:rsidRPr="0087658B">
        <w:rPr>
          <w:rFonts w:eastAsiaTheme="minorHAnsi"/>
          <w:bCs/>
          <w:lang w:eastAsia="en-US" w:bidi="hi-IN"/>
        </w:rPr>
        <w:t>...................................................................</w:t>
      </w:r>
      <w:r w:rsidR="00C06E55">
        <w:rPr>
          <w:rFonts w:eastAsiaTheme="minorHAnsi"/>
          <w:bCs/>
          <w:lang w:eastAsia="en-US" w:bidi="hi-IN"/>
        </w:rPr>
        <w:t xml:space="preserve">........ </w:t>
      </w:r>
      <w:r w:rsidR="00AF30B2">
        <w:rPr>
          <w:rFonts w:eastAsiaTheme="minorHAnsi"/>
          <w:bCs/>
          <w:lang w:eastAsia="en-US" w:bidi="hi-IN"/>
        </w:rPr>
        <w:t>4</w:t>
      </w:r>
    </w:p>
    <w:p w14:paraId="23102662" w14:textId="67309B9F" w:rsidR="0087658B" w:rsidRPr="0087658B" w:rsidRDefault="0087658B" w:rsidP="0097146D">
      <w:pPr>
        <w:spacing w:after="30" w:line="360" w:lineRule="auto"/>
        <w:jc w:val="both"/>
        <w:rPr>
          <w:rFonts w:eastAsiaTheme="minorHAnsi"/>
          <w:bCs/>
          <w:lang w:eastAsia="en-US" w:bidi="hi-IN"/>
        </w:rPr>
      </w:pPr>
      <w:r w:rsidRPr="0087658B">
        <w:rPr>
          <w:rFonts w:eastAsiaTheme="minorHAnsi"/>
          <w:bCs/>
          <w:lang w:eastAsia="en-US" w:bidi="hi-IN"/>
        </w:rPr>
        <w:t>CHAPTER 2: LITERATURE REVIEW .................................................................................</w:t>
      </w:r>
      <w:r w:rsidR="00DE23C5">
        <w:rPr>
          <w:rFonts w:eastAsiaTheme="minorHAnsi"/>
          <w:bCs/>
          <w:lang w:eastAsia="en-US" w:bidi="hi-IN"/>
        </w:rPr>
        <w:t>.. 6</w:t>
      </w:r>
    </w:p>
    <w:p w14:paraId="3D9D5318" w14:textId="306D2925" w:rsidR="0087658B" w:rsidRDefault="0087658B" w:rsidP="0097146D">
      <w:pPr>
        <w:numPr>
          <w:ilvl w:val="0"/>
          <w:numId w:val="24"/>
        </w:numPr>
        <w:spacing w:after="30" w:line="360" w:lineRule="auto"/>
        <w:contextualSpacing/>
        <w:jc w:val="both"/>
        <w:rPr>
          <w:rFonts w:eastAsiaTheme="minorHAnsi"/>
          <w:bCs/>
          <w:lang w:eastAsia="en-US" w:bidi="hi-IN"/>
        </w:rPr>
      </w:pPr>
      <w:r w:rsidRPr="0087658B">
        <w:rPr>
          <w:rFonts w:eastAsiaTheme="minorHAnsi"/>
          <w:bCs/>
          <w:lang w:eastAsia="en-US" w:bidi="hi-IN"/>
        </w:rPr>
        <w:t>Introduction .................................................................................................................</w:t>
      </w:r>
      <w:r w:rsidR="00002D58">
        <w:rPr>
          <w:rFonts w:eastAsiaTheme="minorHAnsi"/>
          <w:bCs/>
          <w:lang w:eastAsia="en-US" w:bidi="hi-IN"/>
        </w:rPr>
        <w:t>...6</w:t>
      </w:r>
    </w:p>
    <w:p w14:paraId="21833E09" w14:textId="22B35231" w:rsidR="00B94C22" w:rsidRDefault="00B94C22" w:rsidP="0097146D">
      <w:pPr>
        <w:numPr>
          <w:ilvl w:val="0"/>
          <w:numId w:val="24"/>
        </w:numPr>
        <w:spacing w:after="30" w:line="360" w:lineRule="auto"/>
        <w:contextualSpacing/>
        <w:jc w:val="both"/>
        <w:rPr>
          <w:rFonts w:eastAsiaTheme="minorHAnsi"/>
          <w:bCs/>
          <w:lang w:eastAsia="en-US" w:bidi="hi-IN"/>
        </w:rPr>
      </w:pPr>
      <w:r>
        <w:rPr>
          <w:rFonts w:eastAsiaTheme="minorHAnsi"/>
          <w:bCs/>
          <w:lang w:eastAsia="en-US" w:bidi="hi-IN"/>
        </w:rPr>
        <w:t xml:space="preserve">Sentiment Analysis </w:t>
      </w:r>
      <w:r w:rsidR="00E45F4C">
        <w:rPr>
          <w:rFonts w:eastAsiaTheme="minorHAnsi"/>
          <w:bCs/>
          <w:lang w:eastAsia="en-US" w:bidi="hi-IN"/>
        </w:rPr>
        <w:t>in</w:t>
      </w:r>
      <w:r>
        <w:rPr>
          <w:rFonts w:eastAsiaTheme="minorHAnsi"/>
          <w:bCs/>
          <w:lang w:eastAsia="en-US" w:bidi="hi-IN"/>
        </w:rPr>
        <w:t xml:space="preserve"> movie reviews</w:t>
      </w:r>
      <w:r w:rsidR="00E45F4C">
        <w:rPr>
          <w:rFonts w:eastAsiaTheme="minorHAnsi"/>
          <w:bCs/>
          <w:lang w:eastAsia="en-US" w:bidi="hi-IN"/>
        </w:rPr>
        <w:t xml:space="preserve"> domain</w:t>
      </w:r>
      <w:r w:rsidRPr="0087658B">
        <w:rPr>
          <w:rFonts w:eastAsiaTheme="minorHAnsi"/>
          <w:bCs/>
          <w:lang w:eastAsia="en-US" w:bidi="hi-IN"/>
        </w:rPr>
        <w:t>.........................................................</w:t>
      </w:r>
      <w:r w:rsidR="003D5188">
        <w:rPr>
          <w:rFonts w:eastAsiaTheme="minorHAnsi"/>
          <w:bCs/>
          <w:lang w:eastAsia="en-US" w:bidi="hi-IN"/>
        </w:rPr>
        <w:t>.</w:t>
      </w:r>
      <w:r w:rsidRPr="0087658B">
        <w:rPr>
          <w:rFonts w:eastAsiaTheme="minorHAnsi"/>
          <w:bCs/>
          <w:lang w:eastAsia="en-US" w:bidi="hi-IN"/>
        </w:rPr>
        <w:t>.....</w:t>
      </w:r>
      <w:r w:rsidR="00002D58">
        <w:rPr>
          <w:rFonts w:eastAsiaTheme="minorHAnsi"/>
          <w:bCs/>
          <w:lang w:eastAsia="en-US" w:bidi="hi-IN"/>
        </w:rPr>
        <w:t>.</w:t>
      </w:r>
      <w:r w:rsidRPr="0087658B">
        <w:rPr>
          <w:rFonts w:eastAsiaTheme="minorHAnsi"/>
          <w:bCs/>
          <w:lang w:eastAsia="en-US" w:bidi="hi-IN"/>
        </w:rPr>
        <w:t xml:space="preserve"> </w:t>
      </w:r>
      <w:r w:rsidR="00002D58">
        <w:rPr>
          <w:rFonts w:eastAsiaTheme="minorHAnsi"/>
          <w:bCs/>
          <w:lang w:eastAsia="en-US" w:bidi="hi-IN"/>
        </w:rPr>
        <w:t>7</w:t>
      </w:r>
    </w:p>
    <w:p w14:paraId="1D8123F4" w14:textId="4E26CE86" w:rsidR="00B94C22" w:rsidRDefault="00B94C22" w:rsidP="0097146D">
      <w:pPr>
        <w:numPr>
          <w:ilvl w:val="0"/>
          <w:numId w:val="24"/>
        </w:numPr>
        <w:spacing w:after="30" w:line="360" w:lineRule="auto"/>
        <w:contextualSpacing/>
        <w:jc w:val="both"/>
        <w:rPr>
          <w:rFonts w:eastAsiaTheme="minorHAnsi"/>
          <w:bCs/>
          <w:lang w:eastAsia="en-US" w:bidi="hi-IN"/>
        </w:rPr>
      </w:pPr>
      <w:r>
        <w:rPr>
          <w:rFonts w:eastAsiaTheme="minorHAnsi"/>
          <w:bCs/>
          <w:lang w:eastAsia="en-US" w:bidi="hi-IN"/>
        </w:rPr>
        <w:t xml:space="preserve">Sentiment Analysis </w:t>
      </w:r>
      <w:r w:rsidR="0031120B">
        <w:rPr>
          <w:rFonts w:eastAsiaTheme="minorHAnsi"/>
          <w:bCs/>
          <w:lang w:eastAsia="en-US" w:bidi="hi-IN"/>
        </w:rPr>
        <w:t>in</w:t>
      </w:r>
      <w:r>
        <w:rPr>
          <w:rFonts w:eastAsiaTheme="minorHAnsi"/>
          <w:bCs/>
          <w:lang w:eastAsia="en-US" w:bidi="hi-IN"/>
        </w:rPr>
        <w:t xml:space="preserve"> product reviews</w:t>
      </w:r>
      <w:r w:rsidR="0031120B">
        <w:rPr>
          <w:rFonts w:eastAsiaTheme="minorHAnsi"/>
          <w:bCs/>
          <w:lang w:eastAsia="en-US" w:bidi="hi-IN"/>
        </w:rPr>
        <w:t xml:space="preserve"> domain</w:t>
      </w:r>
      <w:r w:rsidRPr="0087658B">
        <w:rPr>
          <w:rFonts w:eastAsiaTheme="minorHAnsi"/>
          <w:bCs/>
          <w:lang w:eastAsia="en-US" w:bidi="hi-IN"/>
        </w:rPr>
        <w:t>....</w:t>
      </w:r>
      <w:r w:rsidR="002C70A6">
        <w:rPr>
          <w:rFonts w:eastAsiaTheme="minorHAnsi"/>
          <w:bCs/>
          <w:lang w:eastAsia="en-US" w:bidi="hi-IN"/>
        </w:rPr>
        <w:t>...........</w:t>
      </w:r>
      <w:r w:rsidRPr="0087658B">
        <w:rPr>
          <w:rFonts w:eastAsiaTheme="minorHAnsi"/>
          <w:bCs/>
          <w:lang w:eastAsia="en-US" w:bidi="hi-IN"/>
        </w:rPr>
        <w:t>.....................................</w:t>
      </w:r>
      <w:r w:rsidR="003D5188">
        <w:rPr>
          <w:rFonts w:eastAsiaTheme="minorHAnsi"/>
          <w:bCs/>
          <w:lang w:eastAsia="en-US" w:bidi="hi-IN"/>
        </w:rPr>
        <w:t>.</w:t>
      </w:r>
      <w:r w:rsidRPr="0087658B">
        <w:rPr>
          <w:rFonts w:eastAsiaTheme="minorHAnsi"/>
          <w:bCs/>
          <w:lang w:eastAsia="en-US" w:bidi="hi-IN"/>
        </w:rPr>
        <w:t>....</w:t>
      </w:r>
      <w:r w:rsidR="002E1858">
        <w:rPr>
          <w:rFonts w:eastAsiaTheme="minorHAnsi"/>
          <w:bCs/>
          <w:lang w:eastAsia="en-US" w:bidi="hi-IN"/>
        </w:rPr>
        <w:t>..</w:t>
      </w:r>
      <w:r w:rsidRPr="0087658B">
        <w:rPr>
          <w:rFonts w:eastAsiaTheme="minorHAnsi"/>
          <w:bCs/>
          <w:lang w:eastAsia="en-US" w:bidi="hi-IN"/>
        </w:rPr>
        <w:t xml:space="preserve"> 1</w:t>
      </w:r>
      <w:r w:rsidR="008E36A7">
        <w:rPr>
          <w:rFonts w:eastAsiaTheme="minorHAnsi"/>
          <w:bCs/>
          <w:lang w:eastAsia="en-US" w:bidi="hi-IN"/>
        </w:rPr>
        <w:t>4</w:t>
      </w:r>
    </w:p>
    <w:p w14:paraId="3D074067" w14:textId="03CDE0C4" w:rsidR="00B94C22" w:rsidRPr="002E1858" w:rsidRDefault="002E1858" w:rsidP="0097146D">
      <w:pPr>
        <w:numPr>
          <w:ilvl w:val="0"/>
          <w:numId w:val="24"/>
        </w:numPr>
        <w:spacing w:after="30" w:line="360" w:lineRule="auto"/>
        <w:contextualSpacing/>
        <w:jc w:val="both"/>
        <w:rPr>
          <w:rFonts w:eastAsiaTheme="minorHAnsi"/>
          <w:bCs/>
          <w:lang w:eastAsia="en-US" w:bidi="hi-IN"/>
        </w:rPr>
      </w:pPr>
      <w:r>
        <w:rPr>
          <w:rFonts w:eastAsiaTheme="minorHAnsi"/>
          <w:bCs/>
          <w:lang w:eastAsia="en-US" w:bidi="hi-IN"/>
        </w:rPr>
        <w:t>Sentiment Analysis in other domains</w:t>
      </w:r>
      <w:r w:rsidRPr="0087658B">
        <w:rPr>
          <w:rFonts w:eastAsiaTheme="minorHAnsi"/>
          <w:bCs/>
          <w:lang w:eastAsia="en-US" w:bidi="hi-IN"/>
        </w:rPr>
        <w:t>........................................................</w:t>
      </w:r>
      <w:r>
        <w:rPr>
          <w:rFonts w:eastAsiaTheme="minorHAnsi"/>
          <w:bCs/>
          <w:lang w:eastAsia="en-US" w:bidi="hi-IN"/>
        </w:rPr>
        <w:t>............</w:t>
      </w:r>
      <w:r w:rsidR="003D5188">
        <w:rPr>
          <w:rFonts w:eastAsiaTheme="minorHAnsi"/>
          <w:bCs/>
          <w:lang w:eastAsia="en-US" w:bidi="hi-IN"/>
        </w:rPr>
        <w:t>.</w:t>
      </w:r>
      <w:r>
        <w:rPr>
          <w:rFonts w:eastAsiaTheme="minorHAnsi"/>
          <w:bCs/>
          <w:lang w:eastAsia="en-US" w:bidi="hi-IN"/>
        </w:rPr>
        <w:t>......</w:t>
      </w:r>
      <w:r w:rsidRPr="0087658B">
        <w:rPr>
          <w:rFonts w:eastAsiaTheme="minorHAnsi"/>
          <w:bCs/>
          <w:lang w:eastAsia="en-US" w:bidi="hi-IN"/>
        </w:rPr>
        <w:t xml:space="preserve"> 1</w:t>
      </w:r>
      <w:r w:rsidR="00F34FC0">
        <w:rPr>
          <w:rFonts w:eastAsiaTheme="minorHAnsi"/>
          <w:bCs/>
          <w:lang w:eastAsia="en-US" w:bidi="hi-IN"/>
        </w:rPr>
        <w:t>9</w:t>
      </w:r>
    </w:p>
    <w:p w14:paraId="66F76400" w14:textId="0B6D483F" w:rsidR="00D76EF9" w:rsidRPr="00D76EF9" w:rsidRDefault="00D76EF9" w:rsidP="0097146D">
      <w:pPr>
        <w:numPr>
          <w:ilvl w:val="0"/>
          <w:numId w:val="24"/>
        </w:numPr>
        <w:spacing w:after="30" w:line="360" w:lineRule="auto"/>
        <w:contextualSpacing/>
        <w:jc w:val="both"/>
        <w:rPr>
          <w:rFonts w:eastAsiaTheme="minorHAnsi"/>
          <w:bCs/>
          <w:lang w:eastAsia="en-US" w:bidi="hi-IN"/>
        </w:rPr>
      </w:pPr>
      <w:r>
        <w:rPr>
          <w:rFonts w:eastAsiaTheme="minorHAnsi"/>
          <w:bCs/>
          <w:lang w:eastAsia="en-US" w:bidi="hi-IN"/>
        </w:rPr>
        <w:t>Discussion</w:t>
      </w:r>
      <w:r w:rsidRPr="0087658B">
        <w:rPr>
          <w:rFonts w:eastAsiaTheme="minorHAnsi"/>
          <w:bCs/>
          <w:lang w:eastAsia="en-US" w:bidi="hi-IN"/>
        </w:rPr>
        <w:t>.................................................................................................................</w:t>
      </w:r>
      <w:r>
        <w:rPr>
          <w:rFonts w:eastAsiaTheme="minorHAnsi"/>
          <w:bCs/>
          <w:lang w:eastAsia="en-US" w:bidi="hi-IN"/>
        </w:rPr>
        <w:t>...</w:t>
      </w:r>
      <w:r w:rsidRPr="0087658B">
        <w:rPr>
          <w:rFonts w:eastAsiaTheme="minorHAnsi"/>
          <w:bCs/>
          <w:lang w:eastAsia="en-US" w:bidi="hi-IN"/>
        </w:rPr>
        <w:t xml:space="preserve"> </w:t>
      </w:r>
      <w:r w:rsidR="001A2F6C">
        <w:rPr>
          <w:rFonts w:eastAsiaTheme="minorHAnsi"/>
          <w:bCs/>
          <w:lang w:eastAsia="en-US" w:bidi="hi-IN"/>
        </w:rPr>
        <w:t>28</w:t>
      </w:r>
    </w:p>
    <w:p w14:paraId="0BB38780" w14:textId="027804BB" w:rsidR="0087658B" w:rsidRPr="0087658B" w:rsidRDefault="0087658B" w:rsidP="0097146D">
      <w:pPr>
        <w:numPr>
          <w:ilvl w:val="0"/>
          <w:numId w:val="24"/>
        </w:numPr>
        <w:spacing w:after="30" w:line="360" w:lineRule="auto"/>
        <w:contextualSpacing/>
        <w:jc w:val="both"/>
        <w:rPr>
          <w:rFonts w:eastAsiaTheme="minorHAnsi"/>
          <w:bCs/>
          <w:lang w:eastAsia="en-US" w:bidi="hi-IN"/>
        </w:rPr>
      </w:pPr>
      <w:r w:rsidRPr="0087658B">
        <w:rPr>
          <w:rFonts w:eastAsiaTheme="minorHAnsi"/>
          <w:bCs/>
          <w:lang w:eastAsia="en-US" w:bidi="hi-IN"/>
        </w:rPr>
        <w:t xml:space="preserve">Summary ...................................................................................................................... </w:t>
      </w:r>
      <w:r w:rsidR="001A2F6C">
        <w:rPr>
          <w:rFonts w:eastAsiaTheme="minorHAnsi"/>
          <w:bCs/>
          <w:lang w:eastAsia="en-US" w:bidi="hi-IN"/>
        </w:rPr>
        <w:t>28</w:t>
      </w:r>
    </w:p>
    <w:p w14:paraId="0161E6D6" w14:textId="6B44D9F3" w:rsidR="0087658B" w:rsidRPr="0087658B" w:rsidRDefault="0087658B" w:rsidP="0097146D">
      <w:pPr>
        <w:spacing w:after="30" w:line="360" w:lineRule="auto"/>
        <w:jc w:val="both"/>
        <w:rPr>
          <w:rFonts w:eastAsiaTheme="minorHAnsi"/>
          <w:bCs/>
          <w:lang w:eastAsia="en-US" w:bidi="hi-IN"/>
        </w:rPr>
      </w:pPr>
      <w:r w:rsidRPr="0087658B">
        <w:rPr>
          <w:rFonts w:eastAsiaTheme="minorHAnsi"/>
          <w:bCs/>
          <w:lang w:eastAsia="en-US" w:bidi="hi-IN"/>
        </w:rPr>
        <w:t>CHAPTER 3: RESEARCH METHODOLOGY ..................................................................... 2</w:t>
      </w:r>
      <w:r w:rsidR="00047D24">
        <w:rPr>
          <w:rFonts w:eastAsiaTheme="minorHAnsi"/>
          <w:bCs/>
          <w:lang w:eastAsia="en-US" w:bidi="hi-IN"/>
        </w:rPr>
        <w:t>9</w:t>
      </w:r>
    </w:p>
    <w:p w14:paraId="23E15A9A" w14:textId="19C6830F" w:rsidR="0087658B" w:rsidRPr="0087658B" w:rsidRDefault="0087658B" w:rsidP="0097146D">
      <w:pPr>
        <w:numPr>
          <w:ilvl w:val="0"/>
          <w:numId w:val="25"/>
        </w:numPr>
        <w:spacing w:after="30" w:line="360" w:lineRule="auto"/>
        <w:contextualSpacing/>
        <w:jc w:val="both"/>
        <w:rPr>
          <w:rFonts w:eastAsiaTheme="minorHAnsi"/>
          <w:bCs/>
          <w:lang w:eastAsia="en-US" w:bidi="hi-IN"/>
        </w:rPr>
      </w:pPr>
      <w:r w:rsidRPr="0087658B">
        <w:rPr>
          <w:rFonts w:eastAsiaTheme="minorHAnsi"/>
          <w:bCs/>
          <w:lang w:eastAsia="en-US" w:bidi="hi-IN"/>
        </w:rPr>
        <w:t>Introduction ................................................................................................................. 2</w:t>
      </w:r>
      <w:r w:rsidR="00AF3BFE">
        <w:rPr>
          <w:rFonts w:eastAsiaTheme="minorHAnsi"/>
          <w:bCs/>
          <w:lang w:eastAsia="en-US" w:bidi="hi-IN"/>
        </w:rPr>
        <w:t>9</w:t>
      </w:r>
      <w:r w:rsidRPr="0087658B">
        <w:rPr>
          <w:rFonts w:eastAsiaTheme="minorHAnsi"/>
          <w:bCs/>
          <w:lang w:eastAsia="en-US" w:bidi="hi-IN"/>
        </w:rPr>
        <w:t xml:space="preserve"> </w:t>
      </w:r>
    </w:p>
    <w:p w14:paraId="175D8048" w14:textId="6627D0E7" w:rsidR="0087658B" w:rsidRPr="0087658B" w:rsidRDefault="00773CB3" w:rsidP="0097146D">
      <w:pPr>
        <w:numPr>
          <w:ilvl w:val="0"/>
          <w:numId w:val="25"/>
        </w:numPr>
        <w:spacing w:after="30" w:line="360" w:lineRule="auto"/>
        <w:contextualSpacing/>
        <w:jc w:val="both"/>
        <w:rPr>
          <w:rFonts w:eastAsiaTheme="minorHAnsi"/>
          <w:bCs/>
          <w:lang w:eastAsia="en-US" w:bidi="hi-IN"/>
        </w:rPr>
      </w:pPr>
      <w:r>
        <w:rPr>
          <w:rFonts w:eastAsiaTheme="minorHAnsi"/>
          <w:bCs/>
          <w:lang w:eastAsia="en-US" w:bidi="hi-IN"/>
        </w:rPr>
        <w:t>Methodology</w:t>
      </w:r>
      <w:r w:rsidR="0087658B" w:rsidRPr="0087658B">
        <w:rPr>
          <w:rFonts w:eastAsiaTheme="minorHAnsi"/>
          <w:bCs/>
          <w:lang w:eastAsia="en-US" w:bidi="hi-IN"/>
        </w:rPr>
        <w:t xml:space="preserve"> </w:t>
      </w:r>
      <w:r>
        <w:rPr>
          <w:rFonts w:eastAsiaTheme="minorHAnsi"/>
          <w:bCs/>
          <w:lang w:eastAsia="en-US" w:bidi="hi-IN"/>
        </w:rPr>
        <w:t>…………………………..</w:t>
      </w:r>
      <w:r w:rsidR="0087658B" w:rsidRPr="0087658B">
        <w:rPr>
          <w:rFonts w:eastAsiaTheme="minorHAnsi"/>
          <w:bCs/>
          <w:lang w:eastAsia="en-US" w:bidi="hi-IN"/>
        </w:rPr>
        <w:t>.....................................................................</w:t>
      </w:r>
      <w:r w:rsidR="003D5188">
        <w:rPr>
          <w:rFonts w:eastAsiaTheme="minorHAnsi"/>
          <w:bCs/>
          <w:lang w:eastAsia="en-US" w:bidi="hi-IN"/>
        </w:rPr>
        <w:t>.</w:t>
      </w:r>
      <w:r w:rsidR="0087658B" w:rsidRPr="0087658B">
        <w:rPr>
          <w:rFonts w:eastAsiaTheme="minorHAnsi"/>
          <w:bCs/>
          <w:lang w:eastAsia="en-US" w:bidi="hi-IN"/>
        </w:rPr>
        <w:t xml:space="preserve"> </w:t>
      </w:r>
      <w:r w:rsidR="00201679">
        <w:rPr>
          <w:rFonts w:eastAsiaTheme="minorHAnsi"/>
          <w:bCs/>
          <w:lang w:eastAsia="en-US" w:bidi="hi-IN"/>
        </w:rPr>
        <w:t>30</w:t>
      </w:r>
    </w:p>
    <w:p w14:paraId="790F0592" w14:textId="49AE3D32" w:rsidR="0087658B" w:rsidRPr="0087658B" w:rsidRDefault="00B27CF3" w:rsidP="0097146D">
      <w:pPr>
        <w:numPr>
          <w:ilvl w:val="2"/>
          <w:numId w:val="26"/>
        </w:numPr>
        <w:spacing w:after="30" w:line="360" w:lineRule="auto"/>
        <w:contextualSpacing/>
        <w:jc w:val="both"/>
        <w:rPr>
          <w:rFonts w:eastAsiaTheme="minorHAnsi"/>
          <w:bCs/>
          <w:lang w:eastAsia="en-US" w:bidi="hi-IN"/>
        </w:rPr>
      </w:pPr>
      <w:r>
        <w:rPr>
          <w:rFonts w:eastAsiaTheme="minorHAnsi"/>
          <w:bCs/>
          <w:lang w:eastAsia="en-US" w:bidi="hi-IN"/>
        </w:rPr>
        <w:t>Data Selection</w:t>
      </w:r>
      <w:r w:rsidR="0087658B" w:rsidRPr="0087658B">
        <w:rPr>
          <w:rFonts w:eastAsiaTheme="minorHAnsi"/>
          <w:bCs/>
          <w:lang w:eastAsia="en-US" w:bidi="hi-IN"/>
        </w:rPr>
        <w:t xml:space="preserve"> </w:t>
      </w:r>
      <w:r>
        <w:rPr>
          <w:rFonts w:eastAsiaTheme="minorHAnsi"/>
          <w:bCs/>
          <w:lang w:eastAsia="en-US" w:bidi="hi-IN"/>
        </w:rPr>
        <w:t>……………………….</w:t>
      </w:r>
      <w:r w:rsidR="0087658B" w:rsidRPr="0087658B">
        <w:rPr>
          <w:rFonts w:eastAsiaTheme="minorHAnsi"/>
          <w:bCs/>
          <w:lang w:eastAsia="en-US" w:bidi="hi-IN"/>
        </w:rPr>
        <w:t xml:space="preserve">............................................................. </w:t>
      </w:r>
      <w:r w:rsidR="00A01F13">
        <w:rPr>
          <w:rFonts w:eastAsiaTheme="minorHAnsi"/>
          <w:bCs/>
          <w:lang w:eastAsia="en-US" w:bidi="hi-IN"/>
        </w:rPr>
        <w:t>30</w:t>
      </w:r>
    </w:p>
    <w:p w14:paraId="5055B3D0" w14:textId="7BA78121" w:rsidR="0087658B" w:rsidRDefault="009575C2" w:rsidP="0097146D">
      <w:pPr>
        <w:numPr>
          <w:ilvl w:val="2"/>
          <w:numId w:val="26"/>
        </w:numPr>
        <w:spacing w:after="30" w:line="360" w:lineRule="auto"/>
        <w:contextualSpacing/>
        <w:jc w:val="both"/>
        <w:rPr>
          <w:rFonts w:eastAsiaTheme="minorHAnsi"/>
          <w:bCs/>
          <w:lang w:eastAsia="en-US" w:bidi="hi-IN"/>
        </w:rPr>
      </w:pPr>
      <w:r>
        <w:rPr>
          <w:rFonts w:eastAsiaTheme="minorHAnsi"/>
          <w:bCs/>
          <w:lang w:eastAsia="en-US" w:bidi="hi-IN"/>
        </w:rPr>
        <w:t>Data Pre-Processing</w:t>
      </w:r>
      <w:r w:rsidR="0087658B" w:rsidRPr="0087658B">
        <w:rPr>
          <w:rFonts w:eastAsiaTheme="minorHAnsi"/>
          <w:bCs/>
          <w:lang w:eastAsia="en-US" w:bidi="hi-IN"/>
        </w:rPr>
        <w:t xml:space="preserve"> …</w:t>
      </w:r>
      <w:r w:rsidR="003B11E2">
        <w:rPr>
          <w:rFonts w:eastAsiaTheme="minorHAnsi"/>
          <w:bCs/>
          <w:lang w:eastAsia="en-US" w:bidi="hi-IN"/>
        </w:rPr>
        <w:t>…</w:t>
      </w:r>
      <w:r w:rsidR="0087658B" w:rsidRPr="0087658B">
        <w:rPr>
          <w:rFonts w:eastAsiaTheme="minorHAnsi"/>
          <w:bCs/>
          <w:lang w:eastAsia="en-US" w:bidi="hi-IN"/>
        </w:rPr>
        <w:t>…</w:t>
      </w:r>
      <w:r w:rsidR="003B11E2">
        <w:rPr>
          <w:rFonts w:eastAsiaTheme="minorHAnsi"/>
          <w:bCs/>
          <w:lang w:eastAsia="en-US" w:bidi="hi-IN"/>
        </w:rPr>
        <w:t>…</w:t>
      </w:r>
      <w:r w:rsidR="0087658B" w:rsidRPr="0087658B">
        <w:rPr>
          <w:rFonts w:eastAsiaTheme="minorHAnsi"/>
          <w:bCs/>
          <w:lang w:eastAsia="en-US" w:bidi="hi-IN"/>
        </w:rPr>
        <w:t>……………………………………………</w:t>
      </w:r>
      <w:r>
        <w:rPr>
          <w:rFonts w:eastAsiaTheme="minorHAnsi"/>
          <w:bCs/>
          <w:lang w:eastAsia="en-US" w:bidi="hi-IN"/>
        </w:rPr>
        <w:t>…</w:t>
      </w:r>
      <w:r w:rsidR="00685D88">
        <w:rPr>
          <w:rFonts w:eastAsiaTheme="minorHAnsi"/>
          <w:bCs/>
          <w:lang w:eastAsia="en-US" w:bidi="hi-IN"/>
        </w:rPr>
        <w:t>.</w:t>
      </w:r>
      <w:r w:rsidR="0087658B" w:rsidRPr="0087658B">
        <w:rPr>
          <w:rFonts w:eastAsiaTheme="minorHAnsi"/>
          <w:bCs/>
          <w:lang w:eastAsia="en-US" w:bidi="hi-IN"/>
        </w:rPr>
        <w:t xml:space="preserve"> 3</w:t>
      </w:r>
      <w:r w:rsidR="0026744B">
        <w:rPr>
          <w:rFonts w:eastAsiaTheme="minorHAnsi"/>
          <w:bCs/>
          <w:lang w:eastAsia="en-US" w:bidi="hi-IN"/>
        </w:rPr>
        <w:t>0</w:t>
      </w:r>
    </w:p>
    <w:p w14:paraId="38CB9C79" w14:textId="05720CB7" w:rsidR="007E46E2" w:rsidRPr="0087658B" w:rsidRDefault="007E46E2" w:rsidP="0097146D">
      <w:pPr>
        <w:numPr>
          <w:ilvl w:val="2"/>
          <w:numId w:val="26"/>
        </w:numPr>
        <w:spacing w:after="30" w:line="360" w:lineRule="auto"/>
        <w:contextualSpacing/>
        <w:jc w:val="both"/>
        <w:rPr>
          <w:rFonts w:eastAsiaTheme="minorHAnsi"/>
          <w:bCs/>
          <w:lang w:eastAsia="en-US" w:bidi="hi-IN"/>
        </w:rPr>
      </w:pPr>
      <w:r>
        <w:rPr>
          <w:rFonts w:eastAsiaTheme="minorHAnsi"/>
          <w:bCs/>
          <w:lang w:eastAsia="en-US" w:bidi="hi-IN"/>
        </w:rPr>
        <w:t>Exploratory Data Analysis…………………………………………………… 3</w:t>
      </w:r>
      <w:r w:rsidR="00A96A3E">
        <w:rPr>
          <w:rFonts w:eastAsiaTheme="minorHAnsi"/>
          <w:bCs/>
          <w:lang w:eastAsia="en-US" w:bidi="hi-IN"/>
        </w:rPr>
        <w:t>1</w:t>
      </w:r>
    </w:p>
    <w:p w14:paraId="02E0237C" w14:textId="4EB0B20D" w:rsidR="0087658B" w:rsidRDefault="00312465" w:rsidP="0097146D">
      <w:pPr>
        <w:numPr>
          <w:ilvl w:val="0"/>
          <w:numId w:val="25"/>
        </w:numPr>
        <w:spacing w:after="30" w:line="360" w:lineRule="auto"/>
        <w:contextualSpacing/>
        <w:jc w:val="both"/>
        <w:rPr>
          <w:rFonts w:eastAsiaTheme="minorHAnsi"/>
          <w:bCs/>
          <w:lang w:eastAsia="en-US" w:bidi="hi-IN"/>
        </w:rPr>
      </w:pPr>
      <w:r>
        <w:rPr>
          <w:bCs/>
          <w:lang w:eastAsia="en-US" w:bidi="hi-IN"/>
        </w:rPr>
        <w:t xml:space="preserve">Proposed </w:t>
      </w:r>
      <w:r w:rsidR="00C11373">
        <w:rPr>
          <w:bCs/>
          <w:lang w:eastAsia="en-US" w:bidi="hi-IN"/>
        </w:rPr>
        <w:t>Method</w:t>
      </w:r>
      <w:r w:rsidR="0087658B" w:rsidRPr="0087658B">
        <w:rPr>
          <w:rFonts w:eastAsiaTheme="minorHAnsi"/>
          <w:bCs/>
          <w:lang w:eastAsia="en-US" w:bidi="hi-IN"/>
        </w:rPr>
        <w:t xml:space="preserve"> </w:t>
      </w:r>
      <w:r>
        <w:rPr>
          <w:rFonts w:eastAsiaTheme="minorHAnsi"/>
          <w:bCs/>
          <w:lang w:eastAsia="en-US" w:bidi="hi-IN"/>
        </w:rPr>
        <w:t>………………………………….</w:t>
      </w:r>
      <w:r w:rsidR="00EC3934">
        <w:rPr>
          <w:rFonts w:eastAsiaTheme="minorHAnsi"/>
          <w:bCs/>
          <w:lang w:eastAsia="en-US" w:bidi="hi-IN"/>
        </w:rPr>
        <w:t>.</w:t>
      </w:r>
      <w:r w:rsidR="0087658B" w:rsidRPr="0087658B">
        <w:rPr>
          <w:rFonts w:eastAsiaTheme="minorHAnsi"/>
          <w:bCs/>
          <w:lang w:eastAsia="en-US" w:bidi="hi-IN"/>
        </w:rPr>
        <w:t>….............................................</w:t>
      </w:r>
      <w:r w:rsidR="00D12B22">
        <w:rPr>
          <w:rFonts w:eastAsiaTheme="minorHAnsi"/>
          <w:bCs/>
          <w:lang w:eastAsia="en-US" w:bidi="hi-IN"/>
        </w:rPr>
        <w:t>..</w:t>
      </w:r>
      <w:r w:rsidR="0087658B" w:rsidRPr="0087658B">
        <w:rPr>
          <w:rFonts w:eastAsiaTheme="minorHAnsi"/>
          <w:bCs/>
          <w:lang w:eastAsia="en-US" w:bidi="hi-IN"/>
        </w:rPr>
        <w:t xml:space="preserve"> </w:t>
      </w:r>
      <w:r w:rsidR="00D12B22">
        <w:rPr>
          <w:rFonts w:eastAsiaTheme="minorHAnsi"/>
          <w:bCs/>
          <w:lang w:eastAsia="en-US" w:bidi="hi-IN"/>
        </w:rPr>
        <w:t>31</w:t>
      </w:r>
      <w:r w:rsidR="0087658B" w:rsidRPr="0087658B">
        <w:rPr>
          <w:rFonts w:eastAsiaTheme="minorHAnsi"/>
          <w:bCs/>
          <w:lang w:eastAsia="en-US" w:bidi="hi-IN"/>
        </w:rPr>
        <w:t xml:space="preserve"> </w:t>
      </w:r>
    </w:p>
    <w:p w14:paraId="6BAB6AF2" w14:textId="57A537D4" w:rsidR="00B852E1" w:rsidRDefault="00B852E1" w:rsidP="00B852E1">
      <w:pPr>
        <w:spacing w:after="30" w:line="360" w:lineRule="auto"/>
        <w:ind w:left="720"/>
        <w:contextualSpacing/>
        <w:jc w:val="both"/>
        <w:rPr>
          <w:rFonts w:eastAsiaTheme="minorHAnsi"/>
          <w:bCs/>
          <w:lang w:eastAsia="en-US" w:bidi="hi-IN"/>
        </w:rPr>
      </w:pPr>
      <w:r>
        <w:rPr>
          <w:rFonts w:eastAsiaTheme="minorHAnsi"/>
          <w:bCs/>
          <w:lang w:eastAsia="en-US" w:bidi="hi-IN"/>
        </w:rPr>
        <w:t>3.3.1</w:t>
      </w:r>
      <w:r>
        <w:rPr>
          <w:rFonts w:eastAsiaTheme="minorHAnsi"/>
          <w:bCs/>
          <w:lang w:eastAsia="en-US" w:bidi="hi-IN"/>
        </w:rPr>
        <w:tab/>
        <w:t>Embeddings Considered …………………………………………………….. 31</w:t>
      </w:r>
    </w:p>
    <w:p w14:paraId="5E943069" w14:textId="0CDD98E9" w:rsidR="00AB6FA5" w:rsidRDefault="00AB6FA5" w:rsidP="00AB6FA5">
      <w:pPr>
        <w:spacing w:after="30" w:line="360" w:lineRule="auto"/>
        <w:ind w:left="720"/>
        <w:contextualSpacing/>
        <w:jc w:val="both"/>
        <w:rPr>
          <w:rFonts w:eastAsiaTheme="minorHAnsi"/>
          <w:bCs/>
          <w:lang w:eastAsia="en-US" w:bidi="hi-IN"/>
        </w:rPr>
      </w:pPr>
      <w:r>
        <w:rPr>
          <w:rFonts w:eastAsiaTheme="minorHAnsi"/>
          <w:bCs/>
          <w:lang w:eastAsia="en-US" w:bidi="hi-IN"/>
        </w:rPr>
        <w:t>3.3.</w:t>
      </w:r>
      <w:r w:rsidR="002D6DFA">
        <w:rPr>
          <w:rFonts w:eastAsiaTheme="minorHAnsi"/>
          <w:bCs/>
          <w:lang w:eastAsia="en-US" w:bidi="hi-IN"/>
        </w:rPr>
        <w:t>2</w:t>
      </w:r>
      <w:r>
        <w:rPr>
          <w:rFonts w:eastAsiaTheme="minorHAnsi"/>
          <w:bCs/>
          <w:lang w:eastAsia="en-US" w:bidi="hi-IN"/>
        </w:rPr>
        <w:tab/>
      </w:r>
      <w:r w:rsidR="0005646A">
        <w:rPr>
          <w:rFonts w:eastAsiaTheme="minorHAnsi"/>
          <w:bCs/>
          <w:lang w:eastAsia="en-US" w:bidi="hi-IN"/>
        </w:rPr>
        <w:t>Traditional machine learning models</w:t>
      </w:r>
      <w:r>
        <w:rPr>
          <w:rFonts w:eastAsiaTheme="minorHAnsi"/>
          <w:bCs/>
          <w:lang w:eastAsia="en-US" w:bidi="hi-IN"/>
        </w:rPr>
        <w:t xml:space="preserve"> ……………………………………….. 3</w:t>
      </w:r>
      <w:r w:rsidR="00CE2802">
        <w:rPr>
          <w:rFonts w:eastAsiaTheme="minorHAnsi"/>
          <w:bCs/>
          <w:lang w:eastAsia="en-US" w:bidi="hi-IN"/>
        </w:rPr>
        <w:t>5</w:t>
      </w:r>
    </w:p>
    <w:p w14:paraId="785B91E9" w14:textId="44C9F42A" w:rsidR="00AB6FA5" w:rsidRPr="0087658B" w:rsidRDefault="00AB6FA5" w:rsidP="00AB6FA5">
      <w:pPr>
        <w:spacing w:after="30" w:line="360" w:lineRule="auto"/>
        <w:ind w:left="720"/>
        <w:contextualSpacing/>
        <w:jc w:val="both"/>
        <w:rPr>
          <w:rFonts w:eastAsiaTheme="minorHAnsi"/>
          <w:bCs/>
          <w:lang w:eastAsia="en-US" w:bidi="hi-IN"/>
        </w:rPr>
      </w:pPr>
      <w:r>
        <w:rPr>
          <w:rFonts w:eastAsiaTheme="minorHAnsi"/>
          <w:bCs/>
          <w:lang w:eastAsia="en-US" w:bidi="hi-IN"/>
        </w:rPr>
        <w:t>3.3.</w:t>
      </w:r>
      <w:r w:rsidR="002D6DFA">
        <w:rPr>
          <w:rFonts w:eastAsiaTheme="minorHAnsi"/>
          <w:bCs/>
          <w:lang w:eastAsia="en-US" w:bidi="hi-IN"/>
        </w:rPr>
        <w:t>3</w:t>
      </w:r>
      <w:r>
        <w:rPr>
          <w:rFonts w:eastAsiaTheme="minorHAnsi"/>
          <w:bCs/>
          <w:lang w:eastAsia="en-US" w:bidi="hi-IN"/>
        </w:rPr>
        <w:tab/>
      </w:r>
      <w:r w:rsidR="003062C6">
        <w:rPr>
          <w:rFonts w:eastAsiaTheme="minorHAnsi"/>
          <w:bCs/>
          <w:lang w:eastAsia="en-US" w:bidi="hi-IN"/>
        </w:rPr>
        <w:t>Transformer based model - BERT</w:t>
      </w:r>
      <w:r>
        <w:rPr>
          <w:rFonts w:eastAsiaTheme="minorHAnsi"/>
          <w:bCs/>
          <w:lang w:eastAsia="en-US" w:bidi="hi-IN"/>
        </w:rPr>
        <w:t xml:space="preserve"> ……</w:t>
      </w:r>
      <w:r w:rsidR="003062C6">
        <w:rPr>
          <w:rFonts w:eastAsiaTheme="minorHAnsi"/>
          <w:bCs/>
          <w:lang w:eastAsia="en-US" w:bidi="hi-IN"/>
        </w:rPr>
        <w:t>.</w:t>
      </w:r>
      <w:r>
        <w:rPr>
          <w:rFonts w:eastAsiaTheme="minorHAnsi"/>
          <w:bCs/>
          <w:lang w:eastAsia="en-US" w:bidi="hi-IN"/>
        </w:rPr>
        <w:t>…………………………………….. 3</w:t>
      </w:r>
      <w:r w:rsidR="00626889">
        <w:rPr>
          <w:rFonts w:eastAsiaTheme="minorHAnsi"/>
          <w:bCs/>
          <w:lang w:eastAsia="en-US" w:bidi="hi-IN"/>
        </w:rPr>
        <w:t>6</w:t>
      </w:r>
    </w:p>
    <w:p w14:paraId="6BBDF541" w14:textId="2B528F47" w:rsidR="0087658B" w:rsidRPr="0087658B" w:rsidRDefault="00067A11" w:rsidP="0097146D">
      <w:pPr>
        <w:numPr>
          <w:ilvl w:val="0"/>
          <w:numId w:val="25"/>
        </w:numPr>
        <w:spacing w:after="30" w:line="360" w:lineRule="auto"/>
        <w:contextualSpacing/>
        <w:jc w:val="both"/>
        <w:rPr>
          <w:rFonts w:eastAsiaTheme="minorHAnsi"/>
          <w:bCs/>
          <w:lang w:eastAsia="en-US" w:bidi="hi-IN"/>
        </w:rPr>
      </w:pPr>
      <w:r>
        <w:rPr>
          <w:rFonts w:eastAsiaTheme="minorHAnsi"/>
          <w:bCs/>
          <w:lang w:eastAsia="en-US" w:bidi="hi-IN"/>
        </w:rPr>
        <w:t>Proposed Flow Diagram</w:t>
      </w:r>
      <w:r w:rsidR="0087658B" w:rsidRPr="0087658B">
        <w:rPr>
          <w:rFonts w:eastAsiaTheme="minorHAnsi"/>
          <w:bCs/>
          <w:lang w:eastAsia="en-US" w:bidi="hi-IN"/>
        </w:rPr>
        <w:t xml:space="preserve"> ............................................................................................</w:t>
      </w:r>
      <w:r>
        <w:rPr>
          <w:rFonts w:eastAsiaTheme="minorHAnsi"/>
          <w:bCs/>
          <w:lang w:eastAsia="en-US" w:bidi="hi-IN"/>
        </w:rPr>
        <w:t>.</w:t>
      </w:r>
      <w:r w:rsidR="0087658B" w:rsidRPr="0087658B">
        <w:rPr>
          <w:rFonts w:eastAsiaTheme="minorHAnsi"/>
          <w:bCs/>
          <w:lang w:eastAsia="en-US" w:bidi="hi-IN"/>
        </w:rPr>
        <w:t>. 3</w:t>
      </w:r>
      <w:r w:rsidR="00F007E6">
        <w:rPr>
          <w:rFonts w:eastAsiaTheme="minorHAnsi"/>
          <w:bCs/>
          <w:lang w:eastAsia="en-US" w:bidi="hi-IN"/>
        </w:rPr>
        <w:t>7</w:t>
      </w:r>
    </w:p>
    <w:p w14:paraId="72F38710" w14:textId="0C15573D" w:rsidR="0087658B" w:rsidRDefault="0087658B" w:rsidP="0097146D">
      <w:pPr>
        <w:spacing w:after="30" w:line="360" w:lineRule="auto"/>
        <w:ind w:firstLine="360"/>
        <w:jc w:val="both"/>
        <w:rPr>
          <w:rFonts w:eastAsiaTheme="minorHAnsi"/>
          <w:bCs/>
          <w:lang w:eastAsia="en-US" w:bidi="hi-IN"/>
        </w:rPr>
      </w:pPr>
      <w:r w:rsidRPr="0087658B">
        <w:rPr>
          <w:rFonts w:eastAsiaTheme="minorHAnsi"/>
          <w:bCs/>
          <w:lang w:eastAsia="en-US" w:bidi="hi-IN"/>
        </w:rPr>
        <w:lastRenderedPageBreak/>
        <w:t>3.</w:t>
      </w:r>
      <w:r w:rsidR="00F51BFF">
        <w:rPr>
          <w:rFonts w:eastAsiaTheme="minorHAnsi"/>
          <w:bCs/>
          <w:lang w:eastAsia="en-US" w:bidi="hi-IN"/>
        </w:rPr>
        <w:t>5</w:t>
      </w:r>
      <w:r w:rsidRPr="0087658B">
        <w:rPr>
          <w:rFonts w:eastAsiaTheme="minorHAnsi"/>
          <w:bCs/>
          <w:lang w:eastAsia="en-US" w:bidi="hi-IN"/>
        </w:rPr>
        <w:t xml:space="preserve"> Evaluation Metric Used…………………………….…………………….…………..</w:t>
      </w:r>
      <w:r w:rsidR="003D5188">
        <w:rPr>
          <w:rFonts w:eastAsiaTheme="minorHAnsi"/>
          <w:bCs/>
          <w:lang w:eastAsia="en-US" w:bidi="hi-IN"/>
        </w:rPr>
        <w:t xml:space="preserve"> </w:t>
      </w:r>
      <w:r w:rsidRPr="0087658B">
        <w:rPr>
          <w:rFonts w:eastAsiaTheme="minorHAnsi"/>
          <w:bCs/>
          <w:lang w:eastAsia="en-US" w:bidi="hi-IN"/>
        </w:rPr>
        <w:t>3</w:t>
      </w:r>
      <w:r w:rsidR="00AA0F20">
        <w:rPr>
          <w:rFonts w:eastAsiaTheme="minorHAnsi"/>
          <w:bCs/>
          <w:lang w:eastAsia="en-US" w:bidi="hi-IN"/>
        </w:rPr>
        <w:t>7</w:t>
      </w:r>
    </w:p>
    <w:p w14:paraId="1E8B77ED" w14:textId="5B830FC0" w:rsidR="00266D30" w:rsidRDefault="00266D30" w:rsidP="0097146D">
      <w:pPr>
        <w:spacing w:after="30" w:line="360" w:lineRule="auto"/>
        <w:ind w:firstLine="360"/>
        <w:jc w:val="both"/>
        <w:rPr>
          <w:rFonts w:eastAsiaTheme="minorHAnsi"/>
          <w:bCs/>
          <w:lang w:eastAsia="en-US" w:bidi="hi-IN"/>
        </w:rPr>
      </w:pPr>
      <w:r>
        <w:rPr>
          <w:rFonts w:eastAsiaTheme="minorHAnsi"/>
          <w:bCs/>
          <w:lang w:eastAsia="en-US" w:bidi="hi-IN"/>
        </w:rPr>
        <w:t>3.6 Expected Outcomes………………………………………………………………...…3</w:t>
      </w:r>
      <w:r w:rsidR="00D37049">
        <w:rPr>
          <w:rFonts w:eastAsiaTheme="minorHAnsi"/>
          <w:bCs/>
          <w:lang w:eastAsia="en-US" w:bidi="hi-IN"/>
        </w:rPr>
        <w:t>8</w:t>
      </w:r>
    </w:p>
    <w:p w14:paraId="29E376D1" w14:textId="36555014" w:rsidR="0085543F" w:rsidRDefault="0085543F" w:rsidP="0097146D">
      <w:pPr>
        <w:spacing w:after="30" w:line="360" w:lineRule="auto"/>
        <w:ind w:firstLine="360"/>
        <w:jc w:val="both"/>
        <w:rPr>
          <w:rFonts w:eastAsiaTheme="minorHAnsi"/>
          <w:bCs/>
          <w:lang w:eastAsia="en-US" w:bidi="hi-IN"/>
        </w:rPr>
      </w:pPr>
      <w:r>
        <w:rPr>
          <w:rFonts w:eastAsiaTheme="minorHAnsi"/>
          <w:bCs/>
          <w:lang w:eastAsia="en-US" w:bidi="hi-IN"/>
        </w:rPr>
        <w:t>3.7 Require</w:t>
      </w:r>
      <w:r w:rsidR="00B900FE">
        <w:rPr>
          <w:rFonts w:eastAsiaTheme="minorHAnsi"/>
          <w:bCs/>
          <w:lang w:eastAsia="en-US" w:bidi="hi-IN"/>
        </w:rPr>
        <w:t xml:space="preserve">d </w:t>
      </w:r>
      <w:r>
        <w:rPr>
          <w:rFonts w:eastAsiaTheme="minorHAnsi"/>
          <w:bCs/>
          <w:lang w:eastAsia="en-US" w:bidi="hi-IN"/>
        </w:rPr>
        <w:t>Resources</w:t>
      </w:r>
      <w:r w:rsidR="00B900FE">
        <w:rPr>
          <w:rFonts w:eastAsiaTheme="minorHAnsi"/>
          <w:bCs/>
          <w:lang w:eastAsia="en-US" w:bidi="hi-IN"/>
        </w:rPr>
        <w:t>……</w:t>
      </w:r>
      <w:r>
        <w:rPr>
          <w:rFonts w:eastAsiaTheme="minorHAnsi"/>
          <w:bCs/>
          <w:lang w:eastAsia="en-US" w:bidi="hi-IN"/>
        </w:rPr>
        <w:t>…………………………………………………………...…3</w:t>
      </w:r>
      <w:r w:rsidR="00A7588E">
        <w:rPr>
          <w:rFonts w:eastAsiaTheme="minorHAnsi"/>
          <w:bCs/>
          <w:lang w:eastAsia="en-US" w:bidi="hi-IN"/>
        </w:rPr>
        <w:t>9</w:t>
      </w:r>
    </w:p>
    <w:p w14:paraId="6BDC3273" w14:textId="1BD5C7DC" w:rsidR="00207DD6" w:rsidRDefault="00207DD6" w:rsidP="0097146D">
      <w:pPr>
        <w:spacing w:after="30" w:line="360" w:lineRule="auto"/>
        <w:ind w:firstLine="360"/>
        <w:jc w:val="both"/>
        <w:rPr>
          <w:rFonts w:eastAsiaTheme="minorHAnsi"/>
          <w:bCs/>
          <w:lang w:eastAsia="en-US" w:bidi="hi-IN"/>
        </w:rPr>
      </w:pPr>
      <w:r>
        <w:rPr>
          <w:rFonts w:eastAsiaTheme="minorHAnsi"/>
          <w:bCs/>
          <w:lang w:eastAsia="en-US" w:bidi="hi-IN"/>
        </w:rPr>
        <w:tab/>
        <w:t>3.7.1 Hardware Resources…………………………………………………………… 3</w:t>
      </w:r>
      <w:r w:rsidR="00A7588E">
        <w:rPr>
          <w:rFonts w:eastAsiaTheme="minorHAnsi"/>
          <w:bCs/>
          <w:lang w:eastAsia="en-US" w:bidi="hi-IN"/>
        </w:rPr>
        <w:t>9</w:t>
      </w:r>
    </w:p>
    <w:p w14:paraId="27EA72A7" w14:textId="6A0A6D87" w:rsidR="00207DD6" w:rsidRPr="0087658B" w:rsidRDefault="00207DD6" w:rsidP="0097146D">
      <w:pPr>
        <w:spacing w:after="30" w:line="360" w:lineRule="auto"/>
        <w:ind w:firstLine="720"/>
        <w:jc w:val="both"/>
        <w:rPr>
          <w:rFonts w:eastAsiaTheme="minorHAnsi"/>
          <w:bCs/>
          <w:lang w:eastAsia="en-US" w:bidi="hi-IN"/>
        </w:rPr>
      </w:pPr>
      <w:r>
        <w:rPr>
          <w:rFonts w:eastAsiaTheme="minorHAnsi"/>
          <w:bCs/>
          <w:lang w:eastAsia="en-US" w:bidi="hi-IN"/>
        </w:rPr>
        <w:t>3.7.2 Software Resources….………………………………………………………… 3</w:t>
      </w:r>
      <w:r w:rsidR="00A7588E">
        <w:rPr>
          <w:rFonts w:eastAsiaTheme="minorHAnsi"/>
          <w:bCs/>
          <w:lang w:eastAsia="en-US" w:bidi="hi-IN"/>
        </w:rPr>
        <w:t>9</w:t>
      </w:r>
    </w:p>
    <w:p w14:paraId="2BD51DC2" w14:textId="018DC040" w:rsidR="0085543F" w:rsidRDefault="00207DD6" w:rsidP="0097146D">
      <w:pPr>
        <w:spacing w:after="30" w:line="360" w:lineRule="auto"/>
        <w:ind w:firstLine="720"/>
        <w:jc w:val="both"/>
        <w:rPr>
          <w:rFonts w:eastAsiaTheme="minorHAnsi"/>
          <w:bCs/>
          <w:lang w:eastAsia="en-US" w:bidi="hi-IN"/>
        </w:rPr>
      </w:pPr>
      <w:r>
        <w:rPr>
          <w:rFonts w:eastAsiaTheme="minorHAnsi"/>
          <w:bCs/>
          <w:lang w:eastAsia="en-US" w:bidi="hi-IN"/>
        </w:rPr>
        <w:t>3.7.3 Additional Resources……………………...…………………………………… 3</w:t>
      </w:r>
      <w:r w:rsidR="00336A42">
        <w:rPr>
          <w:rFonts w:eastAsiaTheme="minorHAnsi"/>
          <w:bCs/>
          <w:lang w:eastAsia="en-US" w:bidi="hi-IN"/>
        </w:rPr>
        <w:t>9</w:t>
      </w:r>
    </w:p>
    <w:p w14:paraId="60F7BC48" w14:textId="0247F810" w:rsidR="0085543F" w:rsidRPr="0087658B" w:rsidRDefault="0085543F" w:rsidP="0097146D">
      <w:pPr>
        <w:spacing w:after="30" w:line="360" w:lineRule="auto"/>
        <w:ind w:firstLine="360"/>
        <w:jc w:val="both"/>
        <w:rPr>
          <w:rFonts w:eastAsiaTheme="minorHAnsi"/>
          <w:bCs/>
          <w:lang w:eastAsia="en-US" w:bidi="hi-IN"/>
        </w:rPr>
      </w:pPr>
      <w:r>
        <w:rPr>
          <w:rFonts w:eastAsiaTheme="minorHAnsi"/>
          <w:bCs/>
          <w:lang w:eastAsia="en-US" w:bidi="hi-IN"/>
        </w:rPr>
        <w:t>3.</w:t>
      </w:r>
      <w:r w:rsidR="00145169">
        <w:rPr>
          <w:rFonts w:eastAsiaTheme="minorHAnsi"/>
          <w:bCs/>
          <w:lang w:eastAsia="en-US" w:bidi="hi-IN"/>
        </w:rPr>
        <w:t>8</w:t>
      </w:r>
      <w:r>
        <w:rPr>
          <w:rFonts w:eastAsiaTheme="minorHAnsi"/>
          <w:bCs/>
          <w:lang w:eastAsia="en-US" w:bidi="hi-IN"/>
        </w:rPr>
        <w:t xml:space="preserve"> </w:t>
      </w:r>
      <w:r w:rsidR="00145169">
        <w:rPr>
          <w:rFonts w:eastAsiaTheme="minorHAnsi"/>
          <w:bCs/>
          <w:lang w:eastAsia="en-US" w:bidi="hi-IN"/>
        </w:rPr>
        <w:t>Risks and Contingency Plan</w:t>
      </w:r>
      <w:r>
        <w:rPr>
          <w:rFonts w:eastAsiaTheme="minorHAnsi"/>
          <w:bCs/>
          <w:lang w:eastAsia="en-US" w:bidi="hi-IN"/>
        </w:rPr>
        <w:t>…</w:t>
      </w:r>
      <w:r w:rsidR="00145169">
        <w:rPr>
          <w:rFonts w:eastAsiaTheme="minorHAnsi"/>
          <w:bCs/>
          <w:lang w:eastAsia="en-US" w:bidi="hi-IN"/>
        </w:rPr>
        <w:t>.</w:t>
      </w:r>
      <w:r>
        <w:rPr>
          <w:rFonts w:eastAsiaTheme="minorHAnsi"/>
          <w:bCs/>
          <w:lang w:eastAsia="en-US" w:bidi="hi-IN"/>
        </w:rPr>
        <w:t>……………</w:t>
      </w:r>
      <w:r w:rsidR="00A86929">
        <w:rPr>
          <w:rFonts w:eastAsiaTheme="minorHAnsi"/>
          <w:bCs/>
          <w:lang w:eastAsia="en-US" w:bidi="hi-IN"/>
        </w:rPr>
        <w:t>..</w:t>
      </w:r>
      <w:r w:rsidR="00AE2215">
        <w:rPr>
          <w:rFonts w:eastAsiaTheme="minorHAnsi"/>
          <w:bCs/>
          <w:lang w:eastAsia="en-US" w:bidi="hi-IN"/>
        </w:rPr>
        <w:t>.</w:t>
      </w:r>
      <w:r>
        <w:rPr>
          <w:rFonts w:eastAsiaTheme="minorHAnsi"/>
          <w:bCs/>
          <w:lang w:eastAsia="en-US" w:bidi="hi-IN"/>
        </w:rPr>
        <w:t>……………………………………...</w:t>
      </w:r>
      <w:r w:rsidR="003D5188">
        <w:rPr>
          <w:rFonts w:eastAsiaTheme="minorHAnsi"/>
          <w:bCs/>
          <w:lang w:eastAsia="en-US" w:bidi="hi-IN"/>
        </w:rPr>
        <w:t xml:space="preserve">... </w:t>
      </w:r>
      <w:r w:rsidR="00505D41">
        <w:rPr>
          <w:rFonts w:eastAsiaTheme="minorHAnsi"/>
          <w:bCs/>
          <w:lang w:eastAsia="en-US" w:bidi="hi-IN"/>
        </w:rPr>
        <w:t>40</w:t>
      </w:r>
    </w:p>
    <w:p w14:paraId="039175D0" w14:textId="237FA05F" w:rsidR="0087658B" w:rsidRPr="0087658B" w:rsidRDefault="0087658B" w:rsidP="0097146D">
      <w:pPr>
        <w:spacing w:after="30" w:line="360" w:lineRule="auto"/>
        <w:ind w:firstLine="360"/>
        <w:jc w:val="both"/>
        <w:rPr>
          <w:rFonts w:eastAsiaTheme="minorHAnsi"/>
          <w:bCs/>
          <w:lang w:eastAsia="en-US" w:bidi="hi-IN"/>
        </w:rPr>
      </w:pPr>
      <w:r w:rsidRPr="0087658B">
        <w:rPr>
          <w:rFonts w:eastAsiaTheme="minorHAnsi"/>
          <w:bCs/>
          <w:lang w:eastAsia="en-US" w:bidi="hi-IN"/>
        </w:rPr>
        <w:t>3.</w:t>
      </w:r>
      <w:r w:rsidR="00D3196C">
        <w:rPr>
          <w:rFonts w:eastAsiaTheme="minorHAnsi"/>
          <w:bCs/>
          <w:lang w:eastAsia="en-US" w:bidi="hi-IN"/>
        </w:rPr>
        <w:t>9</w:t>
      </w:r>
      <w:r w:rsidRPr="0087658B">
        <w:rPr>
          <w:rFonts w:eastAsiaTheme="minorHAnsi"/>
          <w:bCs/>
          <w:lang w:eastAsia="en-US" w:bidi="hi-IN"/>
        </w:rPr>
        <w:t xml:space="preserve"> Summary………………………………………………………………….…………</w:t>
      </w:r>
      <w:r w:rsidR="00D158FF">
        <w:rPr>
          <w:rFonts w:eastAsiaTheme="minorHAnsi"/>
          <w:bCs/>
          <w:lang w:eastAsia="en-US" w:bidi="hi-IN"/>
        </w:rPr>
        <w:t>.</w:t>
      </w:r>
      <w:r w:rsidRPr="0087658B">
        <w:rPr>
          <w:rFonts w:eastAsiaTheme="minorHAnsi"/>
          <w:bCs/>
          <w:lang w:eastAsia="en-US" w:bidi="hi-IN"/>
        </w:rPr>
        <w:t>.</w:t>
      </w:r>
      <w:r w:rsidR="00D158FF">
        <w:rPr>
          <w:rFonts w:eastAsiaTheme="minorHAnsi"/>
          <w:bCs/>
          <w:lang w:eastAsia="en-US" w:bidi="hi-IN"/>
        </w:rPr>
        <w:t xml:space="preserve"> </w:t>
      </w:r>
      <w:r w:rsidR="00505D41">
        <w:rPr>
          <w:rFonts w:eastAsiaTheme="minorHAnsi"/>
          <w:bCs/>
          <w:lang w:eastAsia="en-US" w:bidi="hi-IN"/>
        </w:rPr>
        <w:t>40</w:t>
      </w:r>
    </w:p>
    <w:p w14:paraId="795DAA88" w14:textId="7851AD04" w:rsidR="0087658B" w:rsidRPr="0087658B" w:rsidRDefault="0087658B" w:rsidP="0097146D">
      <w:pPr>
        <w:spacing w:after="30" w:line="360" w:lineRule="auto"/>
        <w:jc w:val="both"/>
        <w:rPr>
          <w:rFonts w:eastAsiaTheme="minorHAnsi"/>
          <w:bCs/>
          <w:lang w:eastAsia="en-US" w:bidi="hi-IN"/>
        </w:rPr>
      </w:pPr>
      <w:r w:rsidRPr="0087658B">
        <w:rPr>
          <w:rFonts w:eastAsiaTheme="minorHAnsi"/>
          <w:bCs/>
          <w:lang w:eastAsia="en-US" w:bidi="hi-IN"/>
        </w:rPr>
        <w:t xml:space="preserve">REFERENCES ........................................................................................................................ </w:t>
      </w:r>
      <w:r w:rsidR="00431F89">
        <w:rPr>
          <w:rFonts w:eastAsiaTheme="minorHAnsi"/>
          <w:bCs/>
          <w:lang w:eastAsia="en-US" w:bidi="hi-IN"/>
        </w:rPr>
        <w:t>41</w:t>
      </w:r>
    </w:p>
    <w:p w14:paraId="196412AD" w14:textId="530310A4" w:rsidR="0087658B" w:rsidRPr="0087658B" w:rsidRDefault="0087658B" w:rsidP="0097146D">
      <w:pPr>
        <w:spacing w:after="30" w:line="360" w:lineRule="auto"/>
        <w:jc w:val="both"/>
        <w:rPr>
          <w:rFonts w:eastAsiaTheme="minorHAnsi"/>
          <w:bCs/>
          <w:lang w:eastAsia="en-US" w:bidi="hi-IN"/>
        </w:rPr>
      </w:pPr>
      <w:r w:rsidRPr="0087658B">
        <w:rPr>
          <w:rFonts w:eastAsiaTheme="minorHAnsi"/>
          <w:bCs/>
          <w:lang w:eastAsia="en-US" w:bidi="hi-IN"/>
        </w:rPr>
        <w:t xml:space="preserve">APPENDIX A: RESEARCH </w:t>
      </w:r>
      <w:r w:rsidR="00BE6BCD">
        <w:rPr>
          <w:rFonts w:eastAsiaTheme="minorHAnsi"/>
          <w:bCs/>
          <w:lang w:eastAsia="en-US" w:bidi="hi-IN"/>
        </w:rPr>
        <w:t>PLAN</w:t>
      </w:r>
      <w:r w:rsidRPr="0087658B">
        <w:rPr>
          <w:rFonts w:eastAsiaTheme="minorHAnsi"/>
          <w:bCs/>
          <w:lang w:eastAsia="en-US" w:bidi="hi-IN"/>
        </w:rPr>
        <w:t xml:space="preserve"> </w:t>
      </w:r>
      <w:r w:rsidR="00BE6BCD">
        <w:rPr>
          <w:rFonts w:eastAsiaTheme="minorHAnsi"/>
          <w:bCs/>
          <w:lang w:eastAsia="en-US" w:bidi="hi-IN"/>
        </w:rPr>
        <w:t>……..</w:t>
      </w:r>
      <w:r w:rsidRPr="0087658B">
        <w:rPr>
          <w:rFonts w:eastAsiaTheme="minorHAnsi"/>
          <w:bCs/>
          <w:lang w:eastAsia="en-US" w:bidi="hi-IN"/>
        </w:rPr>
        <w:t xml:space="preserve">............................................................................. </w:t>
      </w:r>
      <w:r w:rsidR="00431F89">
        <w:rPr>
          <w:rFonts w:eastAsiaTheme="minorHAnsi"/>
          <w:bCs/>
          <w:lang w:eastAsia="en-US" w:bidi="hi-IN"/>
        </w:rPr>
        <w:t>4</w:t>
      </w:r>
      <w:r w:rsidR="007B7DF8">
        <w:rPr>
          <w:rFonts w:eastAsiaTheme="minorHAnsi"/>
          <w:bCs/>
          <w:lang w:eastAsia="en-US" w:bidi="hi-IN"/>
        </w:rPr>
        <w:t>5</w:t>
      </w:r>
    </w:p>
    <w:p w14:paraId="2F2D46A6" w14:textId="232611E4" w:rsidR="0087658B" w:rsidRPr="0087658B" w:rsidRDefault="0087658B" w:rsidP="0097146D">
      <w:pPr>
        <w:spacing w:after="30" w:line="360" w:lineRule="auto"/>
        <w:jc w:val="both"/>
        <w:rPr>
          <w:rFonts w:eastAsiaTheme="minorHAnsi"/>
          <w:bCs/>
          <w:lang w:eastAsia="en-US" w:bidi="hi-IN"/>
        </w:rPr>
      </w:pPr>
      <w:r w:rsidRPr="0087658B">
        <w:rPr>
          <w:rFonts w:eastAsiaTheme="minorHAnsi"/>
          <w:bCs/>
          <w:lang w:eastAsia="en-US" w:bidi="hi-IN"/>
        </w:rPr>
        <w:t>APPENDIX B: DATASET AND CODE URLs ..................................................................</w:t>
      </w:r>
      <w:r w:rsidR="009D21D8">
        <w:rPr>
          <w:rFonts w:eastAsiaTheme="minorHAnsi"/>
          <w:bCs/>
          <w:lang w:eastAsia="en-US" w:bidi="hi-IN"/>
        </w:rPr>
        <w:t>.</w:t>
      </w:r>
      <w:r w:rsidRPr="0087658B">
        <w:rPr>
          <w:rFonts w:eastAsiaTheme="minorHAnsi"/>
          <w:bCs/>
          <w:lang w:eastAsia="en-US" w:bidi="hi-IN"/>
        </w:rPr>
        <w:t xml:space="preserve">... </w:t>
      </w:r>
      <w:r w:rsidR="00431F89">
        <w:rPr>
          <w:rFonts w:eastAsiaTheme="minorHAnsi"/>
          <w:bCs/>
          <w:lang w:eastAsia="en-US" w:bidi="hi-IN"/>
        </w:rPr>
        <w:t>41</w:t>
      </w:r>
    </w:p>
    <w:p w14:paraId="69523BA9" w14:textId="77777777" w:rsidR="0087658B" w:rsidRDefault="0087658B" w:rsidP="0097146D">
      <w:pPr>
        <w:pStyle w:val="Heading1"/>
        <w:spacing w:line="360" w:lineRule="auto"/>
        <w:jc w:val="both"/>
        <w:rPr>
          <w:rFonts w:cs="Times New Roman"/>
          <w:sz w:val="24"/>
          <w:szCs w:val="24"/>
        </w:rPr>
      </w:pPr>
    </w:p>
    <w:p w14:paraId="106DC834" w14:textId="77777777" w:rsidR="0087658B" w:rsidRDefault="0087658B" w:rsidP="0097146D">
      <w:pPr>
        <w:pStyle w:val="Heading1"/>
        <w:spacing w:line="360" w:lineRule="auto"/>
        <w:jc w:val="both"/>
        <w:rPr>
          <w:rFonts w:cs="Times New Roman"/>
          <w:sz w:val="24"/>
          <w:szCs w:val="24"/>
        </w:rPr>
      </w:pPr>
    </w:p>
    <w:p w14:paraId="2700D6FC" w14:textId="59C5A9FA" w:rsidR="0087658B" w:rsidRDefault="0087658B" w:rsidP="0097146D">
      <w:pPr>
        <w:pStyle w:val="Heading1"/>
        <w:spacing w:line="360" w:lineRule="auto"/>
        <w:jc w:val="both"/>
        <w:rPr>
          <w:rFonts w:cs="Times New Roman"/>
          <w:sz w:val="24"/>
          <w:szCs w:val="24"/>
        </w:rPr>
      </w:pPr>
    </w:p>
    <w:p w14:paraId="0F16C326" w14:textId="77494EC9" w:rsidR="00B40CA9" w:rsidRDefault="00B40CA9" w:rsidP="0097146D">
      <w:pPr>
        <w:jc w:val="both"/>
        <w:rPr>
          <w:lang w:val="en-GB"/>
        </w:rPr>
      </w:pPr>
    </w:p>
    <w:p w14:paraId="526067E2" w14:textId="577E3479" w:rsidR="00B40CA9" w:rsidRDefault="00B40CA9" w:rsidP="0097146D">
      <w:pPr>
        <w:jc w:val="both"/>
        <w:rPr>
          <w:lang w:val="en-GB"/>
        </w:rPr>
      </w:pPr>
    </w:p>
    <w:p w14:paraId="1FAFEAF6" w14:textId="3AD5B383" w:rsidR="00B40CA9" w:rsidRDefault="00B40CA9" w:rsidP="0097146D">
      <w:pPr>
        <w:jc w:val="both"/>
        <w:rPr>
          <w:lang w:val="en-GB"/>
        </w:rPr>
      </w:pPr>
    </w:p>
    <w:p w14:paraId="335481C1" w14:textId="4C02A8CC" w:rsidR="00B40CA9" w:rsidRDefault="00B40CA9" w:rsidP="0097146D">
      <w:pPr>
        <w:jc w:val="both"/>
        <w:rPr>
          <w:lang w:val="en-GB"/>
        </w:rPr>
      </w:pPr>
    </w:p>
    <w:p w14:paraId="1D12723A" w14:textId="67B4E5EC" w:rsidR="00B40CA9" w:rsidRDefault="00B40CA9" w:rsidP="0097146D">
      <w:pPr>
        <w:jc w:val="both"/>
        <w:rPr>
          <w:lang w:val="en-GB"/>
        </w:rPr>
      </w:pPr>
    </w:p>
    <w:p w14:paraId="21E57A2F" w14:textId="7B8D22AE" w:rsidR="00B40CA9" w:rsidRDefault="00B40CA9" w:rsidP="0097146D">
      <w:pPr>
        <w:jc w:val="both"/>
        <w:rPr>
          <w:lang w:val="en-GB"/>
        </w:rPr>
      </w:pPr>
    </w:p>
    <w:p w14:paraId="70786398" w14:textId="5591BE1F" w:rsidR="00B40CA9" w:rsidRDefault="00B40CA9" w:rsidP="0097146D">
      <w:pPr>
        <w:jc w:val="both"/>
        <w:rPr>
          <w:lang w:val="en-GB"/>
        </w:rPr>
      </w:pPr>
    </w:p>
    <w:p w14:paraId="5337877F" w14:textId="145603FB" w:rsidR="00B40CA9" w:rsidRDefault="00B40CA9" w:rsidP="0097146D">
      <w:pPr>
        <w:jc w:val="both"/>
        <w:rPr>
          <w:lang w:val="en-GB"/>
        </w:rPr>
      </w:pPr>
    </w:p>
    <w:p w14:paraId="42E37CCA" w14:textId="2C372B99" w:rsidR="00B40CA9" w:rsidRDefault="00B40CA9" w:rsidP="0097146D">
      <w:pPr>
        <w:jc w:val="both"/>
        <w:rPr>
          <w:lang w:val="en-GB"/>
        </w:rPr>
      </w:pPr>
    </w:p>
    <w:p w14:paraId="5B905ABB" w14:textId="4BF5A315" w:rsidR="00B40CA9" w:rsidRDefault="00B40CA9" w:rsidP="0097146D">
      <w:pPr>
        <w:jc w:val="both"/>
        <w:rPr>
          <w:lang w:val="en-GB"/>
        </w:rPr>
      </w:pPr>
    </w:p>
    <w:p w14:paraId="297E2CBB" w14:textId="6886BC13" w:rsidR="00B40CA9" w:rsidRDefault="00B40CA9" w:rsidP="0097146D">
      <w:pPr>
        <w:jc w:val="both"/>
        <w:rPr>
          <w:lang w:val="en-GB"/>
        </w:rPr>
      </w:pPr>
    </w:p>
    <w:p w14:paraId="13EA234F" w14:textId="18595196" w:rsidR="00B40CA9" w:rsidRDefault="00B40CA9" w:rsidP="0097146D">
      <w:pPr>
        <w:jc w:val="both"/>
        <w:rPr>
          <w:lang w:val="en-GB"/>
        </w:rPr>
      </w:pPr>
    </w:p>
    <w:p w14:paraId="359BB0B3" w14:textId="30D68843" w:rsidR="00B40CA9" w:rsidRDefault="00B40CA9" w:rsidP="0097146D">
      <w:pPr>
        <w:jc w:val="both"/>
        <w:rPr>
          <w:lang w:val="en-GB"/>
        </w:rPr>
      </w:pPr>
    </w:p>
    <w:p w14:paraId="313645E3" w14:textId="0A23DD40" w:rsidR="00B40CA9" w:rsidRDefault="00B40CA9" w:rsidP="0097146D">
      <w:pPr>
        <w:jc w:val="both"/>
        <w:rPr>
          <w:lang w:val="en-GB"/>
        </w:rPr>
      </w:pPr>
    </w:p>
    <w:p w14:paraId="1CEB942E" w14:textId="14A05778" w:rsidR="00B40CA9" w:rsidRDefault="00B40CA9" w:rsidP="0097146D">
      <w:pPr>
        <w:jc w:val="both"/>
        <w:rPr>
          <w:lang w:val="en-GB"/>
        </w:rPr>
      </w:pPr>
    </w:p>
    <w:p w14:paraId="66485741" w14:textId="00484F74" w:rsidR="00B40CA9" w:rsidRDefault="00B40CA9" w:rsidP="0097146D">
      <w:pPr>
        <w:jc w:val="both"/>
        <w:rPr>
          <w:lang w:val="en-GB"/>
        </w:rPr>
      </w:pPr>
    </w:p>
    <w:p w14:paraId="711CCBC3" w14:textId="78C1E1A3" w:rsidR="00B40CA9" w:rsidRDefault="00B40CA9" w:rsidP="0097146D">
      <w:pPr>
        <w:jc w:val="both"/>
        <w:rPr>
          <w:lang w:val="en-GB"/>
        </w:rPr>
      </w:pPr>
    </w:p>
    <w:p w14:paraId="40FA24B9" w14:textId="575FA672" w:rsidR="00B40CA9" w:rsidRDefault="00B40CA9" w:rsidP="0097146D">
      <w:pPr>
        <w:jc w:val="both"/>
        <w:rPr>
          <w:lang w:val="en-GB"/>
        </w:rPr>
      </w:pPr>
    </w:p>
    <w:p w14:paraId="0B814A12" w14:textId="7A03422B" w:rsidR="00B40CA9" w:rsidRDefault="00B40CA9" w:rsidP="0097146D">
      <w:pPr>
        <w:jc w:val="both"/>
        <w:rPr>
          <w:lang w:val="en-GB"/>
        </w:rPr>
      </w:pPr>
    </w:p>
    <w:p w14:paraId="6A0E5D36" w14:textId="441AC88B" w:rsidR="00B40CA9" w:rsidRDefault="00B40CA9" w:rsidP="0097146D">
      <w:pPr>
        <w:jc w:val="both"/>
        <w:rPr>
          <w:lang w:val="en-GB"/>
        </w:rPr>
      </w:pPr>
    </w:p>
    <w:p w14:paraId="528C53DD" w14:textId="6C7A172E" w:rsidR="00B40CA9" w:rsidRDefault="00B40CA9" w:rsidP="0097146D">
      <w:pPr>
        <w:jc w:val="both"/>
        <w:rPr>
          <w:lang w:val="en-GB"/>
        </w:rPr>
      </w:pPr>
    </w:p>
    <w:p w14:paraId="22D82E02" w14:textId="5A69C496" w:rsidR="00B40CA9" w:rsidRDefault="00B40CA9" w:rsidP="0097146D">
      <w:pPr>
        <w:jc w:val="both"/>
        <w:rPr>
          <w:lang w:val="en-GB"/>
        </w:rPr>
      </w:pPr>
    </w:p>
    <w:p w14:paraId="26A7A1BC" w14:textId="07F46AB7" w:rsidR="00B40CA9" w:rsidRDefault="00B40CA9" w:rsidP="0097146D">
      <w:pPr>
        <w:jc w:val="both"/>
        <w:rPr>
          <w:lang w:val="en-GB"/>
        </w:rPr>
      </w:pPr>
    </w:p>
    <w:p w14:paraId="46AE918C" w14:textId="32128200" w:rsidR="00B40CA9" w:rsidRDefault="00B40CA9" w:rsidP="0097146D">
      <w:pPr>
        <w:jc w:val="both"/>
        <w:rPr>
          <w:lang w:val="en-GB"/>
        </w:rPr>
      </w:pPr>
    </w:p>
    <w:p w14:paraId="0B12012F" w14:textId="4CC430FB" w:rsidR="00B40CA9" w:rsidRDefault="00B40CA9" w:rsidP="0097146D">
      <w:pPr>
        <w:jc w:val="both"/>
        <w:rPr>
          <w:lang w:val="en-GB"/>
        </w:rPr>
      </w:pPr>
    </w:p>
    <w:p w14:paraId="1D97DCE9" w14:textId="6602944F" w:rsidR="00B40CA9" w:rsidRDefault="00B40CA9" w:rsidP="0097146D">
      <w:pPr>
        <w:jc w:val="both"/>
        <w:rPr>
          <w:lang w:val="en-GB"/>
        </w:rPr>
      </w:pPr>
    </w:p>
    <w:p w14:paraId="0C008759" w14:textId="0B552359" w:rsidR="00B40CA9" w:rsidRDefault="00B40CA9" w:rsidP="0097146D">
      <w:pPr>
        <w:jc w:val="both"/>
        <w:rPr>
          <w:lang w:val="en-GB"/>
        </w:rPr>
      </w:pPr>
    </w:p>
    <w:p w14:paraId="5C39C1C8" w14:textId="2ECBF531" w:rsidR="00B40CA9" w:rsidRDefault="00B40CA9" w:rsidP="0097146D">
      <w:pPr>
        <w:jc w:val="both"/>
        <w:rPr>
          <w:lang w:val="en-GB"/>
        </w:rPr>
      </w:pPr>
    </w:p>
    <w:p w14:paraId="618A22FA" w14:textId="0B6CCA48" w:rsidR="00B40CA9" w:rsidRDefault="00B40CA9" w:rsidP="0097146D">
      <w:pPr>
        <w:jc w:val="both"/>
        <w:rPr>
          <w:lang w:val="en-GB"/>
        </w:rPr>
      </w:pPr>
    </w:p>
    <w:p w14:paraId="6798F07D" w14:textId="77777777" w:rsidR="00B40CA9" w:rsidRPr="00B40CA9" w:rsidRDefault="00B40CA9" w:rsidP="0097146D">
      <w:pPr>
        <w:jc w:val="both"/>
        <w:rPr>
          <w:lang w:val="en-GB"/>
        </w:rPr>
      </w:pPr>
    </w:p>
    <w:p w14:paraId="353A8EB6" w14:textId="714EDE6C" w:rsidR="00947D4B" w:rsidRPr="0043796F" w:rsidRDefault="00947D4B" w:rsidP="0097146D">
      <w:pPr>
        <w:pStyle w:val="Heading1"/>
        <w:spacing w:line="360" w:lineRule="auto"/>
        <w:ind w:left="0"/>
        <w:jc w:val="both"/>
        <w:rPr>
          <w:rFonts w:cs="Times New Roman"/>
          <w:sz w:val="24"/>
          <w:szCs w:val="24"/>
        </w:rPr>
      </w:pPr>
      <w:r w:rsidRPr="0043796F">
        <w:rPr>
          <w:rFonts w:cs="Times New Roman"/>
          <w:sz w:val="24"/>
          <w:szCs w:val="24"/>
        </w:rPr>
        <w:t>Abstract</w:t>
      </w:r>
    </w:p>
    <w:p w14:paraId="2281A074" w14:textId="77777777" w:rsidR="00947D4B" w:rsidRPr="0043796F" w:rsidRDefault="00947D4B" w:rsidP="0097146D">
      <w:pPr>
        <w:spacing w:line="360" w:lineRule="auto"/>
        <w:jc w:val="both"/>
      </w:pPr>
    </w:p>
    <w:p w14:paraId="7B37C65C" w14:textId="1EA3AD53" w:rsidR="00E2287F" w:rsidRPr="009664B2" w:rsidRDefault="004F779C" w:rsidP="0097146D">
      <w:pPr>
        <w:spacing w:line="360" w:lineRule="auto"/>
        <w:jc w:val="both"/>
        <w:rPr>
          <w:bCs/>
        </w:rPr>
      </w:pPr>
      <w:r w:rsidRPr="0043796F">
        <w:rPr>
          <w:lang w:val="en-US"/>
        </w:rPr>
        <w:t xml:space="preserve">In today’s world, Sentiment analysis has become the need of the hour for opinion mining on variety of subjects. </w:t>
      </w:r>
      <w:r w:rsidR="00A54C02" w:rsidRPr="0043796F">
        <w:rPr>
          <w:lang w:val="en-US"/>
        </w:rPr>
        <w:t xml:space="preserve">It has various applications in marketing, e-commerce, advertising, </w:t>
      </w:r>
      <w:r w:rsidR="00F55CC5" w:rsidRPr="0043796F">
        <w:rPr>
          <w:lang w:val="en-US"/>
        </w:rPr>
        <w:t>politics,</w:t>
      </w:r>
      <w:r w:rsidR="00A54C02" w:rsidRPr="0043796F">
        <w:rPr>
          <w:lang w:val="en-US"/>
        </w:rPr>
        <w:t xml:space="preserve"> and research. </w:t>
      </w:r>
      <w:r w:rsidR="00C45299" w:rsidRPr="0043796F">
        <w:rPr>
          <w:lang w:val="en-US"/>
        </w:rPr>
        <w:t xml:space="preserve">Day by day people expressing their sentiments over </w:t>
      </w:r>
      <w:r w:rsidR="00247564" w:rsidRPr="0043796F">
        <w:rPr>
          <w:lang w:val="en-US"/>
        </w:rPr>
        <w:t>internet</w:t>
      </w:r>
      <w:r w:rsidR="003F7723" w:rsidRPr="0043796F">
        <w:rPr>
          <w:lang w:val="en-US"/>
        </w:rPr>
        <w:t xml:space="preserve">, </w:t>
      </w:r>
      <w:r w:rsidR="003E101A" w:rsidRPr="0043796F">
        <w:rPr>
          <w:lang w:val="en-US"/>
        </w:rPr>
        <w:t xml:space="preserve">different </w:t>
      </w:r>
      <w:r w:rsidR="003F7723" w:rsidRPr="0043796F">
        <w:rPr>
          <w:lang w:val="en-US"/>
        </w:rPr>
        <w:t>websites and social media</w:t>
      </w:r>
      <w:r w:rsidR="00C45299" w:rsidRPr="0043796F">
        <w:rPr>
          <w:lang w:val="en-US"/>
        </w:rPr>
        <w:t xml:space="preserve"> </w:t>
      </w:r>
      <w:r w:rsidR="00C7775E" w:rsidRPr="0043796F">
        <w:rPr>
          <w:lang w:val="en-US"/>
        </w:rPr>
        <w:t>are</w:t>
      </w:r>
      <w:r w:rsidR="00C45299" w:rsidRPr="0043796F">
        <w:rPr>
          <w:lang w:val="en-US"/>
        </w:rPr>
        <w:t xml:space="preserve"> increasing. </w:t>
      </w:r>
      <w:r w:rsidR="005B6CC2">
        <w:rPr>
          <w:lang w:val="en-US"/>
        </w:rPr>
        <w:t xml:space="preserve">One such domain is </w:t>
      </w:r>
      <w:r w:rsidR="00BB2940">
        <w:rPr>
          <w:lang w:val="en-US"/>
        </w:rPr>
        <w:t xml:space="preserve">the </w:t>
      </w:r>
      <w:r w:rsidR="005B6CC2">
        <w:rPr>
          <w:lang w:val="en-US"/>
        </w:rPr>
        <w:t xml:space="preserve">entertainment industry, especially movies. Users have been expressing their views on a particular movie through various popular websites such as IMDB, </w:t>
      </w:r>
      <w:r w:rsidR="00C4089D">
        <w:rPr>
          <w:lang w:val="en-US"/>
        </w:rPr>
        <w:t>Rotten Tomatoes, T</w:t>
      </w:r>
      <w:r w:rsidR="005B6CC2">
        <w:rPr>
          <w:lang w:val="en-US"/>
        </w:rPr>
        <w:t>witter etc. These reviews help other people to decide whether they should spend their precious time in watching a particular movie or not.</w:t>
      </w:r>
      <w:r w:rsidR="002B5E24">
        <w:rPr>
          <w:lang w:val="en-US"/>
        </w:rPr>
        <w:t xml:space="preserve"> And hence lot of people go through </w:t>
      </w:r>
      <w:r w:rsidR="00B26E78">
        <w:rPr>
          <w:lang w:val="en-US"/>
        </w:rPr>
        <w:t>movie review</w:t>
      </w:r>
      <w:r w:rsidR="00CE6CA3">
        <w:rPr>
          <w:lang w:val="en-US"/>
        </w:rPr>
        <w:t xml:space="preserve"> comments</w:t>
      </w:r>
      <w:r w:rsidR="002B5E24">
        <w:rPr>
          <w:lang w:val="en-US"/>
        </w:rPr>
        <w:t xml:space="preserve"> </w:t>
      </w:r>
      <w:r w:rsidR="002B2914">
        <w:rPr>
          <w:lang w:val="en-US"/>
        </w:rPr>
        <w:t>to</w:t>
      </w:r>
      <w:r w:rsidR="002B5E24">
        <w:rPr>
          <w:lang w:val="en-US"/>
        </w:rPr>
        <w:t xml:space="preserve"> find out whether they should watch a particular movie.</w:t>
      </w:r>
      <w:r w:rsidR="005B6CC2">
        <w:rPr>
          <w:lang w:val="en-US"/>
        </w:rPr>
        <w:t xml:space="preserve"> </w:t>
      </w:r>
      <w:r w:rsidR="00C45299" w:rsidRPr="0043796F">
        <w:rPr>
          <w:lang w:val="en-US"/>
        </w:rPr>
        <w:t xml:space="preserve">Sentiment analysis is the process of classifying these </w:t>
      </w:r>
      <w:r w:rsidR="00CC0A03">
        <w:rPr>
          <w:lang w:val="en-US"/>
        </w:rPr>
        <w:t>review</w:t>
      </w:r>
      <w:r w:rsidR="006A544E">
        <w:rPr>
          <w:lang w:val="en-US"/>
        </w:rPr>
        <w:t xml:space="preserve"> comments</w:t>
      </w:r>
      <w:r w:rsidR="00C45299" w:rsidRPr="0043796F">
        <w:rPr>
          <w:lang w:val="en-US"/>
        </w:rPr>
        <w:t>.</w:t>
      </w:r>
      <w:r w:rsidR="00A92EB7" w:rsidRPr="0043796F">
        <w:rPr>
          <w:lang w:val="en-US"/>
        </w:rPr>
        <w:t xml:space="preserve"> If one doesn’t apply machine learning and AI techniques to find out overall sentiments of the </w:t>
      </w:r>
      <w:r w:rsidR="007D4717" w:rsidRPr="0043796F">
        <w:rPr>
          <w:lang w:val="en-US"/>
        </w:rPr>
        <w:t>topic</w:t>
      </w:r>
      <w:r w:rsidR="00A92EB7" w:rsidRPr="0043796F">
        <w:rPr>
          <w:lang w:val="en-US"/>
        </w:rPr>
        <w:t xml:space="preserve"> going through all review</w:t>
      </w:r>
      <w:r w:rsidR="0025475D">
        <w:rPr>
          <w:lang w:val="en-US"/>
        </w:rPr>
        <w:t xml:space="preserve"> </w:t>
      </w:r>
      <w:r w:rsidR="00A92EB7" w:rsidRPr="0043796F">
        <w:rPr>
          <w:lang w:val="en-US"/>
        </w:rPr>
        <w:t>comments. It would take humongous effort to label this review comments manually to figure out overall sentiments.</w:t>
      </w:r>
      <w:r w:rsidR="00F43401" w:rsidRPr="0043796F">
        <w:rPr>
          <w:lang w:val="en-US"/>
        </w:rPr>
        <w:t xml:space="preserve"> </w:t>
      </w:r>
      <w:r w:rsidR="00A1628A" w:rsidRPr="0043796F">
        <w:rPr>
          <w:lang w:val="en-US"/>
        </w:rPr>
        <w:t>So,</w:t>
      </w:r>
      <w:r w:rsidR="00A3153D">
        <w:rPr>
          <w:lang w:val="en-US"/>
        </w:rPr>
        <w:t xml:space="preserve"> </w:t>
      </w:r>
      <w:r w:rsidR="00A34EEE" w:rsidRPr="0043796F">
        <w:rPr>
          <w:lang w:val="en-US"/>
        </w:rPr>
        <w:t>if</w:t>
      </w:r>
      <w:r w:rsidR="0018470E" w:rsidRPr="0043796F">
        <w:rPr>
          <w:lang w:val="en-US"/>
        </w:rPr>
        <w:t xml:space="preserve"> we automate sentiment analysis activity using machine learning and AI, </w:t>
      </w:r>
      <w:r w:rsidR="00E57F5B" w:rsidRPr="0043796F">
        <w:rPr>
          <w:lang w:val="en-US"/>
        </w:rPr>
        <w:t>it</w:t>
      </w:r>
      <w:r w:rsidR="0018470E" w:rsidRPr="0043796F">
        <w:rPr>
          <w:lang w:val="en-US"/>
        </w:rPr>
        <w:t xml:space="preserve"> can help saving lot of human efforts.</w:t>
      </w:r>
      <w:r w:rsidR="00A3153D">
        <w:rPr>
          <w:lang w:val="en-US"/>
        </w:rPr>
        <w:t xml:space="preserve"> </w:t>
      </w:r>
      <w:r w:rsidR="009E1F77">
        <w:rPr>
          <w:lang w:val="en-US"/>
        </w:rPr>
        <w:t xml:space="preserve">So far lot of experiments have been done using feature engineering and pre-processing using BOW, TF-IDF, </w:t>
      </w:r>
      <w:r w:rsidR="00456CC2">
        <w:rPr>
          <w:lang w:val="en-US"/>
        </w:rPr>
        <w:t xml:space="preserve">Doc2Vec, </w:t>
      </w:r>
      <w:r w:rsidR="009E1F77">
        <w:rPr>
          <w:lang w:val="en-US"/>
        </w:rPr>
        <w:t>Word2Vec</w:t>
      </w:r>
      <w:r w:rsidR="00456CC2">
        <w:rPr>
          <w:lang w:val="en-US"/>
        </w:rPr>
        <w:t xml:space="preserve"> embeddings</w:t>
      </w:r>
      <w:r w:rsidR="009E1F77">
        <w:rPr>
          <w:lang w:val="en-US"/>
        </w:rPr>
        <w:t xml:space="preserve"> and different machine learning</w:t>
      </w:r>
      <w:r w:rsidR="006F7AE4" w:rsidRPr="0043796F">
        <w:rPr>
          <w:lang w:val="en-US"/>
        </w:rPr>
        <w:t xml:space="preserve"> </w:t>
      </w:r>
      <w:r w:rsidR="00F43401" w:rsidRPr="0043796F">
        <w:rPr>
          <w:lang w:val="en-US"/>
        </w:rPr>
        <w:t>models like Logistic Regression, SVM, Random Forest</w:t>
      </w:r>
      <w:r w:rsidR="00EF0120">
        <w:rPr>
          <w:lang w:val="en-US"/>
        </w:rPr>
        <w:t>. Although good results have been achieved using these techniques</w:t>
      </w:r>
      <w:r w:rsidR="00F70930">
        <w:rPr>
          <w:lang w:val="en-US"/>
        </w:rPr>
        <w:t xml:space="preserve"> </w:t>
      </w:r>
      <w:r w:rsidR="00EF0120">
        <w:rPr>
          <w:lang w:val="en-US"/>
        </w:rPr>
        <w:t xml:space="preserve">there is still scope of doing better in feature engineering </w:t>
      </w:r>
      <w:r w:rsidR="00760497">
        <w:rPr>
          <w:lang w:val="en-US"/>
        </w:rPr>
        <w:t>space</w:t>
      </w:r>
      <w:r w:rsidR="00B449F5">
        <w:rPr>
          <w:lang w:val="en-US"/>
        </w:rPr>
        <w:t xml:space="preserve"> through applying</w:t>
      </w:r>
      <w:r w:rsidR="00EF0120">
        <w:rPr>
          <w:lang w:val="en-US"/>
        </w:rPr>
        <w:t xml:space="preserve"> </w:t>
      </w:r>
      <w:r w:rsidR="00B449F5">
        <w:rPr>
          <w:lang w:val="en-US"/>
        </w:rPr>
        <w:t xml:space="preserve">contextual embedding methods like BERT embeddings which </w:t>
      </w:r>
      <w:r w:rsidR="0064168D">
        <w:rPr>
          <w:lang w:val="en-US"/>
        </w:rPr>
        <w:t>has been</w:t>
      </w:r>
      <w:r w:rsidR="00B449F5">
        <w:rPr>
          <w:lang w:val="en-US"/>
        </w:rPr>
        <w:t xml:space="preserve"> </w:t>
      </w:r>
      <w:r w:rsidR="002131B6">
        <w:rPr>
          <w:lang w:val="en-US"/>
        </w:rPr>
        <w:t>introduced by the</w:t>
      </w:r>
      <w:r w:rsidR="00F43401" w:rsidRPr="0043796F">
        <w:rPr>
          <w:lang w:val="en-US"/>
        </w:rPr>
        <w:t xml:space="preserve"> </w:t>
      </w:r>
      <w:r w:rsidR="00F3310D" w:rsidRPr="0043796F">
        <w:rPr>
          <w:lang w:val="en-US"/>
        </w:rPr>
        <w:t>state-of-the-art</w:t>
      </w:r>
      <w:r w:rsidR="00F43401" w:rsidRPr="0043796F">
        <w:rPr>
          <w:lang w:val="en-US"/>
        </w:rPr>
        <w:t xml:space="preserve"> model BERT</w:t>
      </w:r>
      <w:r w:rsidR="0022597D">
        <w:rPr>
          <w:lang w:val="en-US"/>
        </w:rPr>
        <w:t>.</w:t>
      </w:r>
      <w:r w:rsidR="00E72F44">
        <w:rPr>
          <w:lang w:val="en-US"/>
        </w:rPr>
        <w:t xml:space="preserve"> </w:t>
      </w:r>
      <w:r w:rsidR="00397434">
        <w:rPr>
          <w:lang w:val="en-US"/>
        </w:rPr>
        <w:t>C</w:t>
      </w:r>
      <w:r w:rsidR="004873C7">
        <w:rPr>
          <w:lang w:val="en-US"/>
        </w:rPr>
        <w:t xml:space="preserve">ontext free </w:t>
      </w:r>
      <w:r w:rsidR="00E72F44">
        <w:rPr>
          <w:lang w:val="en-US"/>
        </w:rPr>
        <w:t>embedding techniques</w:t>
      </w:r>
      <w:r w:rsidR="004873C7">
        <w:rPr>
          <w:lang w:val="en-US"/>
        </w:rPr>
        <w:t xml:space="preserve"> </w:t>
      </w:r>
      <w:r w:rsidR="00E72F44">
        <w:rPr>
          <w:lang w:val="en-US"/>
        </w:rPr>
        <w:t>like TF-IDF, Word2Vec etc</w:t>
      </w:r>
      <w:r w:rsidR="00345F61">
        <w:rPr>
          <w:lang w:val="en-US"/>
        </w:rPr>
        <w:t>.</w:t>
      </w:r>
      <w:r w:rsidR="00E72F44">
        <w:rPr>
          <w:lang w:val="en-US"/>
        </w:rPr>
        <w:t xml:space="preserve"> </w:t>
      </w:r>
      <w:r w:rsidR="004873C7">
        <w:rPr>
          <w:lang w:val="en-US"/>
        </w:rPr>
        <w:t>ignore</w:t>
      </w:r>
      <w:r w:rsidR="00345F61">
        <w:rPr>
          <w:lang w:val="en-US"/>
        </w:rPr>
        <w:t xml:space="preserve"> the</w:t>
      </w:r>
      <w:r w:rsidR="004873C7">
        <w:rPr>
          <w:lang w:val="en-US"/>
        </w:rPr>
        <w:t xml:space="preserve"> meaning of the word in different contexts as it creates only one representation of a given word</w:t>
      </w:r>
      <w:r w:rsidR="00345F61">
        <w:rPr>
          <w:lang w:val="en-US"/>
        </w:rPr>
        <w:t xml:space="preserve"> in entire vocabulary.</w:t>
      </w:r>
      <w:r w:rsidR="00661512">
        <w:rPr>
          <w:lang w:val="en-US"/>
        </w:rPr>
        <w:t xml:space="preserve"> In contrast to </w:t>
      </w:r>
      <w:r w:rsidR="00D05532">
        <w:rPr>
          <w:lang w:val="en-US"/>
        </w:rPr>
        <w:t>that,</w:t>
      </w:r>
      <w:r w:rsidR="004873C7">
        <w:rPr>
          <w:lang w:val="en-US"/>
        </w:rPr>
        <w:t xml:space="preserve"> contextual </w:t>
      </w:r>
      <w:r w:rsidR="0072763B">
        <w:rPr>
          <w:lang w:val="en-US"/>
        </w:rPr>
        <w:t>embedding technique like BERT</w:t>
      </w:r>
      <w:r w:rsidR="004873C7">
        <w:rPr>
          <w:lang w:val="en-US"/>
        </w:rPr>
        <w:t xml:space="preserve"> learn</w:t>
      </w:r>
      <w:r w:rsidR="00D71022">
        <w:rPr>
          <w:lang w:val="en-US"/>
        </w:rPr>
        <w:t>s</w:t>
      </w:r>
      <w:r w:rsidR="004873C7">
        <w:rPr>
          <w:lang w:val="en-US"/>
        </w:rPr>
        <w:t xml:space="preserve"> different representations of a given word based on their context.</w:t>
      </w:r>
      <w:r w:rsidR="00320802">
        <w:rPr>
          <w:lang w:val="en-US"/>
        </w:rPr>
        <w:t xml:space="preserve"> While there are few experiments already done on IMDB movie review dataset</w:t>
      </w:r>
      <w:r w:rsidR="00FD6434">
        <w:rPr>
          <w:lang w:val="en-US"/>
        </w:rPr>
        <w:t xml:space="preserve"> using context free embedding techniques</w:t>
      </w:r>
      <w:r w:rsidR="00320802">
        <w:rPr>
          <w:lang w:val="en-US"/>
        </w:rPr>
        <w:t xml:space="preserve">. </w:t>
      </w:r>
      <w:r w:rsidR="00F35469">
        <w:rPr>
          <w:lang w:val="en-US"/>
        </w:rPr>
        <w:t>In this research we have tried applying contextual BERT embeddings with Logistic Regression, SVM and Random Forest</w:t>
      </w:r>
      <w:r w:rsidR="00260F6D">
        <w:rPr>
          <w:lang w:val="en-US"/>
        </w:rPr>
        <w:t>.</w:t>
      </w:r>
      <w:r w:rsidR="00972AD3">
        <w:rPr>
          <w:lang w:val="en-US"/>
        </w:rPr>
        <w:t xml:space="preserve"> </w:t>
      </w:r>
      <w:r w:rsidR="009674F0">
        <w:rPr>
          <w:lang w:val="en-US"/>
        </w:rPr>
        <w:t>And we have also</w:t>
      </w:r>
      <w:r w:rsidR="00972AD3">
        <w:rPr>
          <w:lang w:val="en-US"/>
        </w:rPr>
        <w:t xml:space="preserve"> tried implementing </w:t>
      </w:r>
      <w:r w:rsidR="00DD20DE">
        <w:rPr>
          <w:lang w:val="en-US"/>
        </w:rPr>
        <w:t>transformers-based</w:t>
      </w:r>
      <w:r w:rsidR="00972AD3">
        <w:rPr>
          <w:lang w:val="en-US"/>
        </w:rPr>
        <w:t xml:space="preserve"> model BERT</w:t>
      </w:r>
      <w:r w:rsidR="00464598">
        <w:rPr>
          <w:lang w:val="en-US"/>
        </w:rPr>
        <w:t xml:space="preserve"> and then compared performance of the</w:t>
      </w:r>
      <w:r w:rsidR="00C82C83">
        <w:rPr>
          <w:lang w:val="en-US"/>
        </w:rPr>
        <w:t>se</w:t>
      </w:r>
      <w:r w:rsidR="00464598">
        <w:rPr>
          <w:lang w:val="en-US"/>
        </w:rPr>
        <w:t xml:space="preserve"> models to </w:t>
      </w:r>
      <w:r w:rsidR="00482583">
        <w:rPr>
          <w:lang w:val="en-US"/>
        </w:rPr>
        <w:t>other similar</w:t>
      </w:r>
      <w:r w:rsidR="00464598">
        <w:rPr>
          <w:lang w:val="en-US"/>
        </w:rPr>
        <w:t xml:space="preserve"> papers.</w:t>
      </w:r>
    </w:p>
    <w:p w14:paraId="11B3E1AA" w14:textId="65C59AC8" w:rsidR="00CC3C8C" w:rsidRDefault="00CC3C8C" w:rsidP="0097146D">
      <w:pPr>
        <w:pStyle w:val="Heading1"/>
        <w:spacing w:before="0" w:line="360" w:lineRule="auto"/>
        <w:ind w:left="0"/>
        <w:jc w:val="both"/>
        <w:rPr>
          <w:rFonts w:cs="Times New Roman"/>
          <w:sz w:val="24"/>
          <w:szCs w:val="24"/>
        </w:rPr>
      </w:pPr>
    </w:p>
    <w:p w14:paraId="33994160" w14:textId="739ADAE6" w:rsidR="00CC3C8C" w:rsidRDefault="00CC3C8C" w:rsidP="0097146D">
      <w:pPr>
        <w:pStyle w:val="Heading1"/>
        <w:spacing w:before="0" w:line="360" w:lineRule="auto"/>
        <w:ind w:left="0"/>
        <w:jc w:val="both"/>
        <w:rPr>
          <w:rFonts w:cs="Times New Roman"/>
          <w:sz w:val="24"/>
          <w:szCs w:val="24"/>
        </w:rPr>
      </w:pPr>
    </w:p>
    <w:p w14:paraId="16CC9EBF" w14:textId="77777777" w:rsidR="007B3DA7" w:rsidRPr="007B3DA7" w:rsidRDefault="007B3DA7" w:rsidP="007B3DA7">
      <w:pPr>
        <w:rPr>
          <w:lang w:val="en-GB"/>
        </w:rPr>
      </w:pPr>
    </w:p>
    <w:p w14:paraId="183FF4BD" w14:textId="77777777" w:rsidR="00AE2C79" w:rsidRPr="00531A0E" w:rsidRDefault="00AE2C79" w:rsidP="00545C1A">
      <w:pPr>
        <w:pStyle w:val="Heading1"/>
        <w:spacing w:line="360" w:lineRule="auto"/>
        <w:ind w:left="0"/>
        <w:jc w:val="center"/>
        <w:rPr>
          <w:rFonts w:cs="Times New Roman"/>
          <w:noProof/>
          <w:sz w:val="24"/>
          <w:szCs w:val="24"/>
        </w:rPr>
      </w:pPr>
      <w:r>
        <w:rPr>
          <w:rFonts w:cs="Times New Roman"/>
          <w:noProof/>
          <w:sz w:val="24"/>
          <w:szCs w:val="24"/>
        </w:rPr>
        <w:t>LIST OF TABLES</w:t>
      </w:r>
    </w:p>
    <w:tbl>
      <w:tblPr>
        <w:tblStyle w:val="TableGrid"/>
        <w:tblW w:w="0" w:type="auto"/>
        <w:tblLook w:val="04A0" w:firstRow="1" w:lastRow="0" w:firstColumn="1" w:lastColumn="0" w:noHBand="0" w:noVBand="1"/>
      </w:tblPr>
      <w:tblGrid>
        <w:gridCol w:w="4505"/>
        <w:gridCol w:w="4505"/>
      </w:tblGrid>
      <w:tr w:rsidR="00AE2C79" w:rsidRPr="0043796F" w14:paraId="5880C73A" w14:textId="77777777" w:rsidTr="009862E6">
        <w:tc>
          <w:tcPr>
            <w:tcW w:w="4505" w:type="dxa"/>
          </w:tcPr>
          <w:p w14:paraId="689CC5A2" w14:textId="77777777" w:rsidR="00AE2C79" w:rsidRPr="0043796F" w:rsidRDefault="00AE2C79" w:rsidP="009862E6">
            <w:pPr>
              <w:spacing w:line="360" w:lineRule="auto"/>
              <w:jc w:val="both"/>
            </w:pPr>
            <w:r w:rsidRPr="0043796F">
              <w:t>Table</w:t>
            </w:r>
            <w:r>
              <w:t xml:space="preserve"> 3.</w:t>
            </w:r>
            <w:r w:rsidRPr="0043796F">
              <w:t>1</w:t>
            </w:r>
          </w:p>
        </w:tc>
        <w:tc>
          <w:tcPr>
            <w:tcW w:w="4505" w:type="dxa"/>
          </w:tcPr>
          <w:p w14:paraId="6156C2EC" w14:textId="77777777" w:rsidR="00AE2C79" w:rsidRPr="0043796F" w:rsidRDefault="00AE2C79" w:rsidP="009862E6">
            <w:pPr>
              <w:spacing w:line="360" w:lineRule="auto"/>
              <w:jc w:val="both"/>
              <w:rPr>
                <w:b/>
                <w:bCs/>
              </w:rPr>
            </w:pPr>
            <w:r w:rsidRPr="0043796F">
              <w:rPr>
                <w:lang w:val="en-US"/>
              </w:rPr>
              <w:t>Dataset columns overview</w:t>
            </w:r>
          </w:p>
        </w:tc>
      </w:tr>
      <w:tr w:rsidR="00AE2C79" w:rsidRPr="0043796F" w14:paraId="14BB1613" w14:textId="77777777" w:rsidTr="009862E6">
        <w:tc>
          <w:tcPr>
            <w:tcW w:w="4505" w:type="dxa"/>
          </w:tcPr>
          <w:p w14:paraId="5F67E0B3" w14:textId="77777777" w:rsidR="00AE2C79" w:rsidRPr="0043796F" w:rsidRDefault="00AE2C79" w:rsidP="009862E6">
            <w:pPr>
              <w:spacing w:line="360" w:lineRule="auto"/>
              <w:jc w:val="both"/>
            </w:pPr>
            <w:r>
              <w:t>Table 3.2</w:t>
            </w:r>
          </w:p>
        </w:tc>
        <w:tc>
          <w:tcPr>
            <w:tcW w:w="4505" w:type="dxa"/>
          </w:tcPr>
          <w:p w14:paraId="2F240AB2" w14:textId="77777777" w:rsidR="00AE2C79" w:rsidRPr="0043796F" w:rsidRDefault="00AE2C79" w:rsidP="009862E6">
            <w:pPr>
              <w:spacing w:line="360" w:lineRule="auto"/>
              <w:jc w:val="both"/>
              <w:rPr>
                <w:lang w:val="en-US"/>
              </w:rPr>
            </w:pPr>
            <w:r>
              <w:rPr>
                <w:lang w:val="en-US"/>
              </w:rPr>
              <w:t>Risk Mitigation Plan</w:t>
            </w:r>
          </w:p>
        </w:tc>
      </w:tr>
    </w:tbl>
    <w:p w14:paraId="76718F2D" w14:textId="48C84E4E" w:rsidR="00C51134" w:rsidRDefault="00C51134" w:rsidP="00C51134">
      <w:pPr>
        <w:rPr>
          <w:lang w:val="en-GB"/>
        </w:rPr>
      </w:pPr>
    </w:p>
    <w:p w14:paraId="54222FE2" w14:textId="3A43C3E1" w:rsidR="00952589" w:rsidRPr="00A130CC" w:rsidRDefault="001B6E53" w:rsidP="00202014">
      <w:pPr>
        <w:pStyle w:val="Heading1"/>
        <w:spacing w:before="0" w:line="360" w:lineRule="auto"/>
        <w:ind w:left="0"/>
        <w:jc w:val="center"/>
        <w:rPr>
          <w:rFonts w:cs="Times New Roman"/>
          <w:sz w:val="24"/>
          <w:szCs w:val="24"/>
        </w:rPr>
      </w:pPr>
      <w:r>
        <w:rPr>
          <w:rFonts w:cs="Times New Roman"/>
          <w:sz w:val="24"/>
          <w:szCs w:val="24"/>
        </w:rPr>
        <w:t>LIST OF FIGURES</w:t>
      </w:r>
    </w:p>
    <w:tbl>
      <w:tblPr>
        <w:tblStyle w:val="TableGrid"/>
        <w:tblW w:w="0" w:type="auto"/>
        <w:tblLook w:val="04A0" w:firstRow="1" w:lastRow="0" w:firstColumn="1" w:lastColumn="0" w:noHBand="0" w:noVBand="1"/>
      </w:tblPr>
      <w:tblGrid>
        <w:gridCol w:w="1413"/>
        <w:gridCol w:w="7597"/>
      </w:tblGrid>
      <w:tr w:rsidR="00952589" w:rsidRPr="0043796F" w14:paraId="13BD4FE7" w14:textId="77777777" w:rsidTr="002F7823">
        <w:tc>
          <w:tcPr>
            <w:tcW w:w="1413" w:type="dxa"/>
          </w:tcPr>
          <w:p w14:paraId="3E93D55B" w14:textId="2A81FE05" w:rsidR="00952589" w:rsidRPr="0043796F" w:rsidRDefault="00952589" w:rsidP="0097146D">
            <w:pPr>
              <w:spacing w:line="360" w:lineRule="auto"/>
              <w:jc w:val="both"/>
            </w:pPr>
            <w:r w:rsidRPr="0043796F">
              <w:t xml:space="preserve">Figure </w:t>
            </w:r>
            <w:r w:rsidR="004C334A">
              <w:t>2.</w:t>
            </w:r>
            <w:r w:rsidRPr="0043796F">
              <w:t>1</w:t>
            </w:r>
          </w:p>
        </w:tc>
        <w:tc>
          <w:tcPr>
            <w:tcW w:w="7597" w:type="dxa"/>
          </w:tcPr>
          <w:p w14:paraId="486CDF3F" w14:textId="36D124AF" w:rsidR="00952589" w:rsidRPr="0043796F" w:rsidRDefault="004C334A" w:rsidP="0097146D">
            <w:pPr>
              <w:spacing w:after="180" w:line="360" w:lineRule="auto"/>
              <w:ind w:right="480"/>
              <w:jc w:val="both"/>
            </w:pPr>
            <w:r w:rsidRPr="004C334A">
              <w:t>Custom Embedding Layer and Results</w:t>
            </w:r>
          </w:p>
        </w:tc>
      </w:tr>
      <w:tr w:rsidR="00952589" w:rsidRPr="0043796F" w14:paraId="458C261D" w14:textId="77777777" w:rsidTr="002F7823">
        <w:trPr>
          <w:trHeight w:val="311"/>
        </w:trPr>
        <w:tc>
          <w:tcPr>
            <w:tcW w:w="1413" w:type="dxa"/>
          </w:tcPr>
          <w:p w14:paraId="60AF067D" w14:textId="4A6F2F3A" w:rsidR="00952589" w:rsidRPr="0043796F" w:rsidRDefault="00952589" w:rsidP="0097146D">
            <w:pPr>
              <w:spacing w:line="360" w:lineRule="auto"/>
              <w:jc w:val="both"/>
            </w:pPr>
            <w:r w:rsidRPr="0043796F">
              <w:t>Figure 2</w:t>
            </w:r>
            <w:r w:rsidR="004C334A">
              <w:t>.2</w:t>
            </w:r>
          </w:p>
        </w:tc>
        <w:tc>
          <w:tcPr>
            <w:tcW w:w="7597" w:type="dxa"/>
          </w:tcPr>
          <w:p w14:paraId="3598E4BE" w14:textId="7325F5F3" w:rsidR="00952589" w:rsidRPr="0043796F" w:rsidRDefault="004C334A" w:rsidP="0097146D">
            <w:pPr>
              <w:spacing w:after="180" w:line="360" w:lineRule="auto"/>
              <w:ind w:right="480"/>
              <w:jc w:val="both"/>
            </w:pPr>
            <w:r w:rsidRPr="004C334A">
              <w:t>Proposed Methodology</w:t>
            </w:r>
          </w:p>
        </w:tc>
      </w:tr>
      <w:tr w:rsidR="00952589" w:rsidRPr="0043796F" w14:paraId="737283E3" w14:textId="77777777" w:rsidTr="002F7823">
        <w:tc>
          <w:tcPr>
            <w:tcW w:w="1413" w:type="dxa"/>
          </w:tcPr>
          <w:p w14:paraId="2C9EFF40" w14:textId="2C706478" w:rsidR="00952589" w:rsidRPr="0043796F" w:rsidRDefault="00952589" w:rsidP="0097146D">
            <w:pPr>
              <w:spacing w:line="360" w:lineRule="auto"/>
              <w:jc w:val="both"/>
            </w:pPr>
            <w:r w:rsidRPr="0043796F">
              <w:t xml:space="preserve">Figure </w:t>
            </w:r>
            <w:r w:rsidR="004C334A">
              <w:t>2.3</w:t>
            </w:r>
          </w:p>
        </w:tc>
        <w:tc>
          <w:tcPr>
            <w:tcW w:w="7597" w:type="dxa"/>
          </w:tcPr>
          <w:p w14:paraId="6AB3167C" w14:textId="4F2FA26C" w:rsidR="00952589" w:rsidRPr="0043796F" w:rsidRDefault="004C334A" w:rsidP="0097146D">
            <w:pPr>
              <w:spacing w:line="360" w:lineRule="auto"/>
              <w:jc w:val="both"/>
            </w:pPr>
            <w:r w:rsidRPr="004C334A">
              <w:t>Model Comparisons</w:t>
            </w:r>
          </w:p>
        </w:tc>
      </w:tr>
      <w:tr w:rsidR="00952589" w:rsidRPr="0043796F" w14:paraId="541AC227" w14:textId="77777777" w:rsidTr="002F7823">
        <w:tc>
          <w:tcPr>
            <w:tcW w:w="1413" w:type="dxa"/>
          </w:tcPr>
          <w:p w14:paraId="0B3A8A70" w14:textId="0C68225E" w:rsidR="00952589" w:rsidRPr="0043796F" w:rsidRDefault="00952589" w:rsidP="0097146D">
            <w:pPr>
              <w:spacing w:line="360" w:lineRule="auto"/>
              <w:jc w:val="both"/>
            </w:pPr>
            <w:r w:rsidRPr="0043796F">
              <w:t xml:space="preserve">Figure </w:t>
            </w:r>
            <w:r w:rsidR="004C334A">
              <w:t>2.4</w:t>
            </w:r>
          </w:p>
        </w:tc>
        <w:tc>
          <w:tcPr>
            <w:tcW w:w="7597" w:type="dxa"/>
          </w:tcPr>
          <w:p w14:paraId="5FDD9E9C" w14:textId="458A0FFC" w:rsidR="00952589" w:rsidRPr="0043796F" w:rsidRDefault="004C334A" w:rsidP="0097146D">
            <w:pPr>
              <w:spacing w:line="360" w:lineRule="auto"/>
              <w:jc w:val="both"/>
              <w:rPr>
                <w:b/>
                <w:bCs/>
              </w:rPr>
            </w:pPr>
            <w:r w:rsidRPr="004C334A">
              <w:t>Methodology and Results</w:t>
            </w:r>
          </w:p>
        </w:tc>
      </w:tr>
      <w:tr w:rsidR="00952589" w:rsidRPr="0043796F" w14:paraId="00EA6134" w14:textId="77777777" w:rsidTr="002F7823">
        <w:tc>
          <w:tcPr>
            <w:tcW w:w="1413" w:type="dxa"/>
          </w:tcPr>
          <w:p w14:paraId="21973932" w14:textId="2EDF7AF3" w:rsidR="00952589" w:rsidRPr="0043796F" w:rsidRDefault="00952589" w:rsidP="0097146D">
            <w:pPr>
              <w:spacing w:line="360" w:lineRule="auto"/>
              <w:jc w:val="both"/>
            </w:pPr>
            <w:r>
              <w:t xml:space="preserve">Figure </w:t>
            </w:r>
            <w:r w:rsidR="004C334A">
              <w:t>2.5</w:t>
            </w:r>
          </w:p>
        </w:tc>
        <w:tc>
          <w:tcPr>
            <w:tcW w:w="7597" w:type="dxa"/>
          </w:tcPr>
          <w:p w14:paraId="417A03A3" w14:textId="676F53C3" w:rsidR="00952589" w:rsidRPr="0043796F" w:rsidRDefault="004C334A" w:rsidP="0097146D">
            <w:pPr>
              <w:spacing w:line="360" w:lineRule="auto"/>
              <w:jc w:val="both"/>
            </w:pPr>
            <w:r w:rsidRPr="004C334A">
              <w:t>Feature Extractions and Vectorizations</w:t>
            </w:r>
          </w:p>
        </w:tc>
      </w:tr>
      <w:tr w:rsidR="004C334A" w:rsidRPr="0043796F" w14:paraId="1FB39D44" w14:textId="77777777" w:rsidTr="002F7823">
        <w:tc>
          <w:tcPr>
            <w:tcW w:w="1413" w:type="dxa"/>
          </w:tcPr>
          <w:p w14:paraId="796D36DF" w14:textId="624573DA" w:rsidR="004C334A" w:rsidRDefault="004C334A" w:rsidP="004C334A">
            <w:pPr>
              <w:spacing w:line="360" w:lineRule="auto"/>
              <w:jc w:val="both"/>
            </w:pPr>
            <w:r>
              <w:t>Figure 2.</w:t>
            </w:r>
            <w:r>
              <w:t>6</w:t>
            </w:r>
          </w:p>
        </w:tc>
        <w:tc>
          <w:tcPr>
            <w:tcW w:w="7597" w:type="dxa"/>
          </w:tcPr>
          <w:p w14:paraId="6DDF0444" w14:textId="09833522" w:rsidR="004C334A" w:rsidRDefault="004C334A" w:rsidP="004C334A">
            <w:pPr>
              <w:spacing w:line="360" w:lineRule="auto"/>
              <w:jc w:val="both"/>
            </w:pPr>
            <w:r w:rsidRPr="004C334A">
              <w:t>Comparison of 8 classifiers</w:t>
            </w:r>
          </w:p>
        </w:tc>
      </w:tr>
      <w:tr w:rsidR="004C334A" w:rsidRPr="0043796F" w14:paraId="369B2957" w14:textId="77777777" w:rsidTr="002F7823">
        <w:tc>
          <w:tcPr>
            <w:tcW w:w="1413" w:type="dxa"/>
          </w:tcPr>
          <w:p w14:paraId="48A4F738" w14:textId="7ABAA4CC" w:rsidR="004C334A" w:rsidRDefault="004C334A" w:rsidP="004C334A">
            <w:pPr>
              <w:spacing w:line="360" w:lineRule="auto"/>
              <w:jc w:val="both"/>
            </w:pPr>
            <w:r>
              <w:t>Figure 2.</w:t>
            </w:r>
            <w:r>
              <w:t>7</w:t>
            </w:r>
          </w:p>
        </w:tc>
        <w:tc>
          <w:tcPr>
            <w:tcW w:w="7597" w:type="dxa"/>
          </w:tcPr>
          <w:p w14:paraId="7BACFE0D" w14:textId="45683969" w:rsidR="004C334A" w:rsidRDefault="004C334A" w:rsidP="002F7823">
            <w:pPr>
              <w:spacing w:line="360" w:lineRule="auto"/>
            </w:pPr>
            <w:r w:rsidRPr="004C334A">
              <w:t>Architecture of Two-Stream Self-Attention for Target-Aware Representations</w:t>
            </w:r>
          </w:p>
        </w:tc>
      </w:tr>
      <w:tr w:rsidR="004C334A" w:rsidRPr="0043796F" w14:paraId="734AC017" w14:textId="77777777" w:rsidTr="002F7823">
        <w:tc>
          <w:tcPr>
            <w:tcW w:w="1413" w:type="dxa"/>
          </w:tcPr>
          <w:p w14:paraId="798DC8BE" w14:textId="73157561" w:rsidR="004C334A" w:rsidRDefault="004C334A" w:rsidP="004C334A">
            <w:pPr>
              <w:spacing w:line="360" w:lineRule="auto"/>
              <w:jc w:val="both"/>
            </w:pPr>
            <w:r>
              <w:t>Figure 2.</w:t>
            </w:r>
            <w:r>
              <w:t>8</w:t>
            </w:r>
          </w:p>
        </w:tc>
        <w:tc>
          <w:tcPr>
            <w:tcW w:w="7597" w:type="dxa"/>
          </w:tcPr>
          <w:p w14:paraId="4F5B0E91" w14:textId="1E94D5DB" w:rsidR="004C334A" w:rsidRDefault="004C334A" w:rsidP="004C334A">
            <w:pPr>
              <w:spacing w:line="360" w:lineRule="auto"/>
              <w:jc w:val="both"/>
            </w:pPr>
            <w:r w:rsidRPr="004C334A">
              <w:t>Methodology Flowchart</w:t>
            </w:r>
          </w:p>
        </w:tc>
      </w:tr>
      <w:tr w:rsidR="004C334A" w:rsidRPr="0043796F" w14:paraId="5C85AA51" w14:textId="77777777" w:rsidTr="002F7823">
        <w:tc>
          <w:tcPr>
            <w:tcW w:w="1413" w:type="dxa"/>
          </w:tcPr>
          <w:p w14:paraId="15B83662" w14:textId="06445E88" w:rsidR="004C334A" w:rsidRDefault="004C334A" w:rsidP="004C334A">
            <w:pPr>
              <w:spacing w:line="360" w:lineRule="auto"/>
              <w:jc w:val="both"/>
            </w:pPr>
            <w:r>
              <w:t>Figure 2.</w:t>
            </w:r>
            <w:r>
              <w:t>9</w:t>
            </w:r>
          </w:p>
        </w:tc>
        <w:tc>
          <w:tcPr>
            <w:tcW w:w="7597" w:type="dxa"/>
          </w:tcPr>
          <w:p w14:paraId="570B032D" w14:textId="04CE1388" w:rsidR="004C334A" w:rsidRDefault="004C334A" w:rsidP="004C334A">
            <w:pPr>
              <w:spacing w:line="360" w:lineRule="auto"/>
              <w:jc w:val="both"/>
            </w:pPr>
            <w:r w:rsidRPr="004C334A">
              <w:t>DNN based architecture</w:t>
            </w:r>
          </w:p>
        </w:tc>
      </w:tr>
      <w:tr w:rsidR="004C334A" w:rsidRPr="0043796F" w14:paraId="63D6CA5B" w14:textId="77777777" w:rsidTr="002F7823">
        <w:tc>
          <w:tcPr>
            <w:tcW w:w="1413" w:type="dxa"/>
          </w:tcPr>
          <w:p w14:paraId="0EE3BE85" w14:textId="16706B9F" w:rsidR="004C334A" w:rsidRDefault="004C334A" w:rsidP="004C334A">
            <w:pPr>
              <w:spacing w:line="360" w:lineRule="auto"/>
              <w:jc w:val="both"/>
            </w:pPr>
            <w:r>
              <w:t>Figure 2.</w:t>
            </w:r>
            <w:r>
              <w:t>10</w:t>
            </w:r>
          </w:p>
        </w:tc>
        <w:tc>
          <w:tcPr>
            <w:tcW w:w="7597" w:type="dxa"/>
          </w:tcPr>
          <w:p w14:paraId="5210A6AB" w14:textId="4F5DD52B" w:rsidR="004C334A" w:rsidRDefault="004C334A" w:rsidP="004C334A">
            <w:pPr>
              <w:spacing w:line="360" w:lineRule="auto"/>
              <w:jc w:val="both"/>
            </w:pPr>
            <w:r w:rsidRPr="004C334A">
              <w:t>Proposed opinion mining architecture</w:t>
            </w:r>
          </w:p>
        </w:tc>
      </w:tr>
      <w:tr w:rsidR="004C334A" w:rsidRPr="0043796F" w14:paraId="720818C0" w14:textId="77777777" w:rsidTr="002F7823">
        <w:tc>
          <w:tcPr>
            <w:tcW w:w="1413" w:type="dxa"/>
          </w:tcPr>
          <w:p w14:paraId="56E359E4" w14:textId="0228AD5D" w:rsidR="004C334A" w:rsidRDefault="004C334A" w:rsidP="004C334A">
            <w:pPr>
              <w:spacing w:line="360" w:lineRule="auto"/>
              <w:jc w:val="both"/>
            </w:pPr>
            <w:r>
              <w:t>Figure 2.</w:t>
            </w:r>
            <w:r>
              <w:t>11</w:t>
            </w:r>
          </w:p>
        </w:tc>
        <w:tc>
          <w:tcPr>
            <w:tcW w:w="7597" w:type="dxa"/>
          </w:tcPr>
          <w:p w14:paraId="6AFC7457" w14:textId="0113E998" w:rsidR="004C334A" w:rsidRDefault="004C334A" w:rsidP="004C334A">
            <w:pPr>
              <w:spacing w:line="360" w:lineRule="auto"/>
              <w:jc w:val="both"/>
            </w:pPr>
            <w:r w:rsidRPr="004C334A">
              <w:t>Traditional &amp; Deep learning model results</w:t>
            </w:r>
          </w:p>
        </w:tc>
      </w:tr>
      <w:tr w:rsidR="004C334A" w:rsidRPr="0043796F" w14:paraId="27888352" w14:textId="77777777" w:rsidTr="002F7823">
        <w:tc>
          <w:tcPr>
            <w:tcW w:w="1413" w:type="dxa"/>
          </w:tcPr>
          <w:p w14:paraId="3BAA745D" w14:textId="576ECD45" w:rsidR="004C334A" w:rsidRDefault="004C334A" w:rsidP="004C334A">
            <w:pPr>
              <w:spacing w:line="360" w:lineRule="auto"/>
              <w:jc w:val="both"/>
            </w:pPr>
            <w:r>
              <w:t>Figure 2.</w:t>
            </w:r>
            <w:r>
              <w:t>12</w:t>
            </w:r>
          </w:p>
        </w:tc>
        <w:tc>
          <w:tcPr>
            <w:tcW w:w="7597" w:type="dxa"/>
          </w:tcPr>
          <w:p w14:paraId="153EDBF2" w14:textId="61942E84" w:rsidR="004C334A" w:rsidRDefault="004C334A" w:rsidP="004C334A">
            <w:pPr>
              <w:spacing w:line="360" w:lineRule="auto"/>
              <w:jc w:val="both"/>
            </w:pPr>
            <w:r w:rsidRPr="004C334A">
              <w:t>Flow Diagram of the System Architecture</w:t>
            </w:r>
          </w:p>
        </w:tc>
      </w:tr>
      <w:tr w:rsidR="004C334A" w:rsidRPr="0043796F" w14:paraId="3209233E" w14:textId="77777777" w:rsidTr="002F7823">
        <w:tc>
          <w:tcPr>
            <w:tcW w:w="1413" w:type="dxa"/>
          </w:tcPr>
          <w:p w14:paraId="3B22A14E" w14:textId="67341337" w:rsidR="004C334A" w:rsidRDefault="004C334A" w:rsidP="004C334A">
            <w:pPr>
              <w:spacing w:line="360" w:lineRule="auto"/>
              <w:jc w:val="both"/>
            </w:pPr>
            <w:r>
              <w:t>Figure 2.</w:t>
            </w:r>
            <w:r>
              <w:t>13</w:t>
            </w:r>
          </w:p>
        </w:tc>
        <w:tc>
          <w:tcPr>
            <w:tcW w:w="7597" w:type="dxa"/>
          </w:tcPr>
          <w:p w14:paraId="3A92EFDF" w14:textId="3BDF90E9" w:rsidR="004C334A" w:rsidRDefault="004C334A" w:rsidP="004C334A">
            <w:pPr>
              <w:spacing w:line="360" w:lineRule="auto"/>
              <w:jc w:val="both"/>
            </w:pPr>
            <w:r w:rsidRPr="004C334A">
              <w:t>Accuracy of traditional ML models</w:t>
            </w:r>
          </w:p>
        </w:tc>
      </w:tr>
      <w:tr w:rsidR="004C334A" w:rsidRPr="0043796F" w14:paraId="40FAA1AE" w14:textId="77777777" w:rsidTr="002F7823">
        <w:tc>
          <w:tcPr>
            <w:tcW w:w="1413" w:type="dxa"/>
          </w:tcPr>
          <w:p w14:paraId="2399C436" w14:textId="169F6893" w:rsidR="004C334A" w:rsidRDefault="004C334A" w:rsidP="004C334A">
            <w:pPr>
              <w:spacing w:line="360" w:lineRule="auto"/>
              <w:jc w:val="both"/>
            </w:pPr>
            <w:r>
              <w:t>Figure 2.</w:t>
            </w:r>
            <w:r>
              <w:t>14</w:t>
            </w:r>
          </w:p>
        </w:tc>
        <w:tc>
          <w:tcPr>
            <w:tcW w:w="7597" w:type="dxa"/>
          </w:tcPr>
          <w:p w14:paraId="5D09186B" w14:textId="55E99261" w:rsidR="004C334A" w:rsidRDefault="004C334A" w:rsidP="004C334A">
            <w:pPr>
              <w:spacing w:line="360" w:lineRule="auto"/>
            </w:pPr>
            <w:r w:rsidRPr="004C334A">
              <w:t>Classification System Diagram for Sentiment Analysis</w:t>
            </w:r>
          </w:p>
        </w:tc>
      </w:tr>
      <w:tr w:rsidR="004C334A" w:rsidRPr="0043796F" w14:paraId="22AB9404" w14:textId="77777777" w:rsidTr="002F7823">
        <w:tc>
          <w:tcPr>
            <w:tcW w:w="1413" w:type="dxa"/>
          </w:tcPr>
          <w:p w14:paraId="6A195DC2" w14:textId="743109A2" w:rsidR="004C334A" w:rsidRDefault="004C334A" w:rsidP="004C334A">
            <w:pPr>
              <w:spacing w:line="360" w:lineRule="auto"/>
              <w:jc w:val="both"/>
            </w:pPr>
            <w:r>
              <w:t>Figure 2.</w:t>
            </w:r>
            <w:r>
              <w:t>15</w:t>
            </w:r>
          </w:p>
        </w:tc>
        <w:tc>
          <w:tcPr>
            <w:tcW w:w="7597" w:type="dxa"/>
          </w:tcPr>
          <w:p w14:paraId="6A2EDB9A" w14:textId="66A722ED" w:rsidR="004C334A" w:rsidRDefault="00C37525" w:rsidP="004C334A">
            <w:pPr>
              <w:spacing w:line="360" w:lineRule="auto"/>
              <w:jc w:val="both"/>
            </w:pPr>
            <w:r w:rsidRPr="00C37525">
              <w:t>Comparison of ML model performance</w:t>
            </w:r>
          </w:p>
        </w:tc>
      </w:tr>
      <w:tr w:rsidR="004C334A" w:rsidRPr="0043796F" w14:paraId="4117D262" w14:textId="77777777" w:rsidTr="002F7823">
        <w:tc>
          <w:tcPr>
            <w:tcW w:w="1413" w:type="dxa"/>
          </w:tcPr>
          <w:p w14:paraId="2B5A149A" w14:textId="5AECAD74" w:rsidR="004C334A" w:rsidRDefault="004C334A" w:rsidP="004C334A">
            <w:pPr>
              <w:spacing w:line="360" w:lineRule="auto"/>
              <w:jc w:val="both"/>
            </w:pPr>
            <w:r>
              <w:t>Figure 2.</w:t>
            </w:r>
            <w:r>
              <w:t>16</w:t>
            </w:r>
          </w:p>
        </w:tc>
        <w:tc>
          <w:tcPr>
            <w:tcW w:w="7597" w:type="dxa"/>
          </w:tcPr>
          <w:p w14:paraId="39D525CC" w14:textId="70C38EA2" w:rsidR="004C334A" w:rsidRDefault="00C37525" w:rsidP="004C334A">
            <w:pPr>
              <w:spacing w:line="360" w:lineRule="auto"/>
              <w:jc w:val="both"/>
            </w:pPr>
            <w:r w:rsidRPr="00C37525">
              <w:t>Using word2vec and CNN to classify opinions</w:t>
            </w:r>
          </w:p>
        </w:tc>
      </w:tr>
      <w:tr w:rsidR="004C334A" w:rsidRPr="0043796F" w14:paraId="6F8337C1" w14:textId="77777777" w:rsidTr="002F7823">
        <w:tc>
          <w:tcPr>
            <w:tcW w:w="1413" w:type="dxa"/>
          </w:tcPr>
          <w:p w14:paraId="49EEDA2F" w14:textId="6DDF3B3E" w:rsidR="004C334A" w:rsidRDefault="004C334A" w:rsidP="004C334A">
            <w:pPr>
              <w:spacing w:line="360" w:lineRule="auto"/>
              <w:jc w:val="both"/>
            </w:pPr>
            <w:r>
              <w:t>Figure 2.</w:t>
            </w:r>
            <w:r>
              <w:t>17</w:t>
            </w:r>
          </w:p>
        </w:tc>
        <w:tc>
          <w:tcPr>
            <w:tcW w:w="7597" w:type="dxa"/>
          </w:tcPr>
          <w:p w14:paraId="6B351C15" w14:textId="6E39FD60" w:rsidR="004C334A" w:rsidRDefault="00C37525" w:rsidP="004C334A">
            <w:pPr>
              <w:spacing w:line="360" w:lineRule="auto"/>
              <w:jc w:val="both"/>
            </w:pPr>
            <w:r w:rsidRPr="00C37525">
              <w:t>Proposed Model &amp; Results</w:t>
            </w:r>
          </w:p>
        </w:tc>
      </w:tr>
      <w:tr w:rsidR="004C334A" w:rsidRPr="0043796F" w14:paraId="7CC77FF5" w14:textId="77777777" w:rsidTr="002F7823">
        <w:tc>
          <w:tcPr>
            <w:tcW w:w="1413" w:type="dxa"/>
          </w:tcPr>
          <w:p w14:paraId="17FED722" w14:textId="71ABB402" w:rsidR="004C334A" w:rsidRDefault="004C334A" w:rsidP="004C334A">
            <w:pPr>
              <w:spacing w:line="360" w:lineRule="auto"/>
              <w:jc w:val="both"/>
            </w:pPr>
            <w:r>
              <w:t>Figure 2.</w:t>
            </w:r>
            <w:r>
              <w:t>18</w:t>
            </w:r>
          </w:p>
        </w:tc>
        <w:tc>
          <w:tcPr>
            <w:tcW w:w="7597" w:type="dxa"/>
          </w:tcPr>
          <w:p w14:paraId="268FFC1C" w14:textId="30BB4BF7" w:rsidR="004C334A" w:rsidRDefault="00C37525" w:rsidP="004C334A">
            <w:pPr>
              <w:spacing w:line="360" w:lineRule="auto"/>
              <w:jc w:val="both"/>
            </w:pPr>
            <w:r w:rsidRPr="00C37525">
              <w:t>Proposed Methodology and Results</w:t>
            </w:r>
          </w:p>
        </w:tc>
      </w:tr>
      <w:tr w:rsidR="004C334A" w:rsidRPr="0043796F" w14:paraId="00A0DA72" w14:textId="77777777" w:rsidTr="002F7823">
        <w:tc>
          <w:tcPr>
            <w:tcW w:w="1413" w:type="dxa"/>
          </w:tcPr>
          <w:p w14:paraId="0C84C647" w14:textId="2E298462" w:rsidR="004C334A" w:rsidRDefault="004C334A" w:rsidP="004C334A">
            <w:pPr>
              <w:spacing w:line="360" w:lineRule="auto"/>
              <w:jc w:val="both"/>
            </w:pPr>
            <w:r>
              <w:t>Figure 2.</w:t>
            </w:r>
            <w:r>
              <w:t>19</w:t>
            </w:r>
          </w:p>
        </w:tc>
        <w:tc>
          <w:tcPr>
            <w:tcW w:w="7597" w:type="dxa"/>
          </w:tcPr>
          <w:p w14:paraId="5CB75766" w14:textId="47EFE620" w:rsidR="004C334A" w:rsidRDefault="00C37525" w:rsidP="004C334A">
            <w:pPr>
              <w:spacing w:line="360" w:lineRule="auto"/>
              <w:jc w:val="both"/>
            </w:pPr>
            <w:r w:rsidRPr="00C37525">
              <w:t>The architecture of CBOW and Skip-gram algorithms</w:t>
            </w:r>
          </w:p>
        </w:tc>
      </w:tr>
      <w:tr w:rsidR="004C334A" w:rsidRPr="0043796F" w14:paraId="15FE41CB" w14:textId="77777777" w:rsidTr="002F7823">
        <w:tc>
          <w:tcPr>
            <w:tcW w:w="1413" w:type="dxa"/>
          </w:tcPr>
          <w:p w14:paraId="35E8FA97" w14:textId="1C8D4477" w:rsidR="004C334A" w:rsidRDefault="004C334A" w:rsidP="004C334A">
            <w:pPr>
              <w:spacing w:line="360" w:lineRule="auto"/>
              <w:jc w:val="both"/>
            </w:pPr>
            <w:r>
              <w:t>Figure 2.</w:t>
            </w:r>
            <w:r>
              <w:t>20</w:t>
            </w:r>
          </w:p>
        </w:tc>
        <w:tc>
          <w:tcPr>
            <w:tcW w:w="7597" w:type="dxa"/>
          </w:tcPr>
          <w:p w14:paraId="45E24F05" w14:textId="3DFBE664" w:rsidR="004C334A" w:rsidRDefault="00C37525" w:rsidP="004C334A">
            <w:pPr>
              <w:spacing w:line="360" w:lineRule="auto"/>
              <w:jc w:val="both"/>
            </w:pPr>
            <w:r w:rsidRPr="00C37525">
              <w:t>Process Flow diagram</w:t>
            </w:r>
          </w:p>
        </w:tc>
      </w:tr>
      <w:tr w:rsidR="004C334A" w:rsidRPr="0043796F" w14:paraId="3A58671A" w14:textId="77777777" w:rsidTr="002F7823">
        <w:tc>
          <w:tcPr>
            <w:tcW w:w="1413" w:type="dxa"/>
          </w:tcPr>
          <w:p w14:paraId="20468D7C" w14:textId="72701364" w:rsidR="004C334A" w:rsidRDefault="004C334A" w:rsidP="004C334A">
            <w:pPr>
              <w:spacing w:line="360" w:lineRule="auto"/>
              <w:jc w:val="both"/>
            </w:pPr>
            <w:r>
              <w:t>Figure 2.</w:t>
            </w:r>
            <w:r>
              <w:t>21</w:t>
            </w:r>
          </w:p>
        </w:tc>
        <w:tc>
          <w:tcPr>
            <w:tcW w:w="7597" w:type="dxa"/>
          </w:tcPr>
          <w:p w14:paraId="4DAE7F59" w14:textId="52EF7AF9" w:rsidR="004C334A" w:rsidRDefault="00C37525" w:rsidP="004C334A">
            <w:pPr>
              <w:spacing w:line="360" w:lineRule="auto"/>
              <w:jc w:val="both"/>
            </w:pPr>
            <w:r w:rsidRPr="00C37525">
              <w:t>Comparison of ML and DL model performance</w:t>
            </w:r>
          </w:p>
        </w:tc>
      </w:tr>
      <w:tr w:rsidR="004C334A" w:rsidRPr="0043796F" w14:paraId="05709179" w14:textId="77777777" w:rsidTr="002F7823">
        <w:tc>
          <w:tcPr>
            <w:tcW w:w="1413" w:type="dxa"/>
          </w:tcPr>
          <w:p w14:paraId="6C782E41" w14:textId="5C0A9FD4" w:rsidR="004C334A" w:rsidRDefault="004C334A" w:rsidP="004C334A">
            <w:pPr>
              <w:spacing w:line="360" w:lineRule="auto"/>
              <w:jc w:val="both"/>
            </w:pPr>
            <w:r>
              <w:t>Figure 2.</w:t>
            </w:r>
            <w:r>
              <w:t>22</w:t>
            </w:r>
          </w:p>
        </w:tc>
        <w:tc>
          <w:tcPr>
            <w:tcW w:w="7597" w:type="dxa"/>
          </w:tcPr>
          <w:p w14:paraId="59935D56" w14:textId="1960623B" w:rsidR="004C334A" w:rsidRDefault="00C37525" w:rsidP="004C334A">
            <w:pPr>
              <w:spacing w:line="360" w:lineRule="auto"/>
              <w:jc w:val="both"/>
            </w:pPr>
            <w:r w:rsidRPr="00C37525">
              <w:t>Architecture of RNN based model</w:t>
            </w:r>
          </w:p>
        </w:tc>
      </w:tr>
      <w:tr w:rsidR="004C334A" w:rsidRPr="0043796F" w14:paraId="4EBEE0D5" w14:textId="77777777" w:rsidTr="002F7823">
        <w:tc>
          <w:tcPr>
            <w:tcW w:w="1413" w:type="dxa"/>
          </w:tcPr>
          <w:p w14:paraId="4A8991A5" w14:textId="071D465C" w:rsidR="004C334A" w:rsidRDefault="004C334A" w:rsidP="004C334A">
            <w:pPr>
              <w:spacing w:line="360" w:lineRule="auto"/>
              <w:jc w:val="both"/>
            </w:pPr>
            <w:r>
              <w:t>Figure 2.</w:t>
            </w:r>
            <w:r>
              <w:t>23</w:t>
            </w:r>
          </w:p>
        </w:tc>
        <w:tc>
          <w:tcPr>
            <w:tcW w:w="7597" w:type="dxa"/>
          </w:tcPr>
          <w:p w14:paraId="1AA533BF" w14:textId="3B7D8822" w:rsidR="004C334A" w:rsidRDefault="00C37525" w:rsidP="004C334A">
            <w:pPr>
              <w:spacing w:line="360" w:lineRule="auto"/>
              <w:jc w:val="both"/>
            </w:pPr>
            <w:r w:rsidRPr="00C37525">
              <w:t>proposed aspect-level sentiment classification model</w:t>
            </w:r>
          </w:p>
        </w:tc>
      </w:tr>
      <w:tr w:rsidR="004C334A" w:rsidRPr="0043796F" w14:paraId="19FC47C7" w14:textId="77777777" w:rsidTr="002F7823">
        <w:tc>
          <w:tcPr>
            <w:tcW w:w="1413" w:type="dxa"/>
          </w:tcPr>
          <w:p w14:paraId="0BC418EF" w14:textId="21CFB810" w:rsidR="004C334A" w:rsidRDefault="004C334A" w:rsidP="004C334A">
            <w:pPr>
              <w:spacing w:line="360" w:lineRule="auto"/>
              <w:jc w:val="both"/>
            </w:pPr>
            <w:r>
              <w:lastRenderedPageBreak/>
              <w:t>Figure 2.</w:t>
            </w:r>
            <w:r>
              <w:t>24</w:t>
            </w:r>
          </w:p>
        </w:tc>
        <w:tc>
          <w:tcPr>
            <w:tcW w:w="7597" w:type="dxa"/>
          </w:tcPr>
          <w:p w14:paraId="7CFD3C39" w14:textId="580E8DDC" w:rsidR="004C334A" w:rsidRDefault="00C37525" w:rsidP="004C334A">
            <w:pPr>
              <w:spacing w:line="360" w:lineRule="auto"/>
              <w:jc w:val="both"/>
            </w:pPr>
            <w:r w:rsidRPr="00C37525">
              <w:t>Results of fine-tuned BERT for sentiment analysis</w:t>
            </w:r>
          </w:p>
        </w:tc>
      </w:tr>
      <w:tr w:rsidR="004C334A" w:rsidRPr="0043796F" w14:paraId="5E1B1715" w14:textId="77777777" w:rsidTr="002F7823">
        <w:tc>
          <w:tcPr>
            <w:tcW w:w="1413" w:type="dxa"/>
          </w:tcPr>
          <w:p w14:paraId="7E5A5483" w14:textId="38D50478" w:rsidR="004C334A" w:rsidRDefault="004C334A" w:rsidP="004C334A">
            <w:pPr>
              <w:spacing w:line="360" w:lineRule="auto"/>
              <w:jc w:val="both"/>
            </w:pPr>
            <w:r>
              <w:t>Figure 2.</w:t>
            </w:r>
            <w:r>
              <w:t>2</w:t>
            </w:r>
            <w:r>
              <w:t>5</w:t>
            </w:r>
          </w:p>
        </w:tc>
        <w:tc>
          <w:tcPr>
            <w:tcW w:w="7597" w:type="dxa"/>
          </w:tcPr>
          <w:p w14:paraId="6A6920C5" w14:textId="70FC42A4" w:rsidR="004C334A" w:rsidRDefault="00C37525" w:rsidP="004C334A">
            <w:pPr>
              <w:spacing w:line="360" w:lineRule="auto"/>
              <w:jc w:val="both"/>
            </w:pPr>
            <w:r w:rsidRPr="00C37525">
              <w:t xml:space="preserve">Architecture diagram of </w:t>
            </w:r>
            <w:r>
              <w:t>R</w:t>
            </w:r>
            <w:r w:rsidRPr="00C37525">
              <w:t>esearch framework</w:t>
            </w:r>
          </w:p>
        </w:tc>
      </w:tr>
      <w:tr w:rsidR="00B853C8" w:rsidRPr="0043796F" w14:paraId="6B632B37" w14:textId="77777777" w:rsidTr="002F7823">
        <w:tc>
          <w:tcPr>
            <w:tcW w:w="1413" w:type="dxa"/>
          </w:tcPr>
          <w:p w14:paraId="19B60DEC" w14:textId="5038E09F" w:rsidR="00B853C8" w:rsidRDefault="00B853C8" w:rsidP="00B853C8">
            <w:pPr>
              <w:spacing w:line="360" w:lineRule="auto"/>
              <w:jc w:val="both"/>
            </w:pPr>
            <w:r>
              <w:t>Figure 2.2</w:t>
            </w:r>
            <w:r>
              <w:t>6</w:t>
            </w:r>
          </w:p>
        </w:tc>
        <w:tc>
          <w:tcPr>
            <w:tcW w:w="7597" w:type="dxa"/>
          </w:tcPr>
          <w:p w14:paraId="7840DCCA" w14:textId="1E9FF256" w:rsidR="00B853C8" w:rsidRPr="00C37525" w:rsidRDefault="00B853C8" w:rsidP="00B853C8">
            <w:pPr>
              <w:spacing w:line="360" w:lineRule="auto"/>
              <w:jc w:val="both"/>
            </w:pPr>
            <w:r w:rsidRPr="00B853C8">
              <w:t>Architecture for sentiment analysis</w:t>
            </w:r>
          </w:p>
        </w:tc>
      </w:tr>
      <w:tr w:rsidR="00B853C8" w:rsidRPr="0043796F" w14:paraId="18B575F3" w14:textId="77777777" w:rsidTr="002F7823">
        <w:tc>
          <w:tcPr>
            <w:tcW w:w="1413" w:type="dxa"/>
          </w:tcPr>
          <w:p w14:paraId="567DC44E" w14:textId="02CAF0A8" w:rsidR="00B853C8" w:rsidRDefault="00B853C8" w:rsidP="00B853C8">
            <w:pPr>
              <w:spacing w:line="360" w:lineRule="auto"/>
              <w:jc w:val="both"/>
            </w:pPr>
            <w:r>
              <w:t>Figure 2.2</w:t>
            </w:r>
            <w:r>
              <w:t>7</w:t>
            </w:r>
          </w:p>
        </w:tc>
        <w:tc>
          <w:tcPr>
            <w:tcW w:w="7597" w:type="dxa"/>
          </w:tcPr>
          <w:p w14:paraId="31E0D0C2" w14:textId="04E2C5B8" w:rsidR="00B853C8" w:rsidRPr="00C37525" w:rsidRDefault="00B853C8" w:rsidP="00B853C8">
            <w:pPr>
              <w:spacing w:line="360" w:lineRule="auto"/>
              <w:jc w:val="both"/>
            </w:pPr>
            <w:r w:rsidRPr="00B853C8">
              <w:t>proposed architecture with CNN Bi-LSTM</w:t>
            </w:r>
          </w:p>
        </w:tc>
      </w:tr>
      <w:tr w:rsidR="00B853C8" w:rsidRPr="0043796F" w14:paraId="45444FF2" w14:textId="77777777" w:rsidTr="002F7823">
        <w:tc>
          <w:tcPr>
            <w:tcW w:w="1413" w:type="dxa"/>
          </w:tcPr>
          <w:p w14:paraId="047AAC18" w14:textId="29EE70D2" w:rsidR="00B853C8" w:rsidRDefault="00B853C8" w:rsidP="00B853C8">
            <w:pPr>
              <w:spacing w:line="360" w:lineRule="auto"/>
              <w:jc w:val="both"/>
            </w:pPr>
            <w:r>
              <w:t>Figure 2.2</w:t>
            </w:r>
            <w:r>
              <w:t>8</w:t>
            </w:r>
          </w:p>
        </w:tc>
        <w:tc>
          <w:tcPr>
            <w:tcW w:w="7597" w:type="dxa"/>
          </w:tcPr>
          <w:p w14:paraId="7128CCC3" w14:textId="15397C69" w:rsidR="00B853C8" w:rsidRPr="00C37525" w:rsidRDefault="00B853C8" w:rsidP="00B853C8">
            <w:pPr>
              <w:spacing w:line="360" w:lineRule="auto"/>
              <w:jc w:val="both"/>
            </w:pPr>
            <w:r w:rsidRPr="00B853C8">
              <w:t>Overall selection process of the best performing pre-processing techniques</w:t>
            </w:r>
          </w:p>
        </w:tc>
      </w:tr>
      <w:tr w:rsidR="00B853C8" w:rsidRPr="0043796F" w14:paraId="3D0598EB" w14:textId="77777777" w:rsidTr="002F7823">
        <w:tc>
          <w:tcPr>
            <w:tcW w:w="1413" w:type="dxa"/>
          </w:tcPr>
          <w:p w14:paraId="68BBE189" w14:textId="0E3E5737" w:rsidR="00B853C8" w:rsidRDefault="00B853C8" w:rsidP="00B853C8">
            <w:pPr>
              <w:spacing w:line="360" w:lineRule="auto"/>
              <w:jc w:val="both"/>
            </w:pPr>
            <w:r>
              <w:t>Figure 2.2</w:t>
            </w:r>
            <w:r>
              <w:t>9</w:t>
            </w:r>
          </w:p>
        </w:tc>
        <w:tc>
          <w:tcPr>
            <w:tcW w:w="7597" w:type="dxa"/>
          </w:tcPr>
          <w:p w14:paraId="0AC830D2" w14:textId="53EB2173" w:rsidR="00B853C8" w:rsidRPr="00C37525" w:rsidRDefault="00B853C8" w:rsidP="00B853C8">
            <w:pPr>
              <w:spacing w:line="360" w:lineRule="auto"/>
              <w:jc w:val="both"/>
            </w:pPr>
            <w:r w:rsidRPr="00B853C8">
              <w:t>Architecture of DNN and CNN</w:t>
            </w:r>
          </w:p>
        </w:tc>
      </w:tr>
      <w:tr w:rsidR="00B853C8" w:rsidRPr="0043796F" w14:paraId="7E327EB8" w14:textId="77777777" w:rsidTr="002F7823">
        <w:tc>
          <w:tcPr>
            <w:tcW w:w="1413" w:type="dxa"/>
          </w:tcPr>
          <w:p w14:paraId="1AC844CB" w14:textId="6EA8DC30" w:rsidR="00B853C8" w:rsidRDefault="00B853C8" w:rsidP="00B853C8">
            <w:pPr>
              <w:spacing w:line="360" w:lineRule="auto"/>
              <w:jc w:val="both"/>
            </w:pPr>
            <w:r>
              <w:t>Figure 2.</w:t>
            </w:r>
            <w:r>
              <w:t>30</w:t>
            </w:r>
          </w:p>
        </w:tc>
        <w:tc>
          <w:tcPr>
            <w:tcW w:w="7597" w:type="dxa"/>
          </w:tcPr>
          <w:p w14:paraId="1003D5EC" w14:textId="50AB5CB4" w:rsidR="00B853C8" w:rsidRPr="00C37525" w:rsidRDefault="00B853C8" w:rsidP="00B853C8">
            <w:pPr>
              <w:spacing w:line="360" w:lineRule="auto"/>
              <w:jc w:val="both"/>
            </w:pPr>
            <w:r w:rsidRPr="00B853C8">
              <w:t>Architecture of the proposed hybrid deep learning model</w:t>
            </w:r>
          </w:p>
        </w:tc>
      </w:tr>
      <w:tr w:rsidR="00D67957" w:rsidRPr="0043796F" w14:paraId="6712F478" w14:textId="77777777" w:rsidTr="002F7823">
        <w:tc>
          <w:tcPr>
            <w:tcW w:w="1413" w:type="dxa"/>
          </w:tcPr>
          <w:p w14:paraId="595F5AEE" w14:textId="3AD596CD" w:rsidR="00D67957" w:rsidRDefault="00D67957" w:rsidP="00B853C8">
            <w:pPr>
              <w:spacing w:line="360" w:lineRule="auto"/>
              <w:jc w:val="both"/>
            </w:pPr>
            <w:r>
              <w:t>Figure 3.1</w:t>
            </w:r>
          </w:p>
        </w:tc>
        <w:tc>
          <w:tcPr>
            <w:tcW w:w="7597" w:type="dxa"/>
          </w:tcPr>
          <w:p w14:paraId="3A30394C" w14:textId="14E05508" w:rsidR="00D67957" w:rsidRPr="00B853C8" w:rsidRDefault="00D67957" w:rsidP="00B853C8">
            <w:pPr>
              <w:spacing w:line="360" w:lineRule="auto"/>
              <w:jc w:val="both"/>
            </w:pPr>
            <w:r w:rsidRPr="00D67957">
              <w:t>TF-IDF Representation</w:t>
            </w:r>
          </w:p>
        </w:tc>
      </w:tr>
      <w:tr w:rsidR="00D67957" w:rsidRPr="0043796F" w14:paraId="38CB4552" w14:textId="77777777" w:rsidTr="002F7823">
        <w:tc>
          <w:tcPr>
            <w:tcW w:w="1413" w:type="dxa"/>
          </w:tcPr>
          <w:p w14:paraId="5D3993F5" w14:textId="1EE686EE" w:rsidR="00D67957" w:rsidRDefault="00D67957" w:rsidP="00D67957">
            <w:pPr>
              <w:spacing w:line="360" w:lineRule="auto"/>
              <w:jc w:val="both"/>
            </w:pPr>
            <w:r>
              <w:t>Figure 3.</w:t>
            </w:r>
            <w:r>
              <w:t>2</w:t>
            </w:r>
          </w:p>
        </w:tc>
        <w:tc>
          <w:tcPr>
            <w:tcW w:w="7597" w:type="dxa"/>
          </w:tcPr>
          <w:p w14:paraId="04EDFB38" w14:textId="291EA8A8" w:rsidR="00D67957" w:rsidRPr="00B853C8" w:rsidRDefault="00D67957" w:rsidP="00D67957">
            <w:pPr>
              <w:spacing w:line="360" w:lineRule="auto"/>
              <w:jc w:val="both"/>
            </w:pPr>
            <w:r w:rsidRPr="00D67957">
              <w:t>Skip Gram Representation</w:t>
            </w:r>
          </w:p>
        </w:tc>
      </w:tr>
      <w:tr w:rsidR="00D67957" w:rsidRPr="0043796F" w14:paraId="369969A6" w14:textId="77777777" w:rsidTr="002F7823">
        <w:tc>
          <w:tcPr>
            <w:tcW w:w="1413" w:type="dxa"/>
          </w:tcPr>
          <w:p w14:paraId="692F3A8C" w14:textId="1BE1B54C" w:rsidR="00D67957" w:rsidRDefault="00D67957" w:rsidP="00D67957">
            <w:pPr>
              <w:spacing w:line="360" w:lineRule="auto"/>
              <w:jc w:val="both"/>
            </w:pPr>
            <w:r>
              <w:t>Figure 3.</w:t>
            </w:r>
            <w:r>
              <w:t>3</w:t>
            </w:r>
          </w:p>
        </w:tc>
        <w:tc>
          <w:tcPr>
            <w:tcW w:w="7597" w:type="dxa"/>
          </w:tcPr>
          <w:p w14:paraId="53E5EBF1" w14:textId="47577A27" w:rsidR="00D67957" w:rsidRPr="00B853C8" w:rsidRDefault="00D67957" w:rsidP="00D67957">
            <w:pPr>
              <w:spacing w:line="360" w:lineRule="auto"/>
              <w:jc w:val="both"/>
            </w:pPr>
            <w:r w:rsidRPr="00D67957">
              <w:t>BERT embeddings</w:t>
            </w:r>
          </w:p>
        </w:tc>
      </w:tr>
      <w:tr w:rsidR="00D67957" w:rsidRPr="0043796F" w14:paraId="66B28FAA" w14:textId="77777777" w:rsidTr="002F7823">
        <w:tc>
          <w:tcPr>
            <w:tcW w:w="1413" w:type="dxa"/>
          </w:tcPr>
          <w:p w14:paraId="3676CAC4" w14:textId="17FE7692" w:rsidR="00D67957" w:rsidRDefault="00D67957" w:rsidP="00D67957">
            <w:pPr>
              <w:spacing w:line="360" w:lineRule="auto"/>
              <w:jc w:val="both"/>
            </w:pPr>
            <w:r>
              <w:t>Figure 3.</w:t>
            </w:r>
            <w:r>
              <w:t>4</w:t>
            </w:r>
          </w:p>
        </w:tc>
        <w:tc>
          <w:tcPr>
            <w:tcW w:w="7597" w:type="dxa"/>
          </w:tcPr>
          <w:p w14:paraId="064D834B" w14:textId="35E3416A" w:rsidR="00D67957" w:rsidRPr="00B853C8" w:rsidRDefault="00D67957" w:rsidP="00D67957">
            <w:pPr>
              <w:spacing w:line="360" w:lineRule="auto"/>
              <w:jc w:val="both"/>
            </w:pPr>
            <w:r w:rsidRPr="00D67957">
              <w:t>Proposed Methodology Flow Diagram</w:t>
            </w:r>
          </w:p>
        </w:tc>
      </w:tr>
    </w:tbl>
    <w:p w14:paraId="4BE34CC8" w14:textId="11EEB640" w:rsidR="00952589" w:rsidRPr="006E3A15" w:rsidRDefault="001B6E53" w:rsidP="00A154DE">
      <w:pPr>
        <w:pStyle w:val="Heading1"/>
        <w:spacing w:line="360" w:lineRule="auto"/>
        <w:ind w:left="0"/>
        <w:jc w:val="center"/>
        <w:rPr>
          <w:rFonts w:cs="Times New Roman"/>
          <w:noProof/>
          <w:sz w:val="24"/>
          <w:szCs w:val="24"/>
        </w:rPr>
      </w:pPr>
      <w:r>
        <w:rPr>
          <w:rFonts w:cs="Times New Roman"/>
          <w:noProof/>
          <w:sz w:val="24"/>
          <w:szCs w:val="24"/>
        </w:rPr>
        <w:t xml:space="preserve">LIST OF </w:t>
      </w:r>
      <w:r w:rsidRPr="001B6E53">
        <w:rPr>
          <w:rFonts w:cs="Times New Roman"/>
          <w:noProof/>
          <w:sz w:val="24"/>
          <w:szCs w:val="24"/>
          <w:lang w:val="en-IN"/>
        </w:rPr>
        <w:t>ABBREVIATIONS</w:t>
      </w:r>
    </w:p>
    <w:tbl>
      <w:tblPr>
        <w:tblStyle w:val="TableGrid"/>
        <w:tblW w:w="0" w:type="auto"/>
        <w:tblLayout w:type="fixed"/>
        <w:tblLook w:val="04A0" w:firstRow="1" w:lastRow="0" w:firstColumn="1" w:lastColumn="0" w:noHBand="0" w:noVBand="1"/>
      </w:tblPr>
      <w:tblGrid>
        <w:gridCol w:w="1555"/>
        <w:gridCol w:w="7455"/>
      </w:tblGrid>
      <w:tr w:rsidR="007D51B0" w:rsidRPr="0043796F" w14:paraId="59261C12" w14:textId="77777777" w:rsidTr="00291704">
        <w:tc>
          <w:tcPr>
            <w:tcW w:w="1555" w:type="dxa"/>
          </w:tcPr>
          <w:p w14:paraId="6A056B6C" w14:textId="47B04B3E" w:rsidR="007D51B0" w:rsidRPr="0043796F" w:rsidRDefault="007D51B0" w:rsidP="0097146D">
            <w:pPr>
              <w:spacing w:line="360" w:lineRule="auto"/>
              <w:jc w:val="both"/>
              <w:rPr>
                <w:lang w:val="en-US"/>
              </w:rPr>
            </w:pPr>
            <w:r w:rsidRPr="0043796F">
              <w:rPr>
                <w:sz w:val="23"/>
                <w:szCs w:val="23"/>
              </w:rPr>
              <w:t>AUC</w:t>
            </w:r>
          </w:p>
        </w:tc>
        <w:tc>
          <w:tcPr>
            <w:tcW w:w="7455" w:type="dxa"/>
          </w:tcPr>
          <w:p w14:paraId="6CF6F51C" w14:textId="5143678F" w:rsidR="007D51B0" w:rsidRPr="0043796F" w:rsidRDefault="007D51B0" w:rsidP="0097146D">
            <w:pPr>
              <w:spacing w:line="360" w:lineRule="auto"/>
              <w:jc w:val="both"/>
              <w:rPr>
                <w:lang w:val="en-US"/>
              </w:rPr>
            </w:pPr>
            <w:r w:rsidRPr="0043796F">
              <w:rPr>
                <w:sz w:val="23"/>
                <w:szCs w:val="23"/>
              </w:rPr>
              <w:t>Area Under ROC Curve</w:t>
            </w:r>
          </w:p>
        </w:tc>
      </w:tr>
      <w:tr w:rsidR="007D51B0" w:rsidRPr="0043796F" w14:paraId="4279CD6A" w14:textId="77777777" w:rsidTr="00291704">
        <w:tc>
          <w:tcPr>
            <w:tcW w:w="1555" w:type="dxa"/>
          </w:tcPr>
          <w:p w14:paraId="260FC3C5" w14:textId="21E8B138" w:rsidR="007D51B0" w:rsidRPr="0043796F" w:rsidRDefault="007D51B0" w:rsidP="0097146D">
            <w:pPr>
              <w:pStyle w:val="Default"/>
              <w:spacing w:line="360" w:lineRule="auto"/>
              <w:jc w:val="both"/>
              <w:rPr>
                <w:sz w:val="23"/>
                <w:szCs w:val="23"/>
              </w:rPr>
            </w:pPr>
            <w:r w:rsidRPr="0043796F">
              <w:t>BOW</w:t>
            </w:r>
          </w:p>
        </w:tc>
        <w:tc>
          <w:tcPr>
            <w:tcW w:w="7455" w:type="dxa"/>
          </w:tcPr>
          <w:p w14:paraId="45D61F41" w14:textId="76E363C4" w:rsidR="007D51B0" w:rsidRPr="0043796F" w:rsidRDefault="007D51B0" w:rsidP="0097146D">
            <w:pPr>
              <w:pStyle w:val="Default"/>
              <w:spacing w:line="360" w:lineRule="auto"/>
              <w:jc w:val="both"/>
              <w:rPr>
                <w:sz w:val="23"/>
                <w:szCs w:val="23"/>
              </w:rPr>
            </w:pPr>
            <w:r w:rsidRPr="0043796F">
              <w:rPr>
                <w:lang w:val="en-US"/>
              </w:rPr>
              <w:t>Bag of Words</w:t>
            </w:r>
          </w:p>
        </w:tc>
      </w:tr>
      <w:tr w:rsidR="007D51B0" w:rsidRPr="0043796F" w14:paraId="07FDC64A" w14:textId="77777777" w:rsidTr="00291704">
        <w:tc>
          <w:tcPr>
            <w:tcW w:w="1555" w:type="dxa"/>
          </w:tcPr>
          <w:p w14:paraId="5E0384D5" w14:textId="0A8BA48D" w:rsidR="007D51B0" w:rsidRPr="0043796F" w:rsidRDefault="007D51B0" w:rsidP="0097146D">
            <w:pPr>
              <w:pStyle w:val="Default"/>
              <w:spacing w:line="360" w:lineRule="auto"/>
              <w:jc w:val="both"/>
              <w:rPr>
                <w:sz w:val="23"/>
                <w:szCs w:val="23"/>
              </w:rPr>
            </w:pPr>
            <w:r w:rsidRPr="0043796F">
              <w:rPr>
                <w:lang w:val="en-US"/>
              </w:rPr>
              <w:t>BERT</w:t>
            </w:r>
          </w:p>
        </w:tc>
        <w:tc>
          <w:tcPr>
            <w:tcW w:w="7455" w:type="dxa"/>
          </w:tcPr>
          <w:p w14:paraId="480BCE7F" w14:textId="2A347570" w:rsidR="007D51B0" w:rsidRPr="0043796F" w:rsidRDefault="007D51B0" w:rsidP="0097146D">
            <w:pPr>
              <w:pStyle w:val="Default"/>
              <w:spacing w:line="360" w:lineRule="auto"/>
              <w:jc w:val="both"/>
              <w:rPr>
                <w:sz w:val="23"/>
                <w:szCs w:val="23"/>
              </w:rPr>
            </w:pPr>
            <w:r w:rsidRPr="0043796F">
              <w:t>Bidirectional Encoder Representations from Transformers</w:t>
            </w:r>
          </w:p>
        </w:tc>
      </w:tr>
      <w:tr w:rsidR="00603CCD" w:rsidRPr="0043796F" w14:paraId="4AEAF8C9" w14:textId="77777777" w:rsidTr="00291704">
        <w:tc>
          <w:tcPr>
            <w:tcW w:w="1555" w:type="dxa"/>
          </w:tcPr>
          <w:p w14:paraId="1DA16F1F" w14:textId="2C265101" w:rsidR="00603CCD" w:rsidRPr="0043796F" w:rsidRDefault="00603CCD" w:rsidP="0097146D">
            <w:pPr>
              <w:pStyle w:val="Default"/>
              <w:spacing w:line="360" w:lineRule="auto"/>
              <w:jc w:val="both"/>
              <w:rPr>
                <w:lang w:val="en-US"/>
              </w:rPr>
            </w:pPr>
            <w:r>
              <w:rPr>
                <w:lang w:val="en-US"/>
              </w:rPr>
              <w:t>BN</w:t>
            </w:r>
          </w:p>
        </w:tc>
        <w:tc>
          <w:tcPr>
            <w:tcW w:w="7455" w:type="dxa"/>
          </w:tcPr>
          <w:p w14:paraId="5530C463" w14:textId="0DF28501" w:rsidR="00603CCD" w:rsidRPr="0043796F" w:rsidRDefault="00603CCD" w:rsidP="0097146D">
            <w:pPr>
              <w:pStyle w:val="Default"/>
              <w:spacing w:line="360" w:lineRule="auto"/>
              <w:jc w:val="both"/>
            </w:pPr>
            <w:r>
              <w:t>Bayes Net</w:t>
            </w:r>
          </w:p>
        </w:tc>
      </w:tr>
      <w:tr w:rsidR="00B853C8" w:rsidRPr="0043796F" w14:paraId="680B011A" w14:textId="77777777" w:rsidTr="00291704">
        <w:tc>
          <w:tcPr>
            <w:tcW w:w="1555" w:type="dxa"/>
          </w:tcPr>
          <w:p w14:paraId="17D34DF2" w14:textId="354FD168" w:rsidR="00B853C8" w:rsidRDefault="00B853C8" w:rsidP="0097146D">
            <w:pPr>
              <w:pStyle w:val="Default"/>
              <w:spacing w:line="360" w:lineRule="auto"/>
              <w:jc w:val="both"/>
              <w:rPr>
                <w:lang w:val="en-US"/>
              </w:rPr>
            </w:pPr>
            <w:r>
              <w:rPr>
                <w:lang w:val="en-US"/>
              </w:rPr>
              <w:t>CNN</w:t>
            </w:r>
          </w:p>
        </w:tc>
        <w:tc>
          <w:tcPr>
            <w:tcW w:w="7455" w:type="dxa"/>
          </w:tcPr>
          <w:p w14:paraId="2061EE98" w14:textId="0CB6B578" w:rsidR="00B853C8" w:rsidRDefault="00B853C8" w:rsidP="0097146D">
            <w:pPr>
              <w:pStyle w:val="Default"/>
              <w:spacing w:line="360" w:lineRule="auto"/>
              <w:jc w:val="both"/>
            </w:pPr>
            <w:r>
              <w:t>Convolutional Neural Network</w:t>
            </w:r>
          </w:p>
        </w:tc>
      </w:tr>
      <w:tr w:rsidR="00B853C8" w:rsidRPr="0043796F" w14:paraId="72B99E3F" w14:textId="77777777" w:rsidTr="00291704">
        <w:tc>
          <w:tcPr>
            <w:tcW w:w="1555" w:type="dxa"/>
          </w:tcPr>
          <w:p w14:paraId="776D9B7B" w14:textId="0B9DA791" w:rsidR="00B853C8" w:rsidRDefault="00B853C8" w:rsidP="0097146D">
            <w:pPr>
              <w:pStyle w:val="Default"/>
              <w:spacing w:line="360" w:lineRule="auto"/>
              <w:jc w:val="both"/>
              <w:rPr>
                <w:lang w:val="en-US"/>
              </w:rPr>
            </w:pPr>
            <w:r>
              <w:rPr>
                <w:lang w:val="en-US"/>
              </w:rPr>
              <w:t>DNN</w:t>
            </w:r>
          </w:p>
        </w:tc>
        <w:tc>
          <w:tcPr>
            <w:tcW w:w="7455" w:type="dxa"/>
          </w:tcPr>
          <w:p w14:paraId="42F2ABE7" w14:textId="65AF4EE4" w:rsidR="00B853C8" w:rsidRDefault="00B853C8" w:rsidP="0097146D">
            <w:pPr>
              <w:pStyle w:val="Default"/>
              <w:spacing w:line="360" w:lineRule="auto"/>
              <w:jc w:val="both"/>
            </w:pPr>
            <w:r>
              <w:t>Deep Neural Network</w:t>
            </w:r>
          </w:p>
        </w:tc>
      </w:tr>
      <w:tr w:rsidR="00C164C3" w:rsidRPr="0043796F" w14:paraId="19AD3320" w14:textId="77777777" w:rsidTr="00291704">
        <w:tc>
          <w:tcPr>
            <w:tcW w:w="1555" w:type="dxa"/>
          </w:tcPr>
          <w:p w14:paraId="4754B7D0" w14:textId="20230B83" w:rsidR="00C164C3" w:rsidRDefault="00C164C3" w:rsidP="0097146D">
            <w:pPr>
              <w:pStyle w:val="Default"/>
              <w:spacing w:line="360" w:lineRule="auto"/>
              <w:jc w:val="both"/>
              <w:rPr>
                <w:lang w:val="en-US"/>
              </w:rPr>
            </w:pPr>
            <w:r>
              <w:rPr>
                <w:lang w:val="en-US"/>
              </w:rPr>
              <w:t>DT</w:t>
            </w:r>
          </w:p>
        </w:tc>
        <w:tc>
          <w:tcPr>
            <w:tcW w:w="7455" w:type="dxa"/>
          </w:tcPr>
          <w:p w14:paraId="181C887F" w14:textId="1BD8A67B" w:rsidR="00C164C3" w:rsidRDefault="00C164C3" w:rsidP="0097146D">
            <w:pPr>
              <w:pStyle w:val="Default"/>
              <w:spacing w:line="360" w:lineRule="auto"/>
              <w:jc w:val="both"/>
            </w:pPr>
            <w:r>
              <w:t>Decision Tree</w:t>
            </w:r>
          </w:p>
        </w:tc>
      </w:tr>
      <w:tr w:rsidR="007D51B0" w:rsidRPr="0043796F" w14:paraId="14F69C96" w14:textId="77777777" w:rsidTr="00291704">
        <w:tc>
          <w:tcPr>
            <w:tcW w:w="1555" w:type="dxa"/>
          </w:tcPr>
          <w:p w14:paraId="55CA3C50" w14:textId="33393A3A" w:rsidR="007D51B0" w:rsidRPr="0043796F" w:rsidRDefault="007D51B0" w:rsidP="0097146D">
            <w:pPr>
              <w:spacing w:line="360" w:lineRule="auto"/>
              <w:jc w:val="both"/>
              <w:rPr>
                <w:lang w:val="en-US"/>
              </w:rPr>
            </w:pPr>
            <w:r w:rsidRPr="0043796F">
              <w:rPr>
                <w:lang w:val="en-US"/>
              </w:rPr>
              <w:t>EDA</w:t>
            </w:r>
          </w:p>
        </w:tc>
        <w:tc>
          <w:tcPr>
            <w:tcW w:w="7455" w:type="dxa"/>
          </w:tcPr>
          <w:p w14:paraId="4A78BCFA" w14:textId="357B85E8" w:rsidR="007D51B0" w:rsidRPr="0043796F" w:rsidRDefault="007D51B0" w:rsidP="0097146D">
            <w:pPr>
              <w:pStyle w:val="Default"/>
              <w:spacing w:line="360" w:lineRule="auto"/>
              <w:jc w:val="both"/>
              <w:rPr>
                <w:sz w:val="23"/>
                <w:szCs w:val="23"/>
              </w:rPr>
            </w:pPr>
            <w:r w:rsidRPr="0043796F">
              <w:rPr>
                <w:lang w:val="en-US"/>
              </w:rPr>
              <w:t>Exploratory Data Analysis</w:t>
            </w:r>
          </w:p>
        </w:tc>
      </w:tr>
      <w:tr w:rsidR="007D51B0" w:rsidRPr="0043796F" w14:paraId="3F66BE04" w14:textId="77777777" w:rsidTr="00291704">
        <w:tc>
          <w:tcPr>
            <w:tcW w:w="1555" w:type="dxa"/>
          </w:tcPr>
          <w:p w14:paraId="33DF8556" w14:textId="6B278EA2" w:rsidR="007D51B0" w:rsidRPr="0043796F" w:rsidRDefault="007D51B0" w:rsidP="0097146D">
            <w:pPr>
              <w:spacing w:line="360" w:lineRule="auto"/>
              <w:jc w:val="both"/>
              <w:rPr>
                <w:lang w:val="en-US"/>
              </w:rPr>
            </w:pPr>
            <w:r>
              <w:rPr>
                <w:lang w:val="en-US"/>
              </w:rPr>
              <w:t>FN</w:t>
            </w:r>
          </w:p>
        </w:tc>
        <w:tc>
          <w:tcPr>
            <w:tcW w:w="7455" w:type="dxa"/>
          </w:tcPr>
          <w:p w14:paraId="210B090B" w14:textId="6797D329" w:rsidR="007D51B0" w:rsidRPr="0043796F" w:rsidRDefault="007D51B0" w:rsidP="0097146D">
            <w:pPr>
              <w:pStyle w:val="Default"/>
              <w:spacing w:line="360" w:lineRule="auto"/>
              <w:jc w:val="both"/>
              <w:rPr>
                <w:lang w:val="en-US"/>
              </w:rPr>
            </w:pPr>
            <w:r>
              <w:rPr>
                <w:sz w:val="23"/>
                <w:szCs w:val="23"/>
                <w:lang w:val="en-IN"/>
              </w:rPr>
              <w:t>False Negative</w:t>
            </w:r>
          </w:p>
        </w:tc>
      </w:tr>
      <w:tr w:rsidR="007D51B0" w:rsidRPr="0043796F" w14:paraId="72FAD482" w14:textId="77777777" w:rsidTr="00291704">
        <w:tc>
          <w:tcPr>
            <w:tcW w:w="1555" w:type="dxa"/>
          </w:tcPr>
          <w:p w14:paraId="6410C46C" w14:textId="03E24C9F" w:rsidR="007D51B0" w:rsidRPr="0043796F" w:rsidRDefault="007D51B0" w:rsidP="0097146D">
            <w:pPr>
              <w:spacing w:line="360" w:lineRule="auto"/>
              <w:jc w:val="both"/>
              <w:rPr>
                <w:lang w:val="en-US"/>
              </w:rPr>
            </w:pPr>
            <w:r>
              <w:rPr>
                <w:lang w:val="en-US"/>
              </w:rPr>
              <w:t>FP</w:t>
            </w:r>
          </w:p>
        </w:tc>
        <w:tc>
          <w:tcPr>
            <w:tcW w:w="7455" w:type="dxa"/>
          </w:tcPr>
          <w:p w14:paraId="724C44DD" w14:textId="1BA216F4" w:rsidR="007D51B0" w:rsidRPr="0043796F" w:rsidRDefault="007D51B0" w:rsidP="0097146D">
            <w:pPr>
              <w:pStyle w:val="Default"/>
              <w:spacing w:line="360" w:lineRule="auto"/>
              <w:jc w:val="both"/>
              <w:rPr>
                <w:lang w:val="en-US"/>
              </w:rPr>
            </w:pPr>
            <w:r>
              <w:rPr>
                <w:sz w:val="23"/>
                <w:szCs w:val="23"/>
                <w:lang w:val="en-IN"/>
              </w:rPr>
              <w:t>False Positive</w:t>
            </w:r>
          </w:p>
        </w:tc>
      </w:tr>
      <w:tr w:rsidR="007D51B0" w:rsidRPr="0043796F" w14:paraId="680BA820" w14:textId="77777777" w:rsidTr="00291704">
        <w:tc>
          <w:tcPr>
            <w:tcW w:w="1555" w:type="dxa"/>
          </w:tcPr>
          <w:p w14:paraId="0155079E" w14:textId="3457420B" w:rsidR="007D51B0" w:rsidRDefault="007D51B0" w:rsidP="0097146D">
            <w:pPr>
              <w:spacing w:line="360" w:lineRule="auto"/>
              <w:jc w:val="both"/>
              <w:rPr>
                <w:lang w:val="en-US"/>
              </w:rPr>
            </w:pPr>
            <w:r>
              <w:rPr>
                <w:lang w:val="en-US"/>
              </w:rPr>
              <w:t>FPR</w:t>
            </w:r>
          </w:p>
        </w:tc>
        <w:tc>
          <w:tcPr>
            <w:tcW w:w="7455" w:type="dxa"/>
          </w:tcPr>
          <w:p w14:paraId="3611E85A" w14:textId="128D6AB4" w:rsidR="007D51B0" w:rsidRDefault="007D51B0" w:rsidP="0097146D">
            <w:pPr>
              <w:pStyle w:val="Default"/>
              <w:spacing w:line="360" w:lineRule="auto"/>
              <w:jc w:val="both"/>
              <w:rPr>
                <w:sz w:val="23"/>
                <w:szCs w:val="23"/>
                <w:lang w:val="en-IN"/>
              </w:rPr>
            </w:pPr>
            <w:r>
              <w:rPr>
                <w:sz w:val="23"/>
                <w:szCs w:val="23"/>
                <w:lang w:val="en-IN"/>
              </w:rPr>
              <w:t>False Positive Rate</w:t>
            </w:r>
          </w:p>
        </w:tc>
      </w:tr>
      <w:tr w:rsidR="007D51B0" w:rsidRPr="0043796F" w14:paraId="2BEFA457" w14:textId="77777777" w:rsidTr="00291704">
        <w:tc>
          <w:tcPr>
            <w:tcW w:w="1555" w:type="dxa"/>
          </w:tcPr>
          <w:p w14:paraId="31B15C4D" w14:textId="1D951AB2" w:rsidR="007D51B0" w:rsidRPr="0043796F" w:rsidRDefault="007D51B0" w:rsidP="0097146D">
            <w:pPr>
              <w:spacing w:line="360" w:lineRule="auto"/>
              <w:jc w:val="both"/>
              <w:rPr>
                <w:b/>
                <w:bCs/>
                <w:lang w:val="en-US"/>
              </w:rPr>
            </w:pPr>
            <w:r w:rsidRPr="0043796F">
              <w:rPr>
                <w:lang w:val="en-US"/>
              </w:rPr>
              <w:t>IDF</w:t>
            </w:r>
          </w:p>
        </w:tc>
        <w:tc>
          <w:tcPr>
            <w:tcW w:w="7455" w:type="dxa"/>
          </w:tcPr>
          <w:p w14:paraId="7C2ED6B4" w14:textId="7C2DEDC9" w:rsidR="007D51B0" w:rsidRPr="0043796F" w:rsidRDefault="007D51B0" w:rsidP="0097146D">
            <w:pPr>
              <w:spacing w:line="360" w:lineRule="auto"/>
              <w:jc w:val="both"/>
              <w:rPr>
                <w:b/>
                <w:bCs/>
                <w:lang w:val="en-US"/>
              </w:rPr>
            </w:pPr>
            <w:r w:rsidRPr="0043796F">
              <w:rPr>
                <w:lang w:val="en-US"/>
              </w:rPr>
              <w:t>Inverse Document Frequency</w:t>
            </w:r>
          </w:p>
        </w:tc>
      </w:tr>
      <w:tr w:rsidR="007D51B0" w:rsidRPr="0043796F" w14:paraId="7882E13C" w14:textId="77777777" w:rsidTr="00291704">
        <w:tc>
          <w:tcPr>
            <w:tcW w:w="1555" w:type="dxa"/>
          </w:tcPr>
          <w:p w14:paraId="23805547" w14:textId="5C5B7F7A" w:rsidR="007D51B0" w:rsidRPr="0043796F" w:rsidRDefault="007D51B0" w:rsidP="0097146D">
            <w:pPr>
              <w:spacing w:line="360" w:lineRule="auto"/>
              <w:jc w:val="both"/>
              <w:rPr>
                <w:b/>
                <w:bCs/>
                <w:lang w:val="en-US"/>
              </w:rPr>
            </w:pPr>
            <w:r w:rsidRPr="0043796F">
              <w:rPr>
                <w:lang w:val="en-US"/>
              </w:rPr>
              <w:t>KNIME</w:t>
            </w:r>
          </w:p>
        </w:tc>
        <w:tc>
          <w:tcPr>
            <w:tcW w:w="7455" w:type="dxa"/>
          </w:tcPr>
          <w:p w14:paraId="0D545D10" w14:textId="3D365CE9" w:rsidR="007D51B0" w:rsidRPr="0043796F" w:rsidRDefault="007D51B0" w:rsidP="0097146D">
            <w:pPr>
              <w:spacing w:line="360" w:lineRule="auto"/>
              <w:jc w:val="both"/>
              <w:rPr>
                <w:lang w:val="en-US"/>
              </w:rPr>
            </w:pPr>
            <w:r w:rsidRPr="00770B92">
              <w:rPr>
                <w:sz w:val="23"/>
                <w:szCs w:val="23"/>
              </w:rPr>
              <w:t>Konstanz Information Miner</w:t>
            </w:r>
          </w:p>
        </w:tc>
      </w:tr>
      <w:tr w:rsidR="00850AA8" w:rsidRPr="0043796F" w14:paraId="483A8A25" w14:textId="77777777" w:rsidTr="00291704">
        <w:tc>
          <w:tcPr>
            <w:tcW w:w="1555" w:type="dxa"/>
          </w:tcPr>
          <w:p w14:paraId="0D157F46" w14:textId="78055777" w:rsidR="00850AA8" w:rsidRPr="0043796F" w:rsidRDefault="00850AA8" w:rsidP="0097146D">
            <w:pPr>
              <w:spacing w:line="360" w:lineRule="auto"/>
              <w:jc w:val="both"/>
              <w:rPr>
                <w:lang w:val="en-US"/>
              </w:rPr>
            </w:pPr>
            <w:r>
              <w:rPr>
                <w:lang w:val="en-US"/>
              </w:rPr>
              <w:t>KNN</w:t>
            </w:r>
          </w:p>
        </w:tc>
        <w:tc>
          <w:tcPr>
            <w:tcW w:w="7455" w:type="dxa"/>
          </w:tcPr>
          <w:p w14:paraId="0CC04C44" w14:textId="70024FD2" w:rsidR="00850AA8" w:rsidRPr="00770B92" w:rsidRDefault="00850AA8" w:rsidP="0097146D">
            <w:pPr>
              <w:spacing w:line="360" w:lineRule="auto"/>
              <w:jc w:val="both"/>
              <w:rPr>
                <w:sz w:val="23"/>
                <w:szCs w:val="23"/>
              </w:rPr>
            </w:pPr>
            <w:r>
              <w:rPr>
                <w:sz w:val="23"/>
                <w:szCs w:val="23"/>
              </w:rPr>
              <w:t>K-nearest Neighbours</w:t>
            </w:r>
          </w:p>
        </w:tc>
      </w:tr>
      <w:tr w:rsidR="00A87DD6" w:rsidRPr="0043796F" w14:paraId="05BC1FD5" w14:textId="77777777" w:rsidTr="00291704">
        <w:tc>
          <w:tcPr>
            <w:tcW w:w="1555" w:type="dxa"/>
          </w:tcPr>
          <w:p w14:paraId="40C2E268" w14:textId="5B238F88" w:rsidR="00A87DD6" w:rsidRDefault="00A87DD6" w:rsidP="0097146D">
            <w:pPr>
              <w:spacing w:line="360" w:lineRule="auto"/>
              <w:jc w:val="both"/>
              <w:rPr>
                <w:lang w:val="en-US"/>
              </w:rPr>
            </w:pPr>
            <w:r>
              <w:rPr>
                <w:lang w:val="en-US"/>
              </w:rPr>
              <w:t>LSTM</w:t>
            </w:r>
          </w:p>
        </w:tc>
        <w:tc>
          <w:tcPr>
            <w:tcW w:w="7455" w:type="dxa"/>
          </w:tcPr>
          <w:p w14:paraId="0F748FC5" w14:textId="46D48922" w:rsidR="00A87DD6" w:rsidRDefault="00A87DD6" w:rsidP="0097146D">
            <w:pPr>
              <w:spacing w:line="360" w:lineRule="auto"/>
              <w:jc w:val="both"/>
              <w:rPr>
                <w:sz w:val="23"/>
                <w:szCs w:val="23"/>
              </w:rPr>
            </w:pPr>
            <w:r w:rsidRPr="00A87DD6">
              <w:rPr>
                <w:sz w:val="23"/>
                <w:szCs w:val="23"/>
              </w:rPr>
              <w:t>Long Short-Term Memory</w:t>
            </w:r>
          </w:p>
        </w:tc>
      </w:tr>
      <w:tr w:rsidR="00603CCD" w:rsidRPr="0043796F" w14:paraId="3B545394" w14:textId="77777777" w:rsidTr="00291704">
        <w:tc>
          <w:tcPr>
            <w:tcW w:w="1555" w:type="dxa"/>
          </w:tcPr>
          <w:p w14:paraId="78136E08" w14:textId="094A63FE" w:rsidR="00603CCD" w:rsidRPr="0043796F" w:rsidRDefault="00603CCD" w:rsidP="0097146D">
            <w:pPr>
              <w:spacing w:line="360" w:lineRule="auto"/>
              <w:jc w:val="both"/>
              <w:rPr>
                <w:sz w:val="23"/>
                <w:szCs w:val="23"/>
              </w:rPr>
            </w:pPr>
            <w:r>
              <w:rPr>
                <w:sz w:val="23"/>
                <w:szCs w:val="23"/>
              </w:rPr>
              <w:t>NB</w:t>
            </w:r>
          </w:p>
        </w:tc>
        <w:tc>
          <w:tcPr>
            <w:tcW w:w="7455" w:type="dxa"/>
          </w:tcPr>
          <w:p w14:paraId="1C7122E4" w14:textId="05EAB9EE" w:rsidR="00603CCD" w:rsidRPr="0043796F" w:rsidRDefault="00603CCD" w:rsidP="0097146D">
            <w:pPr>
              <w:spacing w:line="360" w:lineRule="auto"/>
              <w:jc w:val="both"/>
              <w:rPr>
                <w:sz w:val="23"/>
                <w:szCs w:val="23"/>
              </w:rPr>
            </w:pPr>
            <w:r>
              <w:rPr>
                <w:sz w:val="23"/>
                <w:szCs w:val="23"/>
              </w:rPr>
              <w:t>Naïve Bayes</w:t>
            </w:r>
          </w:p>
        </w:tc>
      </w:tr>
      <w:tr w:rsidR="00603CCD" w:rsidRPr="0043796F" w14:paraId="04317A21" w14:textId="77777777" w:rsidTr="00291704">
        <w:tc>
          <w:tcPr>
            <w:tcW w:w="1555" w:type="dxa"/>
          </w:tcPr>
          <w:p w14:paraId="04B1AB38" w14:textId="5E194AFE" w:rsidR="00603CCD" w:rsidRDefault="00603CCD" w:rsidP="0097146D">
            <w:pPr>
              <w:spacing w:line="360" w:lineRule="auto"/>
              <w:jc w:val="both"/>
              <w:rPr>
                <w:sz w:val="23"/>
                <w:szCs w:val="23"/>
              </w:rPr>
            </w:pPr>
            <w:r>
              <w:rPr>
                <w:sz w:val="23"/>
                <w:szCs w:val="23"/>
              </w:rPr>
              <w:t>ME</w:t>
            </w:r>
          </w:p>
        </w:tc>
        <w:tc>
          <w:tcPr>
            <w:tcW w:w="7455" w:type="dxa"/>
          </w:tcPr>
          <w:p w14:paraId="2F023ED7" w14:textId="0B5EC958" w:rsidR="00603CCD" w:rsidRPr="006A270B" w:rsidRDefault="00603CCD" w:rsidP="0097146D">
            <w:pPr>
              <w:spacing w:line="360" w:lineRule="auto"/>
              <w:jc w:val="both"/>
              <w:rPr>
                <w:sz w:val="23"/>
                <w:szCs w:val="23"/>
              </w:rPr>
            </w:pPr>
            <w:r>
              <w:rPr>
                <w:sz w:val="23"/>
                <w:szCs w:val="23"/>
              </w:rPr>
              <w:t>Maximum Entropy</w:t>
            </w:r>
          </w:p>
        </w:tc>
      </w:tr>
      <w:tr w:rsidR="00603CCD" w:rsidRPr="0043796F" w14:paraId="3B30C51E" w14:textId="77777777" w:rsidTr="00291704">
        <w:tc>
          <w:tcPr>
            <w:tcW w:w="1555" w:type="dxa"/>
          </w:tcPr>
          <w:p w14:paraId="1F65D5FC" w14:textId="4E5EEAFE" w:rsidR="00603CCD" w:rsidRDefault="00603CCD" w:rsidP="0097146D">
            <w:pPr>
              <w:spacing w:line="360" w:lineRule="auto"/>
              <w:jc w:val="both"/>
              <w:rPr>
                <w:sz w:val="23"/>
                <w:szCs w:val="23"/>
              </w:rPr>
            </w:pPr>
            <w:r>
              <w:rPr>
                <w:sz w:val="23"/>
                <w:szCs w:val="23"/>
              </w:rPr>
              <w:t>MM</w:t>
            </w:r>
          </w:p>
        </w:tc>
        <w:tc>
          <w:tcPr>
            <w:tcW w:w="7455" w:type="dxa"/>
          </w:tcPr>
          <w:p w14:paraId="20CEDE3E" w14:textId="2A69EAB1" w:rsidR="00603CCD" w:rsidRDefault="00603CCD" w:rsidP="0097146D">
            <w:pPr>
              <w:spacing w:line="360" w:lineRule="auto"/>
              <w:jc w:val="both"/>
              <w:rPr>
                <w:sz w:val="23"/>
                <w:szCs w:val="23"/>
              </w:rPr>
            </w:pPr>
            <w:r>
              <w:rPr>
                <w:sz w:val="23"/>
                <w:szCs w:val="23"/>
              </w:rPr>
              <w:t>Markov model</w:t>
            </w:r>
          </w:p>
        </w:tc>
      </w:tr>
      <w:tr w:rsidR="00603CCD" w:rsidRPr="0043796F" w14:paraId="4F8EE72A" w14:textId="77777777" w:rsidTr="00291704">
        <w:tc>
          <w:tcPr>
            <w:tcW w:w="1555" w:type="dxa"/>
          </w:tcPr>
          <w:p w14:paraId="1B7E4BBB" w14:textId="02C6DE7D" w:rsidR="00603CCD" w:rsidRDefault="00FE0C9B" w:rsidP="0097146D">
            <w:pPr>
              <w:spacing w:line="360" w:lineRule="auto"/>
              <w:jc w:val="both"/>
              <w:rPr>
                <w:sz w:val="23"/>
                <w:szCs w:val="23"/>
              </w:rPr>
            </w:pPr>
            <w:r>
              <w:rPr>
                <w:sz w:val="23"/>
                <w:szCs w:val="23"/>
              </w:rPr>
              <w:t>RF</w:t>
            </w:r>
          </w:p>
        </w:tc>
        <w:tc>
          <w:tcPr>
            <w:tcW w:w="7455" w:type="dxa"/>
          </w:tcPr>
          <w:p w14:paraId="572C0A2B" w14:textId="6A9AC9E8" w:rsidR="00603CCD" w:rsidRDefault="00FE0C9B" w:rsidP="0097146D">
            <w:pPr>
              <w:spacing w:line="360" w:lineRule="auto"/>
              <w:jc w:val="both"/>
              <w:rPr>
                <w:sz w:val="23"/>
                <w:szCs w:val="23"/>
              </w:rPr>
            </w:pPr>
            <w:r>
              <w:rPr>
                <w:sz w:val="23"/>
                <w:szCs w:val="23"/>
              </w:rPr>
              <w:t>Random Forest</w:t>
            </w:r>
          </w:p>
        </w:tc>
      </w:tr>
      <w:tr w:rsidR="00603CCD" w:rsidRPr="0043796F" w14:paraId="05F9CF03" w14:textId="77777777" w:rsidTr="00291704">
        <w:tc>
          <w:tcPr>
            <w:tcW w:w="1555" w:type="dxa"/>
          </w:tcPr>
          <w:p w14:paraId="243F7B1B" w14:textId="2319FF3A" w:rsidR="00603CCD" w:rsidRPr="0043796F" w:rsidRDefault="00603CCD" w:rsidP="0097146D">
            <w:pPr>
              <w:spacing w:line="360" w:lineRule="auto"/>
              <w:jc w:val="both"/>
              <w:rPr>
                <w:lang w:val="en-US"/>
              </w:rPr>
            </w:pPr>
            <w:r w:rsidRPr="0043796F">
              <w:rPr>
                <w:lang w:val="en-US"/>
              </w:rPr>
              <w:t>ROC</w:t>
            </w:r>
          </w:p>
        </w:tc>
        <w:tc>
          <w:tcPr>
            <w:tcW w:w="7455" w:type="dxa"/>
          </w:tcPr>
          <w:p w14:paraId="3262739B" w14:textId="37610AC5" w:rsidR="00603CCD" w:rsidRPr="0043796F" w:rsidRDefault="00603CCD" w:rsidP="0097146D">
            <w:pPr>
              <w:pStyle w:val="Default"/>
              <w:spacing w:line="360" w:lineRule="auto"/>
              <w:jc w:val="both"/>
              <w:rPr>
                <w:sz w:val="23"/>
                <w:szCs w:val="23"/>
              </w:rPr>
            </w:pPr>
            <w:r w:rsidRPr="0043796F">
              <w:rPr>
                <w:sz w:val="23"/>
                <w:szCs w:val="23"/>
              </w:rPr>
              <w:t>Receiver Operating Characteristic</w:t>
            </w:r>
          </w:p>
        </w:tc>
      </w:tr>
      <w:tr w:rsidR="00A44FDE" w:rsidRPr="0043796F" w14:paraId="6766A874" w14:textId="77777777" w:rsidTr="00291704">
        <w:tc>
          <w:tcPr>
            <w:tcW w:w="1555" w:type="dxa"/>
          </w:tcPr>
          <w:p w14:paraId="3D3B2A15" w14:textId="1E96D0D6" w:rsidR="00A44FDE" w:rsidRPr="0043796F" w:rsidRDefault="00A44FDE" w:rsidP="0097146D">
            <w:pPr>
              <w:spacing w:line="360" w:lineRule="auto"/>
              <w:jc w:val="both"/>
              <w:rPr>
                <w:lang w:val="en-US"/>
              </w:rPr>
            </w:pPr>
            <w:r>
              <w:rPr>
                <w:lang w:val="en-US"/>
              </w:rPr>
              <w:lastRenderedPageBreak/>
              <w:t>RRL</w:t>
            </w:r>
          </w:p>
        </w:tc>
        <w:tc>
          <w:tcPr>
            <w:tcW w:w="7455" w:type="dxa"/>
          </w:tcPr>
          <w:p w14:paraId="21CA4285" w14:textId="55153579" w:rsidR="00A44FDE" w:rsidRPr="0043796F" w:rsidRDefault="00A44FDE" w:rsidP="0097146D">
            <w:pPr>
              <w:pStyle w:val="Default"/>
              <w:spacing w:line="360" w:lineRule="auto"/>
              <w:jc w:val="both"/>
              <w:rPr>
                <w:sz w:val="23"/>
                <w:szCs w:val="23"/>
              </w:rPr>
            </w:pPr>
            <w:r>
              <w:rPr>
                <w:sz w:val="23"/>
                <w:szCs w:val="23"/>
              </w:rPr>
              <w:t>Ripper Rule Learning</w:t>
            </w:r>
          </w:p>
        </w:tc>
      </w:tr>
      <w:tr w:rsidR="00603CCD" w:rsidRPr="0043796F" w14:paraId="52593A86" w14:textId="77777777" w:rsidTr="00291704">
        <w:tc>
          <w:tcPr>
            <w:tcW w:w="1555" w:type="dxa"/>
          </w:tcPr>
          <w:p w14:paraId="4BB53CC7" w14:textId="5E6390C7" w:rsidR="00603CCD" w:rsidRPr="0043796F" w:rsidRDefault="00603CCD" w:rsidP="0097146D">
            <w:pPr>
              <w:pStyle w:val="Default"/>
              <w:spacing w:line="360" w:lineRule="auto"/>
              <w:jc w:val="both"/>
              <w:rPr>
                <w:lang w:val="en-US"/>
              </w:rPr>
            </w:pPr>
            <w:r>
              <w:rPr>
                <w:sz w:val="23"/>
                <w:szCs w:val="23"/>
              </w:rPr>
              <w:t>SGD</w:t>
            </w:r>
          </w:p>
        </w:tc>
        <w:tc>
          <w:tcPr>
            <w:tcW w:w="7455" w:type="dxa"/>
          </w:tcPr>
          <w:p w14:paraId="02E97C7B" w14:textId="2CB61B01" w:rsidR="00603CCD" w:rsidRPr="0043796F" w:rsidRDefault="00603CCD" w:rsidP="0097146D">
            <w:pPr>
              <w:pStyle w:val="Default"/>
              <w:spacing w:line="360" w:lineRule="auto"/>
              <w:jc w:val="both"/>
              <w:rPr>
                <w:sz w:val="23"/>
                <w:szCs w:val="23"/>
              </w:rPr>
            </w:pPr>
            <w:r w:rsidRPr="006A270B">
              <w:rPr>
                <w:color w:val="auto"/>
                <w:sz w:val="23"/>
                <w:szCs w:val="23"/>
              </w:rPr>
              <w:t>Stochastic gradient descent </w:t>
            </w:r>
          </w:p>
        </w:tc>
      </w:tr>
      <w:tr w:rsidR="00603CCD" w:rsidRPr="0043796F" w14:paraId="3A0FFE97" w14:textId="77777777" w:rsidTr="00291704">
        <w:tc>
          <w:tcPr>
            <w:tcW w:w="1555" w:type="dxa"/>
          </w:tcPr>
          <w:p w14:paraId="0F2D3A0F" w14:textId="6136C0BD" w:rsidR="00603CCD" w:rsidRPr="0043796F" w:rsidRDefault="00603CCD" w:rsidP="0097146D">
            <w:pPr>
              <w:pStyle w:val="Default"/>
              <w:spacing w:line="360" w:lineRule="auto"/>
              <w:jc w:val="both"/>
              <w:rPr>
                <w:lang w:val="en-US"/>
              </w:rPr>
            </w:pPr>
            <w:r w:rsidRPr="0043796F">
              <w:rPr>
                <w:lang w:val="en-US"/>
              </w:rPr>
              <w:t>SVM</w:t>
            </w:r>
          </w:p>
        </w:tc>
        <w:tc>
          <w:tcPr>
            <w:tcW w:w="7455" w:type="dxa"/>
          </w:tcPr>
          <w:p w14:paraId="5518F8DC" w14:textId="0C8D0887" w:rsidR="00603CCD" w:rsidRPr="0043796F" w:rsidRDefault="00603CCD" w:rsidP="0097146D">
            <w:pPr>
              <w:pStyle w:val="Default"/>
              <w:spacing w:line="360" w:lineRule="auto"/>
              <w:jc w:val="both"/>
              <w:rPr>
                <w:sz w:val="23"/>
                <w:szCs w:val="23"/>
              </w:rPr>
            </w:pPr>
            <w:r w:rsidRPr="0043796F">
              <w:rPr>
                <w:sz w:val="23"/>
                <w:szCs w:val="23"/>
              </w:rPr>
              <w:t>Support Vector Machine</w:t>
            </w:r>
          </w:p>
        </w:tc>
      </w:tr>
      <w:tr w:rsidR="00603CCD" w:rsidRPr="0043796F" w14:paraId="5F746996" w14:textId="77777777" w:rsidTr="00291704">
        <w:tc>
          <w:tcPr>
            <w:tcW w:w="1555" w:type="dxa"/>
          </w:tcPr>
          <w:p w14:paraId="5E743918" w14:textId="49937803" w:rsidR="00603CCD" w:rsidRPr="0043796F" w:rsidRDefault="00603CCD" w:rsidP="0097146D">
            <w:pPr>
              <w:pStyle w:val="Default"/>
              <w:spacing w:line="360" w:lineRule="auto"/>
              <w:jc w:val="both"/>
              <w:rPr>
                <w:lang w:val="en-US"/>
              </w:rPr>
            </w:pPr>
            <w:r w:rsidRPr="0043796F">
              <w:rPr>
                <w:lang w:val="en-US"/>
              </w:rPr>
              <w:t>TF</w:t>
            </w:r>
          </w:p>
        </w:tc>
        <w:tc>
          <w:tcPr>
            <w:tcW w:w="7455" w:type="dxa"/>
          </w:tcPr>
          <w:p w14:paraId="2BBF2829" w14:textId="396FF32A" w:rsidR="00603CCD" w:rsidRPr="0043796F" w:rsidRDefault="00603CCD" w:rsidP="0097146D">
            <w:pPr>
              <w:pStyle w:val="Default"/>
              <w:spacing w:line="360" w:lineRule="auto"/>
              <w:jc w:val="both"/>
              <w:rPr>
                <w:sz w:val="23"/>
                <w:szCs w:val="23"/>
                <w:lang w:val="en-IN"/>
              </w:rPr>
            </w:pPr>
            <w:r w:rsidRPr="0043796F">
              <w:rPr>
                <w:lang w:val="en-US"/>
              </w:rPr>
              <w:t>Term Frequency</w:t>
            </w:r>
          </w:p>
        </w:tc>
      </w:tr>
      <w:tr w:rsidR="00603CCD" w:rsidRPr="0043796F" w14:paraId="16B4DE66" w14:textId="77777777" w:rsidTr="00291704">
        <w:tc>
          <w:tcPr>
            <w:tcW w:w="1555" w:type="dxa"/>
          </w:tcPr>
          <w:p w14:paraId="10037E48" w14:textId="33A043B7" w:rsidR="00603CCD" w:rsidRPr="0043796F" w:rsidRDefault="00603CCD" w:rsidP="0097146D">
            <w:pPr>
              <w:pStyle w:val="Default"/>
              <w:spacing w:line="360" w:lineRule="auto"/>
              <w:jc w:val="both"/>
              <w:rPr>
                <w:lang w:val="en-US"/>
              </w:rPr>
            </w:pPr>
            <w:r>
              <w:rPr>
                <w:lang w:val="en-US"/>
              </w:rPr>
              <w:t>TN</w:t>
            </w:r>
          </w:p>
        </w:tc>
        <w:tc>
          <w:tcPr>
            <w:tcW w:w="7455" w:type="dxa"/>
          </w:tcPr>
          <w:p w14:paraId="71103B03" w14:textId="26529AB3" w:rsidR="00603CCD" w:rsidRPr="00770B92" w:rsidRDefault="00603CCD" w:rsidP="0097146D">
            <w:pPr>
              <w:pStyle w:val="Default"/>
              <w:spacing w:line="360" w:lineRule="auto"/>
              <w:jc w:val="both"/>
              <w:rPr>
                <w:sz w:val="23"/>
                <w:szCs w:val="23"/>
                <w:lang w:val="en-IN"/>
              </w:rPr>
            </w:pPr>
            <w:r>
              <w:rPr>
                <w:sz w:val="23"/>
                <w:szCs w:val="23"/>
                <w:lang w:val="en-IN"/>
              </w:rPr>
              <w:t>True Negative</w:t>
            </w:r>
          </w:p>
        </w:tc>
      </w:tr>
      <w:tr w:rsidR="00603CCD" w:rsidRPr="0043796F" w14:paraId="78804C71" w14:textId="77777777" w:rsidTr="00291704">
        <w:tc>
          <w:tcPr>
            <w:tcW w:w="1555" w:type="dxa"/>
          </w:tcPr>
          <w:p w14:paraId="128DCBF2" w14:textId="4897D3A7" w:rsidR="00603CCD" w:rsidRPr="0043796F" w:rsidRDefault="00603CCD" w:rsidP="0097146D">
            <w:pPr>
              <w:pStyle w:val="Default"/>
              <w:spacing w:line="360" w:lineRule="auto"/>
              <w:jc w:val="both"/>
              <w:rPr>
                <w:lang w:val="en-US"/>
              </w:rPr>
            </w:pPr>
            <w:r>
              <w:rPr>
                <w:lang w:val="en-US"/>
              </w:rPr>
              <w:t>TP</w:t>
            </w:r>
          </w:p>
        </w:tc>
        <w:tc>
          <w:tcPr>
            <w:tcW w:w="7455" w:type="dxa"/>
          </w:tcPr>
          <w:p w14:paraId="64D5C8AC" w14:textId="039F7F6B" w:rsidR="00603CCD" w:rsidRPr="00770B92" w:rsidRDefault="00603CCD" w:rsidP="0097146D">
            <w:pPr>
              <w:pStyle w:val="Default"/>
              <w:spacing w:line="360" w:lineRule="auto"/>
              <w:jc w:val="both"/>
              <w:rPr>
                <w:sz w:val="23"/>
                <w:szCs w:val="23"/>
                <w:lang w:val="en-IN"/>
              </w:rPr>
            </w:pPr>
            <w:r>
              <w:rPr>
                <w:sz w:val="23"/>
                <w:szCs w:val="23"/>
                <w:lang w:val="en-IN"/>
              </w:rPr>
              <w:t>True Positive</w:t>
            </w:r>
          </w:p>
        </w:tc>
      </w:tr>
      <w:tr w:rsidR="00603CCD" w:rsidRPr="0043796F" w14:paraId="1F009852" w14:textId="77777777" w:rsidTr="00291704">
        <w:tc>
          <w:tcPr>
            <w:tcW w:w="1555" w:type="dxa"/>
          </w:tcPr>
          <w:p w14:paraId="6D0182B5" w14:textId="18E7E5DE" w:rsidR="00603CCD" w:rsidRPr="0043796F" w:rsidRDefault="00603CCD" w:rsidP="0097146D">
            <w:pPr>
              <w:pStyle w:val="Default"/>
              <w:spacing w:line="360" w:lineRule="auto"/>
              <w:jc w:val="both"/>
              <w:rPr>
                <w:lang w:val="en-US"/>
              </w:rPr>
            </w:pPr>
            <w:r>
              <w:rPr>
                <w:lang w:val="en-US"/>
              </w:rPr>
              <w:t>TPR</w:t>
            </w:r>
          </w:p>
        </w:tc>
        <w:tc>
          <w:tcPr>
            <w:tcW w:w="7455" w:type="dxa"/>
          </w:tcPr>
          <w:p w14:paraId="6E005D1A" w14:textId="136A3FC1" w:rsidR="00603CCD" w:rsidRPr="00770B92" w:rsidRDefault="00603CCD" w:rsidP="0097146D">
            <w:pPr>
              <w:pStyle w:val="Default"/>
              <w:spacing w:line="360" w:lineRule="auto"/>
              <w:jc w:val="both"/>
              <w:rPr>
                <w:sz w:val="23"/>
                <w:szCs w:val="23"/>
                <w:lang w:val="en-IN"/>
              </w:rPr>
            </w:pPr>
            <w:r>
              <w:rPr>
                <w:sz w:val="23"/>
                <w:szCs w:val="23"/>
                <w:lang w:val="en-IN"/>
              </w:rPr>
              <w:t>True Positive Rate</w:t>
            </w:r>
          </w:p>
        </w:tc>
      </w:tr>
      <w:tr w:rsidR="00603CCD" w:rsidRPr="0043796F" w14:paraId="43A2944B" w14:textId="77777777" w:rsidTr="00291704">
        <w:tc>
          <w:tcPr>
            <w:tcW w:w="1555" w:type="dxa"/>
          </w:tcPr>
          <w:p w14:paraId="2778A14F" w14:textId="5DA953AC" w:rsidR="00603CCD" w:rsidRDefault="00603CCD" w:rsidP="0097146D">
            <w:pPr>
              <w:pStyle w:val="Default"/>
              <w:spacing w:line="360" w:lineRule="auto"/>
              <w:jc w:val="both"/>
              <w:rPr>
                <w:lang w:val="en-US"/>
              </w:rPr>
            </w:pPr>
            <w:r w:rsidRPr="0043796F">
              <w:rPr>
                <w:sz w:val="23"/>
                <w:szCs w:val="23"/>
              </w:rPr>
              <w:t xml:space="preserve">XGBoost </w:t>
            </w:r>
          </w:p>
        </w:tc>
        <w:tc>
          <w:tcPr>
            <w:tcW w:w="7455" w:type="dxa"/>
          </w:tcPr>
          <w:p w14:paraId="59D10B12" w14:textId="43FBC719" w:rsidR="00603CCD" w:rsidRDefault="00603CCD" w:rsidP="0097146D">
            <w:pPr>
              <w:pStyle w:val="Default"/>
              <w:spacing w:line="360" w:lineRule="auto"/>
              <w:jc w:val="both"/>
              <w:rPr>
                <w:sz w:val="23"/>
                <w:szCs w:val="23"/>
                <w:lang w:val="en-IN"/>
              </w:rPr>
            </w:pPr>
            <w:r w:rsidRPr="0043796F">
              <w:rPr>
                <w:sz w:val="23"/>
                <w:szCs w:val="23"/>
              </w:rPr>
              <w:t>Extreme Gradient Boosting</w:t>
            </w:r>
          </w:p>
        </w:tc>
      </w:tr>
    </w:tbl>
    <w:p w14:paraId="00E24B00" w14:textId="1EB93018" w:rsidR="00E2287F" w:rsidRPr="009664B2" w:rsidRDefault="00E2287F" w:rsidP="0097146D">
      <w:pPr>
        <w:ind w:left="-15840" w:firstLine="720"/>
        <w:jc w:val="both"/>
        <w:rPr>
          <w:bCs/>
        </w:rPr>
      </w:pPr>
    </w:p>
    <w:p w14:paraId="041C0CF6" w14:textId="5BE62779" w:rsidR="00EC69AA" w:rsidRDefault="00EC69AA" w:rsidP="00EC69AA">
      <w:pPr>
        <w:pStyle w:val="Heading1"/>
        <w:spacing w:before="0" w:line="360" w:lineRule="auto"/>
        <w:ind w:left="3600"/>
        <w:jc w:val="both"/>
        <w:rPr>
          <w:rFonts w:cs="Times New Roman"/>
          <w:sz w:val="24"/>
          <w:szCs w:val="24"/>
        </w:rPr>
      </w:pPr>
    </w:p>
    <w:p w14:paraId="5FD8F551" w14:textId="77777777" w:rsidR="00600655" w:rsidRDefault="00600655" w:rsidP="006E2E3F">
      <w:pPr>
        <w:rPr>
          <w:lang w:val="en-GB"/>
        </w:rPr>
        <w:sectPr w:rsidR="00600655" w:rsidSect="003B6BE2">
          <w:footerReference w:type="even" r:id="rId8"/>
          <w:footerReference w:type="default" r:id="rId9"/>
          <w:pgSz w:w="11900" w:h="16840"/>
          <w:pgMar w:top="1418" w:right="1134" w:bottom="1418" w:left="1701" w:header="709" w:footer="709" w:gutter="0"/>
          <w:pgNumType w:fmt="lowerRoman" w:start="1"/>
          <w:cols w:space="708"/>
          <w:titlePg/>
          <w:docGrid w:linePitch="360"/>
        </w:sectPr>
      </w:pPr>
    </w:p>
    <w:p w14:paraId="6B3D86B0" w14:textId="77777777" w:rsidR="00DB5A6A" w:rsidRDefault="00DB5A6A" w:rsidP="00600655">
      <w:pPr>
        <w:pStyle w:val="Heading1"/>
        <w:spacing w:before="0" w:line="360" w:lineRule="auto"/>
        <w:ind w:left="0"/>
        <w:jc w:val="center"/>
        <w:rPr>
          <w:rFonts w:cs="Times New Roman"/>
          <w:sz w:val="24"/>
          <w:szCs w:val="24"/>
        </w:rPr>
        <w:sectPr w:rsidR="00DB5A6A" w:rsidSect="00DB5A6A">
          <w:pgSz w:w="11900" w:h="16840"/>
          <w:pgMar w:top="1418" w:right="1134" w:bottom="1418" w:left="1701" w:header="709" w:footer="709" w:gutter="0"/>
          <w:pgNumType w:start="1"/>
          <w:cols w:space="708"/>
          <w:titlePg/>
          <w:docGrid w:linePitch="360"/>
        </w:sectPr>
      </w:pPr>
    </w:p>
    <w:p w14:paraId="253F70B6" w14:textId="58D7ED0F" w:rsidR="008F4794" w:rsidRDefault="001F229C" w:rsidP="00600655">
      <w:pPr>
        <w:pStyle w:val="Heading1"/>
        <w:spacing w:before="0" w:line="360" w:lineRule="auto"/>
        <w:ind w:left="0"/>
        <w:jc w:val="center"/>
        <w:rPr>
          <w:rFonts w:cs="Times New Roman"/>
          <w:sz w:val="24"/>
          <w:szCs w:val="24"/>
        </w:rPr>
      </w:pPr>
      <w:r>
        <w:rPr>
          <w:rFonts w:cs="Times New Roman"/>
          <w:sz w:val="24"/>
          <w:szCs w:val="24"/>
        </w:rPr>
        <w:t xml:space="preserve">CHAPTER </w:t>
      </w:r>
      <w:r w:rsidR="00947D4B" w:rsidRPr="0043796F">
        <w:rPr>
          <w:rFonts w:cs="Times New Roman"/>
          <w:sz w:val="24"/>
          <w:szCs w:val="24"/>
        </w:rPr>
        <w:t>1</w:t>
      </w:r>
    </w:p>
    <w:p w14:paraId="6EAE3402" w14:textId="77777777" w:rsidR="00DF677D" w:rsidRPr="00DF677D" w:rsidRDefault="00DF677D" w:rsidP="00DF677D">
      <w:pPr>
        <w:rPr>
          <w:lang w:val="en-GB"/>
        </w:rPr>
      </w:pPr>
    </w:p>
    <w:p w14:paraId="7725CB31" w14:textId="02DAF6EC" w:rsidR="00947D4B" w:rsidRPr="0043796F" w:rsidRDefault="0007275F" w:rsidP="002546A3">
      <w:pPr>
        <w:pStyle w:val="Heading1"/>
        <w:spacing w:line="360" w:lineRule="auto"/>
        <w:ind w:left="0"/>
        <w:jc w:val="center"/>
        <w:rPr>
          <w:rFonts w:cs="Times New Roman"/>
          <w:sz w:val="24"/>
          <w:szCs w:val="24"/>
        </w:rPr>
      </w:pPr>
      <w:r>
        <w:rPr>
          <w:rFonts w:cs="Times New Roman"/>
          <w:sz w:val="24"/>
          <w:szCs w:val="24"/>
        </w:rPr>
        <w:t>INTRODUCTION</w:t>
      </w:r>
    </w:p>
    <w:p w14:paraId="7FF107F0" w14:textId="039F4945" w:rsidR="00947D4B" w:rsidRDefault="00947D4B" w:rsidP="0097146D">
      <w:pPr>
        <w:spacing w:line="360" w:lineRule="auto"/>
        <w:jc w:val="both"/>
      </w:pPr>
    </w:p>
    <w:p w14:paraId="10CA7CAA" w14:textId="63D2FA8F" w:rsidR="00314D7E" w:rsidRPr="00B739D7" w:rsidRDefault="00314D7E" w:rsidP="00B739D7">
      <w:pPr>
        <w:pStyle w:val="Heading1"/>
        <w:spacing w:line="360" w:lineRule="auto"/>
        <w:ind w:left="0"/>
        <w:jc w:val="both"/>
        <w:rPr>
          <w:rFonts w:cs="Times New Roman"/>
          <w:sz w:val="24"/>
          <w:szCs w:val="24"/>
        </w:rPr>
      </w:pPr>
      <w:r>
        <w:rPr>
          <w:rFonts w:cs="Times New Roman"/>
          <w:sz w:val="24"/>
          <w:szCs w:val="24"/>
        </w:rPr>
        <w:t>1.1</w:t>
      </w:r>
      <w:r w:rsidR="00345587">
        <w:rPr>
          <w:rFonts w:cs="Times New Roman"/>
          <w:sz w:val="24"/>
          <w:szCs w:val="24"/>
        </w:rPr>
        <w:tab/>
      </w:r>
      <w:r w:rsidRPr="0043796F">
        <w:rPr>
          <w:rFonts w:cs="Times New Roman"/>
          <w:sz w:val="24"/>
          <w:szCs w:val="24"/>
        </w:rPr>
        <w:t>Background</w:t>
      </w:r>
      <w:r>
        <w:rPr>
          <w:rFonts w:cs="Times New Roman"/>
          <w:sz w:val="24"/>
          <w:szCs w:val="24"/>
        </w:rPr>
        <w:t xml:space="preserve"> of the Study</w:t>
      </w:r>
    </w:p>
    <w:p w14:paraId="09921D8C" w14:textId="7AFE3EEA" w:rsidR="00ED3671" w:rsidRDefault="00ED3671" w:rsidP="0097146D">
      <w:pPr>
        <w:spacing w:line="360" w:lineRule="auto"/>
        <w:jc w:val="both"/>
      </w:pPr>
      <w:r w:rsidRPr="0043796F">
        <w:t xml:space="preserve">Sentiment analysis is useful for finding out how customers </w:t>
      </w:r>
      <w:r>
        <w:t>think</w:t>
      </w:r>
      <w:r w:rsidRPr="0043796F">
        <w:t xml:space="preserve"> about a particular </w:t>
      </w:r>
      <w:r>
        <w:t>product or topic</w:t>
      </w:r>
      <w:r w:rsidRPr="0043796F">
        <w:t xml:space="preserve">. Before computer era started, </w:t>
      </w:r>
      <w:r>
        <w:t>In the earlier times sentiment analysis was done primarily on non-online modes like paper or written documents as there was no internet services. In the recent times internet services have become part of the human life and hence more and more people have started expressing their views on online forums including social medias, publications, blogs, websites etc. Sentiment Analysis is a process of extracting sentiments from these raw reviews expressed over above various internet forums using NLP and statistics.</w:t>
      </w:r>
    </w:p>
    <w:p w14:paraId="06C08216" w14:textId="77777777" w:rsidR="00ED3671" w:rsidRDefault="00ED3671" w:rsidP="0097146D">
      <w:pPr>
        <w:spacing w:line="360" w:lineRule="auto"/>
        <w:jc w:val="both"/>
      </w:pPr>
    </w:p>
    <w:p w14:paraId="33313D05" w14:textId="376B2F44" w:rsidR="00234B13" w:rsidRDefault="00215C49" w:rsidP="0097146D">
      <w:pPr>
        <w:spacing w:line="360" w:lineRule="auto"/>
        <w:jc w:val="both"/>
      </w:pPr>
      <w:r>
        <w:t>As Internet services are evolving more and more each day, Exponential growth has been witnessed in terms of information availability on the internet.</w:t>
      </w:r>
      <w:r w:rsidR="003639D4">
        <w:t xml:space="preserve"> This includes opinions and reviews for particular product or topics like movies</w:t>
      </w:r>
      <w:r w:rsidR="00C3191F">
        <w:t xml:space="preserve">. </w:t>
      </w:r>
      <w:r w:rsidR="00ED4858" w:rsidRPr="0043796F">
        <w:fldChar w:fldCharType="begin" w:fldLock="1"/>
      </w:r>
      <w:r w:rsidR="00D2452C" w:rsidRPr="0043796F">
        <w:instrText>ADDIN CSL_CITATION {"citationItems":[{"id":"ITEM-1","itemData":{"ISSN":"19981066","abstract":"With the genesis of the internet and the world wide web, we have seen an unprecedented growth of data and information on the web as well as a huge growth in digital or textual opinions, sentiments and attitudes as remarked upon in reviews. Special attention needs to be given to the processing and understating information used by information retrieval methods and natural language processing methods. One of the main problems in this scope is sentiment analysis whereby a review is classified into two classes, i.e. positive (thumbs up or favorable) or negative (thumbs down or unfavorable) opinions. This paper discusses related issues such as feature selection methods and different sentiment classifications as well as the main approaches currently being taken to solve this problem.","author":[{"dropping-particle":"","family":"Yousefpour","given":"Alireza","non-dropping-particle":"","parse-names":false,"suffix":""},{"dropping-particle":"","family":"Ibrahim","given":"Roliana","non-dropping-particle":"","parse-names":false,"suffix":""},{"dropping-particle":"","family":"Hamed","given":"Haza Nuzly Abdull","non-dropping-particle":"","parse-names":false,"suffix":""},{"dropping-particle":"","family":"Hajmohammadi","given":"Mohammad Sadegh","non-dropping-particle":"","parse-names":false,"suffix":""}],"container-title":"Advances in Environmental Biology","id":"ITEM-1","issue":"13","issued":{"date-parts":[["2014"]]},"page":"53-68","title":"A comparative study on sentiment analysis","type":"article-journal","volume":"8"},"uris":["http://www.mendeley.com/documents/?uuid=68db8c59-2b60-428e-83c4-35bec121c13f"]}],"mendeley":{"formattedCitation":"(Yousefpour et al., 2014)","plainTextFormattedCitation":"(Yousefpour et al., 2014)","previouslyFormattedCitation":"(Yousefpour et al., 2014)"},"properties":{"noteIndex":0},"schema":"https://github.com/citation-style-language/schema/raw/master/csl-citation.json"}</w:instrText>
      </w:r>
      <w:r w:rsidR="00ED4858" w:rsidRPr="0043796F">
        <w:fldChar w:fldCharType="separate"/>
      </w:r>
      <w:r w:rsidR="00ED4858" w:rsidRPr="0043796F">
        <w:rPr>
          <w:noProof/>
        </w:rPr>
        <w:t>(Yousefpour et al., 2014)</w:t>
      </w:r>
      <w:r w:rsidR="00ED4858" w:rsidRPr="0043796F">
        <w:fldChar w:fldCharType="end"/>
      </w:r>
      <w:r w:rsidR="00232D77" w:rsidRPr="0043796F">
        <w:t xml:space="preserve">. </w:t>
      </w:r>
      <w:r w:rsidR="00BA6069">
        <w:t xml:space="preserve">Because of tremendous value sentiment analysis brings </w:t>
      </w:r>
      <w:r w:rsidR="000D3A42">
        <w:t>to the</w:t>
      </w:r>
      <w:r w:rsidR="00BA6069">
        <w:t xml:space="preserve"> table by eliminating manual efforts of parsing all reviews and figure out overall sentiment of the </w:t>
      </w:r>
      <w:r w:rsidR="00687235">
        <w:t>subject</w:t>
      </w:r>
      <w:r w:rsidR="00BA6069">
        <w:t xml:space="preserve"> in question. Lot of researchers are attracted to this field. This area of research broadly involves NLP and Machine learning models. </w:t>
      </w:r>
      <w:r w:rsidR="002C0B40" w:rsidRPr="0043796F">
        <w:fldChar w:fldCharType="begin" w:fldLock="1"/>
      </w:r>
      <w:r w:rsidR="002C0B40" w:rsidRPr="0043796F">
        <w:instrText>ADDIN CSL_CITATION {"citationItems":[{"id":"ITEM-1","itemData":{"DOI":"10.1109/ICCIS49240.2020.9257657","ISBN":"9781728154671","abstract":"The sentiment analysis is an emerging research area where vast amount of data are being analyzed, to generate useful insights in regards to a specific topic. It is an effective tool which can serve governments, corporations and even consumers. Text emotion recognizing lays a key role in this framework. Researchers in the fields of natural language processing (NLP) and machine learning (ML) have explored a variety of methods to implement the process with highest accuracy possible. In this paper the Long Short-Term Memory (LSTM) classifier is used for analyzing sentiments of the IMDb movie reviews. It is based on the Recurrent Neural Network (RNN) algorithm. The data is effectively preprocessed and partitioned to enhance the post classification performance. The classification performance is studied in terms of accuracy. Results show a best classification accuracy of 89.9%. It confirms the potential of integrating the designed solution in modern text based sentiments analyzers.","author":[{"dropping-particle":"","family":"Qaisar","given":"Saeed Mian","non-dropping-particle":"","parse-names":false,"suffix":""}],"container-title":"2020 2nd International Conference on Computer and Information Sciences, ICCIS 2020","id":"ITEM-1","issued":{"date-parts":[["2020"]]},"page":"7-10","title":"Sentiment Analysis of IMDb Movie Reviews Using Long Short-Term Memory","type":"article-journal"},"uris":["http://www.mendeley.com/documents/?uuid=20b9c72a-e485-44dd-a476-a751ad753132"]}],"mendeley":{"formattedCitation":"(Qaisar, 2020)","plainTextFormattedCitation":"(Qaisar, 2020)","previouslyFormattedCitation":"(Qaisar, 2020)"},"properties":{"noteIndex":0},"schema":"https://github.com/citation-style-language/schema/raw/master/csl-citation.json"}</w:instrText>
      </w:r>
      <w:r w:rsidR="002C0B40" w:rsidRPr="0043796F">
        <w:fldChar w:fldCharType="separate"/>
      </w:r>
      <w:r w:rsidR="002C0B40" w:rsidRPr="0043796F">
        <w:rPr>
          <w:noProof/>
        </w:rPr>
        <w:t>(Qaisar, 2020)</w:t>
      </w:r>
      <w:r w:rsidR="002C0B40" w:rsidRPr="0043796F">
        <w:fldChar w:fldCharType="end"/>
      </w:r>
      <w:r w:rsidR="001F240E" w:rsidRPr="0043796F">
        <w:t>.</w:t>
      </w:r>
      <w:r w:rsidR="007C1D96">
        <w:t xml:space="preserve"> Sentiment analysis in each field had different objectives for example if its e-commerce website reviews for a product. From the sentiment analysis product companies can gather information how good or product is doing in the market by deriving sentiments from the reviews. If the subject is movie reviews, It helps users to decide </w:t>
      </w:r>
      <w:r w:rsidR="00E60489">
        <w:t>whether</w:t>
      </w:r>
      <w:r w:rsidR="007C1D96">
        <w:t xml:space="preserve"> they should view this movie or not based on sentiment analysis that way it helps them save their time and movie if overall sentiments are negative.</w:t>
      </w:r>
    </w:p>
    <w:p w14:paraId="26010B1D" w14:textId="77777777" w:rsidR="00AB3061" w:rsidRPr="0043796F" w:rsidRDefault="00AB3061" w:rsidP="0097146D">
      <w:pPr>
        <w:spacing w:line="360" w:lineRule="auto"/>
        <w:jc w:val="both"/>
      </w:pPr>
    </w:p>
    <w:p w14:paraId="33833ADA" w14:textId="38FF2172" w:rsidR="00232D77" w:rsidRPr="0043796F" w:rsidRDefault="001F240E" w:rsidP="0097146D">
      <w:pPr>
        <w:spacing w:line="360" w:lineRule="auto"/>
        <w:jc w:val="both"/>
      </w:pPr>
      <w:r w:rsidRPr="0043796F">
        <w:t>Although algorithms have progressed pretty well in last few years</w:t>
      </w:r>
      <w:r w:rsidR="00350121">
        <w:t>,</w:t>
      </w:r>
      <w:r w:rsidRPr="0043796F">
        <w:t xml:space="preserve"> few challenges in this field have not been completely eliminated yet. One of these challenges is to classify statements to positive or negative even though it doesn’t have any clear emotions and sometimes statements can have words which have different meanings based on the contexts so that leads in to ambiguity in the end result of the </w:t>
      </w:r>
      <w:r w:rsidR="00232D77" w:rsidRPr="0043796F">
        <w:t>classification</w:t>
      </w:r>
      <w:r w:rsidR="00E220EA" w:rsidRPr="0043796F">
        <w:t>.</w:t>
      </w:r>
      <w:r w:rsidR="00E220EA" w:rsidRPr="0043796F">
        <w:fldChar w:fldCharType="begin" w:fldLock="1"/>
      </w:r>
      <w:r w:rsidR="00E220EA" w:rsidRPr="0043796F">
        <w:instrText>ADDIN CSL_CITATION {"citationItems":[{"id":"ITEM-1","itemData":{"DOI":"10.1109/ICCIS49240.2020.9257657","ISBN":"9781728154671","abstract":"The sentiment analysis is an emerging research area where vast amount of data are being analyzed, to generate useful insights in regards to a specific topic. It is an effective tool which can serve governments, corporations and even consumers. Text emotion recognizing lays a key role in this framework. Researchers in the fields of natural language processing (NLP) and machine learning (ML) have explored a variety of methods to implement the process with highest accuracy possible. In this paper the Long Short-Term Memory (LSTM) classifier is used for analyzing sentiments of the IMDb movie reviews. It is based on the Recurrent Neural Network (RNN) algorithm. The data is effectively preprocessed and partitioned to enhance the post classification performance. The classification performance is studied in terms of accuracy. Results show a best classification accuracy of 89.9%. It confirms the potential of integrating the designed solution in modern text based sentiments analyzers.","author":[{"dropping-particle":"","family":"Qaisar","given":"Saeed Mian","non-dropping-particle":"","parse-names":false,"suffix":""}],"container-title":"2020 2nd International Conference on Computer and Information Sciences, ICCIS 2020","id":"ITEM-1","issued":{"date-parts":[["2020"]]},"page":"7-10","title":"Sentiment Analysis of IMDb Movie Reviews Using Long Short-Term Memory","type":"article-journal"},"uris":["http://www.mendeley.com/documents/?uuid=20b9c72a-e485-44dd-a476-a751ad753132"]}],"mendeley":{"formattedCitation":"(Qaisar, 2020)","plainTextFormattedCitation":"(Qaisar, 2020)","previouslyFormattedCitation":"(Qaisar, 2020)"},"properties":{"noteIndex":0},"schema":"https://github.com/citation-style-language/schema/raw/master/csl-citation.json"}</w:instrText>
      </w:r>
      <w:r w:rsidR="00E220EA" w:rsidRPr="0043796F">
        <w:fldChar w:fldCharType="separate"/>
      </w:r>
      <w:r w:rsidR="00E220EA" w:rsidRPr="0043796F">
        <w:rPr>
          <w:noProof/>
        </w:rPr>
        <w:t>(Qaisar, 2020)</w:t>
      </w:r>
      <w:r w:rsidR="00E220EA" w:rsidRPr="0043796F">
        <w:fldChar w:fldCharType="end"/>
      </w:r>
    </w:p>
    <w:p w14:paraId="54C86715" w14:textId="3905756E" w:rsidR="00035558" w:rsidRDefault="00035558" w:rsidP="0097146D">
      <w:pPr>
        <w:spacing w:line="360" w:lineRule="auto"/>
        <w:jc w:val="both"/>
      </w:pPr>
    </w:p>
    <w:p w14:paraId="3AA1EB52" w14:textId="76DDCB58" w:rsidR="006B03EA" w:rsidRPr="0043796F" w:rsidRDefault="00ED7DFA" w:rsidP="0097146D">
      <w:pPr>
        <w:spacing w:line="360" w:lineRule="auto"/>
        <w:jc w:val="both"/>
      </w:pPr>
      <w:r>
        <w:lastRenderedPageBreak/>
        <w:t xml:space="preserve">Film Industries including songs, trailers, movies etc rely heavily on sentiment analysis to figure out how people are feeling about particular song/trailer or movie. This sentiment analysis can also give pointers to other producers on what people don’t like in movies or songs etc based on that they can take actions for their next movies. And existing movie reviews help user to decide on which movie to watch or not to watch etc and film makers in a way that what particular things people like the most and disliked the most. The dataset here is taken from Kaggle and it contains IMDB movie reviews. </w:t>
      </w:r>
      <w:r w:rsidR="008E3349">
        <w:fldChar w:fldCharType="begin" w:fldLock="1"/>
      </w:r>
      <w:r w:rsidR="00223014">
        <w:instrText>ADDIN CSL_CITATION {"citationItems":[{"id":"ITEM-1","itemData":{"URL":"https://www.kaggle.com/lakshmi25npathi/imdb-dataset-of-50k-movie-reviews","accessed":{"date-parts":[["2021","4","9"]]},"id":"ITEM-1","issued":{"date-parts":[["0"]]},"title":"IMDB Dataset of 50K Movie Reviews | Kaggle","type":"webpage"},"uris":["http://www.mendeley.com/documents/?uuid=825c1ce5-4b51-3255-a3e5-bbdd850d783f"]}],"mendeley":{"formattedCitation":"(IMDB Dataset of 50K Movie Reviews | Kaggle, 2021)","plainTextFormattedCitation":"(IMDB Dataset of 50K Movie Reviews | Kaggle, 2021)","previouslyFormattedCitation":"(IMDB Dataset of 50K Movie Reviews | Kaggle, 2021)"},"properties":{"noteIndex":0},"schema":"https://github.com/citation-style-language/schema/raw/master/csl-citation.json"}</w:instrText>
      </w:r>
      <w:r w:rsidR="008E3349">
        <w:fldChar w:fldCharType="separate"/>
      </w:r>
      <w:r w:rsidR="008E3349" w:rsidRPr="008E3349">
        <w:rPr>
          <w:noProof/>
        </w:rPr>
        <w:t>(IMDB Dataset of 50K Movie Reviews | Kaggle, 2021)</w:t>
      </w:r>
      <w:r w:rsidR="008E3349">
        <w:fldChar w:fldCharType="end"/>
      </w:r>
    </w:p>
    <w:p w14:paraId="353A4219" w14:textId="2EA8ACEF" w:rsidR="006B03EA" w:rsidRDefault="006B03EA" w:rsidP="0097146D">
      <w:pPr>
        <w:spacing w:line="360" w:lineRule="auto"/>
        <w:jc w:val="both"/>
      </w:pPr>
    </w:p>
    <w:p w14:paraId="5C567593" w14:textId="2277B676" w:rsidR="000E1E0B" w:rsidRPr="00A80491" w:rsidRDefault="00B67197" w:rsidP="0097146D">
      <w:pPr>
        <w:spacing w:line="360" w:lineRule="auto"/>
        <w:jc w:val="both"/>
      </w:pPr>
      <w:r>
        <w:t xml:space="preserve">Lot of research has already been done in this area using different </w:t>
      </w:r>
      <w:r w:rsidR="00CE008E">
        <w:t xml:space="preserve">context-free </w:t>
      </w:r>
      <w:r>
        <w:t>embedding techniques like BOW, TF-IDF</w:t>
      </w:r>
      <w:r w:rsidR="00185A2B">
        <w:t>, Word2Vec</w:t>
      </w:r>
      <w:r>
        <w:t xml:space="preserve"> with different machine lea</w:t>
      </w:r>
      <w:r w:rsidR="0028782E">
        <w:t>r</w:t>
      </w:r>
      <w:r>
        <w:t xml:space="preserve">ning models but </w:t>
      </w:r>
      <w:r w:rsidR="00334878">
        <w:t>there is a scope of doing more research on sentiment analysis with recently introduced contextual embedding techniques</w:t>
      </w:r>
      <w:r>
        <w:t xml:space="preserve"> </w:t>
      </w:r>
      <w:r w:rsidR="00334878">
        <w:t>like BERT embeddings</w:t>
      </w:r>
      <w:r w:rsidR="007947FA">
        <w:t xml:space="preserve"> with different machine learning models.</w:t>
      </w:r>
    </w:p>
    <w:p w14:paraId="50247799" w14:textId="77777777" w:rsidR="009E121C" w:rsidRPr="0043796F" w:rsidRDefault="009E121C" w:rsidP="0097146D">
      <w:pPr>
        <w:spacing w:line="360" w:lineRule="auto"/>
        <w:jc w:val="both"/>
        <w:rPr>
          <w:lang w:val="en-GB"/>
        </w:rPr>
      </w:pPr>
    </w:p>
    <w:p w14:paraId="19F633C9" w14:textId="6828EC8B" w:rsidR="004D7CE4" w:rsidRPr="00992DCA" w:rsidRDefault="00F6040F" w:rsidP="0097146D">
      <w:pPr>
        <w:spacing w:line="360" w:lineRule="auto"/>
        <w:jc w:val="both"/>
      </w:pPr>
      <w:r>
        <w:t>Broadly</w:t>
      </w:r>
      <w:r w:rsidR="00FA4B4D" w:rsidRPr="0043796F">
        <w:t xml:space="preserve"> </w:t>
      </w:r>
      <w:r w:rsidR="00956008">
        <w:t>below</w:t>
      </w:r>
      <w:r w:rsidR="00FA4B4D" w:rsidRPr="0043796F">
        <w:t xml:space="preserve"> are </w:t>
      </w:r>
      <w:r w:rsidR="00956008">
        <w:t xml:space="preserve">the </w:t>
      </w:r>
      <w:r w:rsidR="00FA4B4D" w:rsidRPr="0043796F">
        <w:t>two types</w:t>
      </w:r>
      <w:r w:rsidR="00FA4B4D" w:rsidRPr="0043796F">
        <w:rPr>
          <w:lang w:val="en-US"/>
        </w:rPr>
        <w:t xml:space="preserve"> of sentiment analysis</w:t>
      </w:r>
      <w:r w:rsidR="00531177" w:rsidRPr="0043796F">
        <w:rPr>
          <w:lang w:val="en-US"/>
        </w:rPr>
        <w:t xml:space="preserve"> techniques</w:t>
      </w:r>
      <w:r w:rsidR="00FA4B4D" w:rsidRPr="0043796F">
        <w:rPr>
          <w:lang w:val="en-US"/>
        </w:rPr>
        <w:t xml:space="preserve">. </w:t>
      </w:r>
    </w:p>
    <w:p w14:paraId="50045330" w14:textId="082EBA47" w:rsidR="00EF01BF" w:rsidRPr="00786751" w:rsidRDefault="00FA02BF" w:rsidP="00C83CD0">
      <w:pPr>
        <w:pStyle w:val="ListParagraph"/>
        <w:numPr>
          <w:ilvl w:val="0"/>
          <w:numId w:val="19"/>
        </w:numPr>
        <w:spacing w:line="360" w:lineRule="auto"/>
        <w:rPr>
          <w:rFonts w:ascii="Times New Roman" w:hAnsi="Times New Roman" w:cs="Times New Roman"/>
          <w:sz w:val="24"/>
          <w:szCs w:val="24"/>
        </w:rPr>
      </w:pPr>
      <w:r w:rsidRPr="00786751">
        <w:rPr>
          <w:rFonts w:ascii="Times New Roman" w:hAnsi="Times New Roman" w:cs="Times New Roman"/>
          <w:b/>
          <w:bCs/>
          <w:sz w:val="24"/>
          <w:szCs w:val="24"/>
        </w:rPr>
        <w:t>Machine Learning based techniques</w:t>
      </w:r>
      <w:r w:rsidR="007F6EFF" w:rsidRPr="00786751">
        <w:rPr>
          <w:rFonts w:ascii="Times New Roman" w:hAnsi="Times New Roman" w:cs="Times New Roman"/>
          <w:sz w:val="24"/>
          <w:szCs w:val="24"/>
        </w:rPr>
        <w:t xml:space="preserve">: </w:t>
      </w:r>
      <w:r w:rsidR="00AA48C3" w:rsidRPr="00786751">
        <w:rPr>
          <w:rFonts w:ascii="Times New Roman" w:hAnsi="Times New Roman" w:cs="Times New Roman"/>
          <w:sz w:val="24"/>
          <w:szCs w:val="24"/>
        </w:rPr>
        <w:t xml:space="preserve">This </w:t>
      </w:r>
      <w:r w:rsidR="00147186" w:rsidRPr="00786751">
        <w:rPr>
          <w:rFonts w:ascii="Times New Roman" w:hAnsi="Times New Roman" w:cs="Times New Roman"/>
          <w:sz w:val="24"/>
          <w:szCs w:val="24"/>
        </w:rPr>
        <w:t>technique</w:t>
      </w:r>
      <w:r w:rsidR="00AA48C3" w:rsidRPr="00786751">
        <w:rPr>
          <w:rFonts w:ascii="Times New Roman" w:hAnsi="Times New Roman" w:cs="Times New Roman"/>
          <w:sz w:val="24"/>
          <w:szCs w:val="24"/>
        </w:rPr>
        <w:t xml:space="preserve"> mainly falls into supervised classification category, </w:t>
      </w:r>
      <w:r w:rsidR="00C4353E" w:rsidRPr="00786751">
        <w:rPr>
          <w:rFonts w:ascii="Times New Roman" w:hAnsi="Times New Roman" w:cs="Times New Roman"/>
          <w:sz w:val="24"/>
          <w:szCs w:val="24"/>
        </w:rPr>
        <w:t>in</w:t>
      </w:r>
      <w:r w:rsidR="00AA48C3" w:rsidRPr="00786751">
        <w:rPr>
          <w:rFonts w:ascii="Times New Roman" w:hAnsi="Times New Roman" w:cs="Times New Roman"/>
          <w:sz w:val="24"/>
          <w:szCs w:val="24"/>
        </w:rPr>
        <w:t xml:space="preserve"> this technique two set of datasets are </w:t>
      </w:r>
      <w:r w:rsidR="003F2AE2" w:rsidRPr="00786751">
        <w:rPr>
          <w:rFonts w:ascii="Times New Roman" w:hAnsi="Times New Roman" w:cs="Times New Roman"/>
          <w:sz w:val="24"/>
          <w:szCs w:val="24"/>
        </w:rPr>
        <w:t>required</w:t>
      </w:r>
      <w:r w:rsidR="00AA48C3" w:rsidRPr="00786751">
        <w:rPr>
          <w:rFonts w:ascii="Times New Roman" w:hAnsi="Times New Roman" w:cs="Times New Roman"/>
          <w:sz w:val="24"/>
          <w:szCs w:val="24"/>
        </w:rPr>
        <w:t xml:space="preserve">, train dataset and test </w:t>
      </w:r>
      <w:r w:rsidR="00EA5449" w:rsidRPr="00786751">
        <w:rPr>
          <w:rFonts w:ascii="Times New Roman" w:hAnsi="Times New Roman" w:cs="Times New Roman"/>
          <w:sz w:val="24"/>
          <w:szCs w:val="24"/>
        </w:rPr>
        <w:t>dataset, Train</w:t>
      </w:r>
      <w:r w:rsidR="00AA48C3" w:rsidRPr="00786751">
        <w:rPr>
          <w:rFonts w:ascii="Times New Roman" w:hAnsi="Times New Roman" w:cs="Times New Roman"/>
          <w:sz w:val="24"/>
          <w:szCs w:val="24"/>
        </w:rPr>
        <w:t xml:space="preserve"> dataset is used to learn various </w:t>
      </w:r>
      <w:r w:rsidR="00187381" w:rsidRPr="00786751">
        <w:rPr>
          <w:rFonts w:ascii="Times New Roman" w:hAnsi="Times New Roman" w:cs="Times New Roman"/>
          <w:sz w:val="24"/>
          <w:szCs w:val="24"/>
        </w:rPr>
        <w:t>patterns</w:t>
      </w:r>
      <w:r w:rsidR="00B21681" w:rsidRPr="00786751">
        <w:rPr>
          <w:rFonts w:ascii="Times New Roman" w:hAnsi="Times New Roman" w:cs="Times New Roman"/>
          <w:sz w:val="24"/>
          <w:szCs w:val="24"/>
        </w:rPr>
        <w:t xml:space="preserve"> between variables</w:t>
      </w:r>
      <w:r w:rsidR="00AA48C3" w:rsidRPr="00786751">
        <w:rPr>
          <w:rFonts w:ascii="Times New Roman" w:hAnsi="Times New Roman" w:cs="Times New Roman"/>
          <w:sz w:val="24"/>
          <w:szCs w:val="24"/>
        </w:rPr>
        <w:t xml:space="preserve"> of </w:t>
      </w:r>
      <w:r w:rsidR="00C7256D" w:rsidRPr="00786751">
        <w:rPr>
          <w:rFonts w:ascii="Times New Roman" w:hAnsi="Times New Roman" w:cs="Times New Roman"/>
          <w:sz w:val="24"/>
          <w:szCs w:val="24"/>
        </w:rPr>
        <w:t>the subject</w:t>
      </w:r>
      <w:r w:rsidR="00AA48C3" w:rsidRPr="00786751">
        <w:rPr>
          <w:rFonts w:ascii="Times New Roman" w:hAnsi="Times New Roman" w:cs="Times New Roman"/>
          <w:sz w:val="24"/>
          <w:szCs w:val="24"/>
        </w:rPr>
        <w:t xml:space="preserve"> and test document is used to check </w:t>
      </w:r>
      <w:r w:rsidR="003007DC" w:rsidRPr="00786751">
        <w:rPr>
          <w:rFonts w:ascii="Times New Roman" w:hAnsi="Times New Roman" w:cs="Times New Roman"/>
          <w:sz w:val="24"/>
          <w:szCs w:val="24"/>
        </w:rPr>
        <w:t>the robustness of the model on the dataset that model hasn’t seen yet</w:t>
      </w:r>
      <w:r w:rsidR="00AA48C3" w:rsidRPr="00786751">
        <w:rPr>
          <w:rFonts w:ascii="Times New Roman" w:hAnsi="Times New Roman" w:cs="Times New Roman"/>
          <w:sz w:val="24"/>
          <w:szCs w:val="24"/>
        </w:rPr>
        <w:t>.</w:t>
      </w:r>
      <w:r w:rsidR="00EE57DE" w:rsidRPr="00786751">
        <w:rPr>
          <w:rFonts w:ascii="Times New Roman" w:hAnsi="Times New Roman" w:cs="Times New Roman"/>
          <w:sz w:val="24"/>
          <w:szCs w:val="24"/>
        </w:rPr>
        <w:t xml:space="preserve"> Logistic Regression, SVM and Naïve Bayes have achieved good performance in this area. One important decision to make in this method is to do feature selection. The most </w:t>
      </w:r>
      <w:r w:rsidR="00D16474" w:rsidRPr="00786751">
        <w:rPr>
          <w:rFonts w:ascii="Times New Roman" w:hAnsi="Times New Roman" w:cs="Times New Roman"/>
          <w:sz w:val="24"/>
          <w:szCs w:val="24"/>
        </w:rPr>
        <w:t>widely</w:t>
      </w:r>
      <w:r w:rsidR="00EE57DE" w:rsidRPr="00786751">
        <w:rPr>
          <w:rFonts w:ascii="Times New Roman" w:hAnsi="Times New Roman" w:cs="Times New Roman"/>
          <w:sz w:val="24"/>
          <w:szCs w:val="24"/>
        </w:rPr>
        <w:t xml:space="preserve"> used features in this method are as (1) </w:t>
      </w:r>
      <w:r w:rsidR="00217AFE" w:rsidRPr="00786751">
        <w:rPr>
          <w:rFonts w:ascii="Times New Roman" w:hAnsi="Times New Roman" w:cs="Times New Roman"/>
          <w:sz w:val="24"/>
          <w:szCs w:val="24"/>
        </w:rPr>
        <w:t>Term</w:t>
      </w:r>
      <w:r w:rsidR="00EE57DE" w:rsidRPr="00786751">
        <w:rPr>
          <w:rFonts w:ascii="Times New Roman" w:hAnsi="Times New Roman" w:cs="Times New Roman"/>
          <w:sz w:val="24"/>
          <w:szCs w:val="24"/>
        </w:rPr>
        <w:t xml:space="preserve"> frequency (2) Part of Speech Information (3) Negations (4) Opinion word</w:t>
      </w:r>
      <w:r w:rsidR="00F32291" w:rsidRPr="00786751">
        <w:rPr>
          <w:rFonts w:ascii="Times New Roman" w:hAnsi="Times New Roman" w:cs="Times New Roman"/>
          <w:sz w:val="24"/>
          <w:szCs w:val="24"/>
        </w:rPr>
        <w:t>s</w:t>
      </w:r>
      <w:r w:rsidR="00EE57DE" w:rsidRPr="00786751">
        <w:rPr>
          <w:rFonts w:ascii="Times New Roman" w:hAnsi="Times New Roman" w:cs="Times New Roman"/>
          <w:sz w:val="24"/>
          <w:szCs w:val="24"/>
        </w:rPr>
        <w:t xml:space="preserve"> and phrases</w:t>
      </w:r>
      <w:r w:rsidR="00872BEC" w:rsidRPr="00786751">
        <w:rPr>
          <w:rFonts w:ascii="Times New Roman" w:hAnsi="Times New Roman" w:cs="Times New Roman"/>
          <w:sz w:val="24"/>
          <w:szCs w:val="24"/>
        </w:rPr>
        <w:t>.</w:t>
      </w:r>
    </w:p>
    <w:p w14:paraId="34DBC36C" w14:textId="1C5A4CB0" w:rsidR="00BF43EE" w:rsidRPr="00786751" w:rsidRDefault="00D956F8" w:rsidP="0097146D">
      <w:pPr>
        <w:pStyle w:val="ListParagraph"/>
        <w:numPr>
          <w:ilvl w:val="0"/>
          <w:numId w:val="19"/>
        </w:numPr>
        <w:spacing w:line="360" w:lineRule="auto"/>
        <w:rPr>
          <w:rFonts w:ascii="Times New Roman" w:hAnsi="Times New Roman" w:cs="Times New Roman"/>
          <w:sz w:val="24"/>
          <w:szCs w:val="24"/>
        </w:rPr>
      </w:pPr>
      <w:r w:rsidRPr="00786751">
        <w:rPr>
          <w:rFonts w:ascii="Times New Roman" w:hAnsi="Times New Roman" w:cs="Times New Roman"/>
          <w:b/>
          <w:bCs/>
          <w:sz w:val="24"/>
          <w:szCs w:val="24"/>
        </w:rPr>
        <w:t>Lexicon based techniques</w:t>
      </w:r>
      <w:r w:rsidR="007F6EFF" w:rsidRPr="00786751">
        <w:rPr>
          <w:rFonts w:ascii="Times New Roman" w:hAnsi="Times New Roman" w:cs="Times New Roman"/>
          <w:sz w:val="24"/>
          <w:szCs w:val="24"/>
        </w:rPr>
        <w:t xml:space="preserve">: </w:t>
      </w:r>
      <w:r w:rsidR="00B03267" w:rsidRPr="00786751">
        <w:rPr>
          <w:rFonts w:ascii="Times New Roman" w:hAnsi="Times New Roman" w:cs="Times New Roman"/>
          <w:sz w:val="24"/>
          <w:szCs w:val="24"/>
        </w:rPr>
        <w:t>It is unsupervised technique</w:t>
      </w:r>
      <w:r w:rsidR="000F0C76" w:rsidRPr="00786751">
        <w:rPr>
          <w:rFonts w:ascii="Times New Roman" w:hAnsi="Times New Roman" w:cs="Times New Roman"/>
          <w:sz w:val="24"/>
          <w:szCs w:val="24"/>
        </w:rPr>
        <w:t xml:space="preserve"> as it requires prior knowledge of sentiment lexicons</w:t>
      </w:r>
      <w:r w:rsidR="00B03267" w:rsidRPr="00786751">
        <w:rPr>
          <w:rFonts w:ascii="Times New Roman" w:hAnsi="Times New Roman" w:cs="Times New Roman"/>
          <w:sz w:val="24"/>
          <w:szCs w:val="24"/>
        </w:rPr>
        <w:t>.</w:t>
      </w:r>
      <w:r w:rsidR="00B26D0E" w:rsidRPr="00786751">
        <w:rPr>
          <w:rFonts w:ascii="Times New Roman" w:hAnsi="Times New Roman" w:cs="Times New Roman"/>
          <w:sz w:val="24"/>
          <w:szCs w:val="24"/>
        </w:rPr>
        <w:t xml:space="preserve"> </w:t>
      </w:r>
      <w:r w:rsidR="00727382" w:rsidRPr="00786751">
        <w:rPr>
          <w:rFonts w:ascii="Times New Roman" w:hAnsi="Times New Roman" w:cs="Times New Roman"/>
          <w:sz w:val="24"/>
          <w:szCs w:val="24"/>
        </w:rPr>
        <w:t>In this technique features of a given statements are compared with sentiment lexicons whose values are known in advance</w:t>
      </w:r>
      <w:r w:rsidR="00B26D0E" w:rsidRPr="00786751">
        <w:rPr>
          <w:rFonts w:ascii="Times New Roman" w:hAnsi="Times New Roman" w:cs="Times New Roman"/>
          <w:sz w:val="24"/>
          <w:szCs w:val="24"/>
        </w:rPr>
        <w:t xml:space="preserve">. </w:t>
      </w:r>
      <w:r w:rsidR="008E5509" w:rsidRPr="00786751">
        <w:rPr>
          <w:rFonts w:ascii="Times New Roman" w:hAnsi="Times New Roman" w:cs="Times New Roman"/>
          <w:sz w:val="24"/>
          <w:szCs w:val="24"/>
        </w:rPr>
        <w:t>These lexicons</w:t>
      </w:r>
      <w:r w:rsidR="00B26D0E" w:rsidRPr="00786751">
        <w:rPr>
          <w:rFonts w:ascii="Times New Roman" w:hAnsi="Times New Roman" w:cs="Times New Roman"/>
          <w:sz w:val="24"/>
          <w:szCs w:val="24"/>
        </w:rPr>
        <w:t xml:space="preserve"> </w:t>
      </w:r>
      <w:r w:rsidR="00FD6694" w:rsidRPr="00786751">
        <w:rPr>
          <w:rFonts w:ascii="Times New Roman" w:hAnsi="Times New Roman" w:cs="Times New Roman"/>
          <w:sz w:val="24"/>
          <w:szCs w:val="24"/>
        </w:rPr>
        <w:t>contain</w:t>
      </w:r>
      <w:r w:rsidR="00B26D0E" w:rsidRPr="00786751">
        <w:rPr>
          <w:rFonts w:ascii="Times New Roman" w:hAnsi="Times New Roman" w:cs="Times New Roman"/>
          <w:sz w:val="24"/>
          <w:szCs w:val="24"/>
        </w:rPr>
        <w:t xml:space="preserve"> the word list that represents people</w:t>
      </w:r>
      <w:r w:rsidR="00A7444B" w:rsidRPr="00786751">
        <w:rPr>
          <w:rFonts w:ascii="Times New Roman" w:hAnsi="Times New Roman" w:cs="Times New Roman"/>
          <w:sz w:val="24"/>
          <w:szCs w:val="24"/>
        </w:rPr>
        <w:t>’</w:t>
      </w:r>
      <w:r w:rsidR="00B26D0E" w:rsidRPr="00786751">
        <w:rPr>
          <w:rFonts w:ascii="Times New Roman" w:hAnsi="Times New Roman" w:cs="Times New Roman"/>
          <w:sz w:val="24"/>
          <w:szCs w:val="24"/>
        </w:rPr>
        <w:t>s subjective feelings and opinions.</w:t>
      </w:r>
      <w:r w:rsidR="00103C9E" w:rsidRPr="00786751">
        <w:rPr>
          <w:rFonts w:ascii="Times New Roman" w:hAnsi="Times New Roman" w:cs="Times New Roman"/>
          <w:sz w:val="24"/>
          <w:szCs w:val="24"/>
        </w:rPr>
        <w:t xml:space="preserve"> Once we have these lexicons handy next task is to go through document and find out positive and negative lexicons in each statement and if statement has more </w:t>
      </w:r>
      <w:r w:rsidR="00940C6B" w:rsidRPr="00786751">
        <w:rPr>
          <w:rFonts w:ascii="Times New Roman" w:hAnsi="Times New Roman" w:cs="Times New Roman"/>
          <w:sz w:val="24"/>
          <w:szCs w:val="24"/>
        </w:rPr>
        <w:t>positives,</w:t>
      </w:r>
      <w:r w:rsidR="00103C9E" w:rsidRPr="00786751">
        <w:rPr>
          <w:rFonts w:ascii="Times New Roman" w:hAnsi="Times New Roman" w:cs="Times New Roman"/>
          <w:sz w:val="24"/>
          <w:szCs w:val="24"/>
        </w:rPr>
        <w:t xml:space="preserve"> it’s a positive sentiment otherwise it’s a negative sentiment.</w:t>
      </w:r>
      <w:r w:rsidR="00254574" w:rsidRPr="00786751">
        <w:rPr>
          <w:rFonts w:ascii="Times New Roman" w:hAnsi="Times New Roman" w:cs="Times New Roman"/>
          <w:sz w:val="24"/>
          <w:szCs w:val="24"/>
        </w:rPr>
        <w:t xml:space="preserve"> </w:t>
      </w:r>
      <w:r w:rsidR="004E45D1" w:rsidRPr="00786751">
        <w:rPr>
          <w:rFonts w:ascii="Times New Roman" w:hAnsi="Times New Roman" w:cs="Times New Roman"/>
          <w:sz w:val="24"/>
          <w:szCs w:val="24"/>
        </w:rPr>
        <w:t xml:space="preserve">There are </w:t>
      </w:r>
      <w:r w:rsidR="001651BD" w:rsidRPr="00786751">
        <w:rPr>
          <w:rFonts w:ascii="Times New Roman" w:hAnsi="Times New Roman" w:cs="Times New Roman"/>
          <w:sz w:val="24"/>
          <w:szCs w:val="24"/>
        </w:rPr>
        <w:t>few</w:t>
      </w:r>
      <w:r w:rsidR="004E45D1" w:rsidRPr="00786751">
        <w:rPr>
          <w:rFonts w:ascii="Times New Roman" w:hAnsi="Times New Roman" w:cs="Times New Roman"/>
          <w:sz w:val="24"/>
          <w:szCs w:val="24"/>
        </w:rPr>
        <w:t xml:space="preserve"> methods to </w:t>
      </w:r>
      <w:r w:rsidR="000F50F7" w:rsidRPr="00786751">
        <w:rPr>
          <w:rFonts w:ascii="Times New Roman" w:hAnsi="Times New Roman" w:cs="Times New Roman"/>
          <w:sz w:val="24"/>
          <w:szCs w:val="24"/>
        </w:rPr>
        <w:t>build</w:t>
      </w:r>
      <w:r w:rsidR="004E45D1" w:rsidRPr="00786751">
        <w:rPr>
          <w:rFonts w:ascii="Times New Roman" w:hAnsi="Times New Roman" w:cs="Times New Roman"/>
          <w:sz w:val="24"/>
          <w:szCs w:val="24"/>
        </w:rPr>
        <w:t xml:space="preserve"> sentiment lexicon</w:t>
      </w:r>
      <w:r w:rsidR="00F6794E" w:rsidRPr="00786751">
        <w:rPr>
          <w:rFonts w:ascii="Times New Roman" w:hAnsi="Times New Roman" w:cs="Times New Roman"/>
          <w:sz w:val="24"/>
          <w:szCs w:val="24"/>
        </w:rPr>
        <w:t>s</w:t>
      </w:r>
      <w:r w:rsidR="004E45D1" w:rsidRPr="00786751">
        <w:rPr>
          <w:rFonts w:ascii="Times New Roman" w:hAnsi="Times New Roman" w:cs="Times New Roman"/>
          <w:sz w:val="24"/>
          <w:szCs w:val="24"/>
        </w:rPr>
        <w:t xml:space="preserve"> (1) Manual</w:t>
      </w:r>
      <w:r w:rsidR="006A1ADB" w:rsidRPr="00786751">
        <w:rPr>
          <w:rFonts w:ascii="Times New Roman" w:hAnsi="Times New Roman" w:cs="Times New Roman"/>
          <w:sz w:val="24"/>
          <w:szCs w:val="24"/>
        </w:rPr>
        <w:t xml:space="preserve">ly </w:t>
      </w:r>
      <w:r w:rsidR="004E45D1" w:rsidRPr="00786751">
        <w:rPr>
          <w:rFonts w:ascii="Times New Roman" w:hAnsi="Times New Roman" w:cs="Times New Roman"/>
          <w:sz w:val="24"/>
          <w:szCs w:val="24"/>
        </w:rPr>
        <w:t xml:space="preserve">(2) </w:t>
      </w:r>
      <w:r w:rsidR="006C6DF9" w:rsidRPr="00786751">
        <w:rPr>
          <w:rFonts w:ascii="Times New Roman" w:hAnsi="Times New Roman" w:cs="Times New Roman"/>
          <w:sz w:val="24"/>
          <w:szCs w:val="24"/>
        </w:rPr>
        <w:t xml:space="preserve">From </w:t>
      </w:r>
      <w:r w:rsidR="004E45D1" w:rsidRPr="00786751">
        <w:rPr>
          <w:rFonts w:ascii="Times New Roman" w:hAnsi="Times New Roman" w:cs="Times New Roman"/>
          <w:sz w:val="24"/>
          <w:szCs w:val="24"/>
        </w:rPr>
        <w:t xml:space="preserve">Corpus (3) </w:t>
      </w:r>
      <w:r w:rsidR="00E922C7" w:rsidRPr="00786751">
        <w:rPr>
          <w:rFonts w:ascii="Times New Roman" w:hAnsi="Times New Roman" w:cs="Times New Roman"/>
          <w:sz w:val="24"/>
          <w:szCs w:val="24"/>
        </w:rPr>
        <w:t>From Dictionary</w:t>
      </w:r>
      <w:r w:rsidR="004E45D1" w:rsidRPr="00786751">
        <w:rPr>
          <w:rFonts w:ascii="Times New Roman" w:hAnsi="Times New Roman" w:cs="Times New Roman"/>
          <w:sz w:val="24"/>
          <w:szCs w:val="24"/>
        </w:rPr>
        <w:t xml:space="preserve">. </w:t>
      </w:r>
      <w:r w:rsidR="00A2487C" w:rsidRPr="00786751">
        <w:rPr>
          <w:rFonts w:ascii="Times New Roman" w:hAnsi="Times New Roman" w:cs="Times New Roman"/>
          <w:sz w:val="24"/>
          <w:szCs w:val="24"/>
        </w:rPr>
        <w:fldChar w:fldCharType="begin" w:fldLock="1"/>
      </w:r>
      <w:r w:rsidR="00AA48C3" w:rsidRPr="00786751">
        <w:rPr>
          <w:rFonts w:ascii="Times New Roman" w:hAnsi="Times New Roman" w:cs="Times New Roman"/>
          <w:sz w:val="24"/>
          <w:szCs w:val="24"/>
        </w:rPr>
        <w:instrText>ADDIN CSL_CITATION {"citationItems":[{"id":"ITEM-1","itemData":{"abstract":"The growth of social web contributes vast amount of user generated content such as customer reviews, comments and opinions. This user generated content can be about products, people, events, etc. This information is very useful for businesses, governments and individuals. While this content meant to be helpful analyzing this bulk of user generated content is difficult and time consuming. So there is a need to develop an intelligent system which automatically mine such huge content and classify them into positive, negative and neutral category. Sentiment analysis is the automated mining of attitudes, opinions, and emotions from text, speech, and database sources through Natural Language Processing (NLP). The objective of this paper is to discover the concept of Sentiment Analysis in the field of Natural Language Processing, and presents a comparative study of its techniques in this field.","author":[{"dropping-particle":"","family":"Vohra","given":"Mr S M","non-dropping-particle":"","parse-names":false,"suffix":""},{"dropping-particle":"","family":"Teraiya","given":"Prof J B","non-dropping-particle":"","parse-names":false,"suffix":""}],"container-title":"Journal of Information,Knowledge and Research in Computer Engineering","id":"ITEM-1","issued":{"date-parts":[["2013"]]},"page":"313-317","title":"Journal of Information, Knowledge and Research in Computer Engineering a Comparative Study of Sentiment Analysis Techniques","type":"article-journal"},"uris":["http://www.mendeley.com/documents/?uuid=711897a4-4a4a-414b-af8a-68ed22593b3b"]}],"mendeley":{"formattedCitation":"(Vohra and Teraiya, 2013)","plainTextFormattedCitation":"(Vohra and Teraiya, 2013)","previouslyFormattedCitation":"(Vohra and Teraiya, 2013)"},"properties":{"noteIndex":0},"schema":"https://github.com/citation-style-language/schema/raw/master/csl-citation.json"}</w:instrText>
      </w:r>
      <w:r w:rsidR="00A2487C" w:rsidRPr="00786751">
        <w:rPr>
          <w:rFonts w:ascii="Times New Roman" w:hAnsi="Times New Roman" w:cs="Times New Roman"/>
          <w:sz w:val="24"/>
          <w:szCs w:val="24"/>
        </w:rPr>
        <w:fldChar w:fldCharType="separate"/>
      </w:r>
      <w:r w:rsidR="00A2487C" w:rsidRPr="00786751">
        <w:rPr>
          <w:rFonts w:ascii="Times New Roman" w:hAnsi="Times New Roman" w:cs="Times New Roman"/>
          <w:noProof/>
          <w:sz w:val="24"/>
          <w:szCs w:val="24"/>
        </w:rPr>
        <w:t>(Vohra and Teraiya, 2013)</w:t>
      </w:r>
      <w:r w:rsidR="00A2487C" w:rsidRPr="00786751">
        <w:rPr>
          <w:rFonts w:ascii="Times New Roman" w:hAnsi="Times New Roman" w:cs="Times New Roman"/>
          <w:sz w:val="24"/>
          <w:szCs w:val="24"/>
        </w:rPr>
        <w:fldChar w:fldCharType="end"/>
      </w:r>
    </w:p>
    <w:p w14:paraId="4F3CCD4F" w14:textId="036CDA95" w:rsidR="003A1AE5" w:rsidRDefault="003A1AE5" w:rsidP="0097146D">
      <w:pPr>
        <w:pStyle w:val="ListParagraph"/>
        <w:spacing w:line="360" w:lineRule="auto"/>
        <w:rPr>
          <w:rFonts w:ascii="Times New Roman" w:hAnsi="Times New Roman" w:cs="Times New Roman"/>
          <w:sz w:val="24"/>
          <w:szCs w:val="24"/>
        </w:rPr>
      </w:pPr>
    </w:p>
    <w:p w14:paraId="020A26CD" w14:textId="77777777" w:rsidR="0091305C" w:rsidRPr="003A1AE5" w:rsidRDefault="0091305C" w:rsidP="0097146D">
      <w:pPr>
        <w:pStyle w:val="ListParagraph"/>
        <w:spacing w:line="360" w:lineRule="auto"/>
        <w:rPr>
          <w:rFonts w:ascii="Times New Roman" w:hAnsi="Times New Roman" w:cs="Times New Roman"/>
          <w:sz w:val="24"/>
          <w:szCs w:val="24"/>
        </w:rPr>
      </w:pPr>
    </w:p>
    <w:p w14:paraId="5F5E6732" w14:textId="7072FFE1" w:rsidR="00D6595A" w:rsidRPr="0043796F" w:rsidRDefault="00D6595A" w:rsidP="0097146D">
      <w:pPr>
        <w:pStyle w:val="Heading1"/>
        <w:spacing w:line="360" w:lineRule="auto"/>
        <w:ind w:left="0"/>
        <w:jc w:val="both"/>
        <w:rPr>
          <w:rFonts w:cs="Times New Roman"/>
          <w:sz w:val="24"/>
          <w:szCs w:val="24"/>
        </w:rPr>
      </w:pPr>
      <w:r>
        <w:rPr>
          <w:rFonts w:cs="Times New Roman"/>
          <w:sz w:val="24"/>
          <w:szCs w:val="24"/>
        </w:rPr>
        <w:lastRenderedPageBreak/>
        <w:t>1.2</w:t>
      </w:r>
      <w:r w:rsidR="008D3C73">
        <w:rPr>
          <w:rFonts w:cs="Times New Roman"/>
          <w:sz w:val="24"/>
          <w:szCs w:val="24"/>
        </w:rPr>
        <w:tab/>
      </w:r>
      <w:r>
        <w:rPr>
          <w:rFonts w:cs="Times New Roman"/>
          <w:sz w:val="24"/>
          <w:szCs w:val="24"/>
        </w:rPr>
        <w:t>Problem Statement</w:t>
      </w:r>
    </w:p>
    <w:p w14:paraId="016EF2E5" w14:textId="31567332" w:rsidR="004A7E17" w:rsidRDefault="004A7E17" w:rsidP="0097146D">
      <w:pPr>
        <w:spacing w:line="360" w:lineRule="auto"/>
        <w:jc w:val="both"/>
      </w:pPr>
    </w:p>
    <w:p w14:paraId="5C8E017B" w14:textId="186E65F2" w:rsidR="001B021D" w:rsidRDefault="001B021D" w:rsidP="0097146D">
      <w:pPr>
        <w:spacing w:line="360" w:lineRule="auto"/>
        <w:jc w:val="both"/>
      </w:pPr>
      <w:r>
        <w:t>This research focuses on saving users’ precious time by suggesting them accurate sentiments of a particular movie. This research also can be used by other movie makers and actors to understand how their movie is being rated by critics. That will help them taking better actions based on these sentiments in the future movies.</w:t>
      </w:r>
      <w:r w:rsidR="00AE5DE0">
        <w:t xml:space="preserve"> Most of the existing researches have solved this problem with use of different embedding techniques like BOW, Word2Vec, Doc2Vec, or TF-IDF</w:t>
      </w:r>
      <w:r w:rsidR="00A86E78">
        <w:t xml:space="preserve"> with different machine learning models like SVM, LR, Decision Tree, Random Forest, Naïve Bayes etc. So </w:t>
      </w:r>
      <w:r w:rsidR="003E65A6">
        <w:t>there is a scope of solving following problems</w:t>
      </w:r>
      <w:r w:rsidR="00A86E78">
        <w:t>.</w:t>
      </w:r>
    </w:p>
    <w:p w14:paraId="288032F2" w14:textId="37400731" w:rsidR="00A86E78" w:rsidRPr="00A86E78" w:rsidRDefault="00A86E78" w:rsidP="0097146D">
      <w:pPr>
        <w:pStyle w:val="ListParagraph"/>
        <w:numPr>
          <w:ilvl w:val="0"/>
          <w:numId w:val="38"/>
        </w:numPr>
        <w:spacing w:line="360" w:lineRule="auto"/>
        <w:rPr>
          <w:rFonts w:ascii="Times New Roman" w:hAnsi="Times New Roman" w:cs="Times New Roman"/>
          <w:sz w:val="24"/>
          <w:szCs w:val="24"/>
        </w:rPr>
      </w:pPr>
      <w:r w:rsidRPr="00A86E78">
        <w:rPr>
          <w:rFonts w:ascii="Times New Roman" w:hAnsi="Times New Roman" w:cs="Times New Roman"/>
          <w:sz w:val="24"/>
          <w:szCs w:val="24"/>
        </w:rPr>
        <w:t>Can we get more accurate model that can help predicting movie reviews better to users?</w:t>
      </w:r>
    </w:p>
    <w:p w14:paraId="2E60A377" w14:textId="5E878C9A" w:rsidR="00A86E78" w:rsidRPr="00A86E78" w:rsidRDefault="00A86E78" w:rsidP="0097146D">
      <w:pPr>
        <w:pStyle w:val="ListParagraph"/>
        <w:numPr>
          <w:ilvl w:val="0"/>
          <w:numId w:val="38"/>
        </w:numPr>
        <w:spacing w:line="360" w:lineRule="auto"/>
        <w:rPr>
          <w:rFonts w:ascii="Times New Roman" w:hAnsi="Times New Roman" w:cs="Times New Roman"/>
          <w:sz w:val="24"/>
          <w:szCs w:val="24"/>
        </w:rPr>
      </w:pPr>
      <w:r w:rsidRPr="00A86E78">
        <w:rPr>
          <w:rFonts w:ascii="Times New Roman" w:hAnsi="Times New Roman" w:cs="Times New Roman"/>
          <w:sz w:val="24"/>
          <w:szCs w:val="24"/>
        </w:rPr>
        <w:t>Can contextual embedding techniques like BERT Embeddings do better than other traditional embedding techniques like Word2Vec, TF-IDF etc.</w:t>
      </w:r>
    </w:p>
    <w:p w14:paraId="7E629560" w14:textId="77777777" w:rsidR="00A86E78" w:rsidRPr="0043796F" w:rsidRDefault="00A86E78" w:rsidP="0097146D">
      <w:pPr>
        <w:spacing w:line="360" w:lineRule="auto"/>
        <w:jc w:val="both"/>
      </w:pPr>
    </w:p>
    <w:p w14:paraId="1D612284" w14:textId="5AB93A32" w:rsidR="00947D4B" w:rsidRPr="0043796F" w:rsidRDefault="00AC0242" w:rsidP="0097146D">
      <w:pPr>
        <w:pStyle w:val="Heading1"/>
        <w:spacing w:line="360" w:lineRule="auto"/>
        <w:ind w:left="0"/>
        <w:jc w:val="both"/>
        <w:rPr>
          <w:rFonts w:cs="Times New Roman"/>
          <w:sz w:val="24"/>
          <w:szCs w:val="24"/>
        </w:rPr>
      </w:pPr>
      <w:r>
        <w:rPr>
          <w:rFonts w:cs="Times New Roman"/>
          <w:sz w:val="24"/>
          <w:szCs w:val="24"/>
        </w:rPr>
        <w:t>1.</w:t>
      </w:r>
      <w:r w:rsidR="00A11437">
        <w:rPr>
          <w:rFonts w:cs="Times New Roman"/>
          <w:sz w:val="24"/>
          <w:szCs w:val="24"/>
        </w:rPr>
        <w:t>3</w:t>
      </w:r>
      <w:r w:rsidR="00AE1DDB">
        <w:rPr>
          <w:rFonts w:cs="Times New Roman"/>
          <w:sz w:val="24"/>
          <w:szCs w:val="24"/>
        </w:rPr>
        <w:tab/>
      </w:r>
      <w:r w:rsidR="00947D4B" w:rsidRPr="0043796F">
        <w:rPr>
          <w:rFonts w:cs="Times New Roman"/>
          <w:sz w:val="24"/>
          <w:szCs w:val="24"/>
        </w:rPr>
        <w:t>Aim and Objectives</w:t>
      </w:r>
    </w:p>
    <w:p w14:paraId="08E58470" w14:textId="77777777" w:rsidR="00E1485D" w:rsidRPr="0043796F" w:rsidRDefault="00E1485D" w:rsidP="0097146D">
      <w:pPr>
        <w:spacing w:line="360" w:lineRule="auto"/>
        <w:jc w:val="both"/>
        <w:rPr>
          <w:lang w:val="en-GB"/>
        </w:rPr>
      </w:pPr>
    </w:p>
    <w:p w14:paraId="726CD9DF" w14:textId="537532F8" w:rsidR="00EC2AC9" w:rsidRPr="0043796F" w:rsidRDefault="001B741D" w:rsidP="0097146D">
      <w:pPr>
        <w:spacing w:line="360" w:lineRule="auto"/>
        <w:jc w:val="both"/>
      </w:pPr>
      <w:r>
        <w:t>This research is aimed</w:t>
      </w:r>
      <w:r w:rsidR="0069623D" w:rsidRPr="0043796F">
        <w:t xml:space="preserve"> to </w:t>
      </w:r>
      <w:r w:rsidR="001774B7">
        <w:t>propose a model to classify sentiments on IMDB movie review with high accuracy</w:t>
      </w:r>
      <w:r w:rsidR="004B3E5D">
        <w:t xml:space="preserve"> and the</w:t>
      </w:r>
      <w:r w:rsidR="003D3E56">
        <w:t xml:space="preserve"> </w:t>
      </w:r>
      <w:r w:rsidR="004B3E5D">
        <w:t>g</w:t>
      </w:r>
      <w:r w:rsidR="003D3E56">
        <w:t xml:space="preserve">oal of this research is to contribute to </w:t>
      </w:r>
      <w:r w:rsidR="009A4510">
        <w:t>users who want to get accurate idea of overall sentiments on a particular movie which can help them deciding if they should watch particular movie or not</w:t>
      </w:r>
      <w:r w:rsidR="003D3E56">
        <w:t>.</w:t>
      </w:r>
    </w:p>
    <w:p w14:paraId="6F2D5969" w14:textId="6C51A00E" w:rsidR="00EC2AC9" w:rsidRPr="0043796F" w:rsidRDefault="00EC2AC9" w:rsidP="0097146D">
      <w:pPr>
        <w:spacing w:line="360" w:lineRule="auto"/>
        <w:jc w:val="both"/>
      </w:pPr>
      <w:r w:rsidRPr="0043796F">
        <w:t xml:space="preserve">Based on the </w:t>
      </w:r>
      <w:r w:rsidR="00487A2B">
        <w:t>goal</w:t>
      </w:r>
      <w:r w:rsidRPr="0043796F">
        <w:t xml:space="preserve"> of the study, Following objectives have been identified.</w:t>
      </w:r>
    </w:p>
    <w:p w14:paraId="7C977DB6" w14:textId="7D3F2618" w:rsidR="00EC2AC9" w:rsidRPr="003A1EDE" w:rsidRDefault="00B83FD0" w:rsidP="00C07657">
      <w:pPr>
        <w:pStyle w:val="ListParagraph"/>
        <w:numPr>
          <w:ilvl w:val="0"/>
          <w:numId w:val="20"/>
        </w:numPr>
        <w:spacing w:line="360" w:lineRule="auto"/>
        <w:rPr>
          <w:rFonts w:ascii="Times New Roman" w:hAnsi="Times New Roman" w:cs="Times New Roman"/>
          <w:sz w:val="24"/>
          <w:szCs w:val="24"/>
        </w:rPr>
      </w:pPr>
      <w:r w:rsidRPr="003A1EDE">
        <w:rPr>
          <w:rFonts w:ascii="Times New Roman" w:hAnsi="Times New Roman" w:cs="Times New Roman"/>
          <w:sz w:val="24"/>
          <w:szCs w:val="24"/>
        </w:rPr>
        <w:t>Figure out research that has been done so far in sentiment analysis domain for movie reviews.</w:t>
      </w:r>
    </w:p>
    <w:p w14:paraId="4BA8DA7B" w14:textId="0BC28E56" w:rsidR="00EC2AC9" w:rsidRPr="0043796F" w:rsidRDefault="00CC65E3" w:rsidP="0097146D">
      <w:pPr>
        <w:pStyle w:val="ListParagraph"/>
        <w:numPr>
          <w:ilvl w:val="0"/>
          <w:numId w:val="20"/>
        </w:numPr>
        <w:spacing w:line="360" w:lineRule="auto"/>
        <w:rPr>
          <w:rFonts w:ascii="Times New Roman" w:hAnsi="Times New Roman" w:cs="Times New Roman"/>
          <w:sz w:val="24"/>
          <w:szCs w:val="24"/>
        </w:rPr>
      </w:pPr>
      <w:r>
        <w:rPr>
          <w:rFonts w:ascii="Times New Roman" w:hAnsi="Times New Roman" w:cs="Times New Roman"/>
          <w:sz w:val="24"/>
          <w:szCs w:val="24"/>
        </w:rPr>
        <w:t xml:space="preserve">Figure out </w:t>
      </w:r>
      <w:r w:rsidR="009E5D38">
        <w:rPr>
          <w:rFonts w:ascii="Times New Roman" w:hAnsi="Times New Roman" w:cs="Times New Roman"/>
          <w:sz w:val="24"/>
          <w:szCs w:val="24"/>
        </w:rPr>
        <w:t xml:space="preserve">the </w:t>
      </w:r>
      <w:r>
        <w:rPr>
          <w:rFonts w:ascii="Times New Roman" w:hAnsi="Times New Roman" w:cs="Times New Roman"/>
          <w:sz w:val="24"/>
          <w:szCs w:val="24"/>
        </w:rPr>
        <w:t>best embedding technique</w:t>
      </w:r>
      <w:r w:rsidR="00DA4F3B">
        <w:rPr>
          <w:rFonts w:ascii="Times New Roman" w:hAnsi="Times New Roman" w:cs="Times New Roman"/>
          <w:sz w:val="24"/>
          <w:szCs w:val="24"/>
        </w:rPr>
        <w:t>.</w:t>
      </w:r>
    </w:p>
    <w:p w14:paraId="16E36525" w14:textId="7BFD6EE5" w:rsidR="00EC2AC9" w:rsidRPr="0043796F" w:rsidRDefault="00D874E2" w:rsidP="0097146D">
      <w:pPr>
        <w:pStyle w:val="ListParagraph"/>
        <w:numPr>
          <w:ilvl w:val="0"/>
          <w:numId w:val="20"/>
        </w:numPr>
        <w:spacing w:line="360" w:lineRule="auto"/>
        <w:rPr>
          <w:rFonts w:ascii="Times New Roman" w:hAnsi="Times New Roman" w:cs="Times New Roman"/>
          <w:sz w:val="24"/>
          <w:szCs w:val="24"/>
        </w:rPr>
      </w:pPr>
      <w:r>
        <w:rPr>
          <w:rFonts w:ascii="Times New Roman" w:hAnsi="Times New Roman" w:cs="Times New Roman"/>
          <w:sz w:val="24"/>
          <w:szCs w:val="24"/>
        </w:rPr>
        <w:t>Build machine learning models and c</w:t>
      </w:r>
      <w:r w:rsidR="00EC2AC9" w:rsidRPr="0043796F">
        <w:rPr>
          <w:rFonts w:ascii="Times New Roman" w:hAnsi="Times New Roman" w:cs="Times New Roman"/>
          <w:sz w:val="24"/>
          <w:szCs w:val="24"/>
        </w:rPr>
        <w:t xml:space="preserve">ompare the performance </w:t>
      </w:r>
      <w:r>
        <w:rPr>
          <w:rFonts w:ascii="Times New Roman" w:hAnsi="Times New Roman" w:cs="Times New Roman"/>
          <w:sz w:val="24"/>
          <w:szCs w:val="24"/>
        </w:rPr>
        <w:t>of these models</w:t>
      </w:r>
      <w:r w:rsidR="00C820F7">
        <w:rPr>
          <w:rFonts w:ascii="Times New Roman" w:hAnsi="Times New Roman" w:cs="Times New Roman"/>
          <w:sz w:val="24"/>
          <w:szCs w:val="24"/>
        </w:rPr>
        <w:t xml:space="preserve"> and Identify the most accurate model.</w:t>
      </w:r>
    </w:p>
    <w:p w14:paraId="24C5AA73" w14:textId="77777777" w:rsidR="00E41EEF" w:rsidRPr="00C335F0" w:rsidRDefault="00E41EEF" w:rsidP="0097146D">
      <w:pPr>
        <w:pStyle w:val="ListParagraph"/>
        <w:spacing w:line="360" w:lineRule="auto"/>
        <w:rPr>
          <w:rFonts w:ascii="Times New Roman" w:hAnsi="Times New Roman" w:cs="Times New Roman"/>
          <w:sz w:val="24"/>
          <w:szCs w:val="24"/>
        </w:rPr>
      </w:pPr>
    </w:p>
    <w:p w14:paraId="64494B57" w14:textId="165AC527" w:rsidR="00947D4B" w:rsidRPr="0043796F" w:rsidRDefault="000732F3" w:rsidP="0097146D">
      <w:pPr>
        <w:pStyle w:val="Heading1"/>
        <w:spacing w:line="360" w:lineRule="auto"/>
        <w:ind w:left="0"/>
        <w:jc w:val="both"/>
        <w:rPr>
          <w:rFonts w:cs="Times New Roman"/>
          <w:sz w:val="24"/>
          <w:szCs w:val="24"/>
        </w:rPr>
      </w:pPr>
      <w:r>
        <w:rPr>
          <w:rFonts w:cs="Times New Roman"/>
          <w:sz w:val="24"/>
          <w:szCs w:val="24"/>
        </w:rPr>
        <w:t>1.</w:t>
      </w:r>
      <w:r w:rsidR="00E21AB3">
        <w:rPr>
          <w:rFonts w:cs="Times New Roman"/>
          <w:sz w:val="24"/>
          <w:szCs w:val="24"/>
        </w:rPr>
        <w:t>4</w:t>
      </w:r>
      <w:r w:rsidR="0016296B">
        <w:rPr>
          <w:rFonts w:cs="Times New Roman"/>
          <w:sz w:val="24"/>
          <w:szCs w:val="24"/>
        </w:rPr>
        <w:tab/>
      </w:r>
      <w:r w:rsidR="00947D4B" w:rsidRPr="0043796F">
        <w:rPr>
          <w:rFonts w:cs="Times New Roman"/>
          <w:sz w:val="24"/>
          <w:szCs w:val="24"/>
        </w:rPr>
        <w:t>Scope of the Study</w:t>
      </w:r>
    </w:p>
    <w:p w14:paraId="47978C71" w14:textId="1BF3B647" w:rsidR="005D7A98" w:rsidRPr="0043796F" w:rsidRDefault="005D7A98" w:rsidP="0097146D">
      <w:pPr>
        <w:spacing w:line="360" w:lineRule="auto"/>
        <w:jc w:val="both"/>
        <w:rPr>
          <w:lang w:val="en-GB"/>
        </w:rPr>
      </w:pPr>
    </w:p>
    <w:p w14:paraId="7D0F4673" w14:textId="512213E1" w:rsidR="005D7A98" w:rsidRPr="0043796F" w:rsidRDefault="005D7A98" w:rsidP="0097146D">
      <w:pPr>
        <w:pStyle w:val="Default"/>
        <w:spacing w:line="360" w:lineRule="auto"/>
        <w:jc w:val="both"/>
        <w:rPr>
          <w:sz w:val="23"/>
          <w:szCs w:val="23"/>
        </w:rPr>
      </w:pPr>
      <w:r w:rsidRPr="0043796F">
        <w:rPr>
          <w:sz w:val="23"/>
          <w:szCs w:val="23"/>
        </w:rPr>
        <w:t xml:space="preserve"> </w:t>
      </w:r>
      <w:r w:rsidR="005A576A">
        <w:rPr>
          <w:sz w:val="23"/>
          <w:szCs w:val="23"/>
        </w:rPr>
        <w:t>As the</w:t>
      </w:r>
      <w:r w:rsidRPr="0043796F">
        <w:rPr>
          <w:sz w:val="23"/>
          <w:szCs w:val="23"/>
        </w:rPr>
        <w:t xml:space="preserve"> time </w:t>
      </w:r>
      <w:r w:rsidR="005A576A">
        <w:rPr>
          <w:sz w:val="23"/>
          <w:szCs w:val="23"/>
        </w:rPr>
        <w:t>duration for this research is limited</w:t>
      </w:r>
      <w:r w:rsidRPr="0043796F">
        <w:rPr>
          <w:sz w:val="23"/>
          <w:szCs w:val="23"/>
        </w:rPr>
        <w:t xml:space="preserve">, </w:t>
      </w:r>
      <w:r w:rsidR="005A576A">
        <w:rPr>
          <w:sz w:val="23"/>
          <w:szCs w:val="23"/>
        </w:rPr>
        <w:t>research scope</w:t>
      </w:r>
      <w:r w:rsidRPr="0043796F">
        <w:rPr>
          <w:sz w:val="23"/>
          <w:szCs w:val="23"/>
        </w:rPr>
        <w:t xml:space="preserve"> will be limited </w:t>
      </w:r>
      <w:r w:rsidR="005A576A">
        <w:rPr>
          <w:sz w:val="23"/>
          <w:szCs w:val="23"/>
        </w:rPr>
        <w:t>to following points</w:t>
      </w:r>
      <w:r w:rsidRPr="0043796F">
        <w:rPr>
          <w:sz w:val="23"/>
          <w:szCs w:val="23"/>
        </w:rPr>
        <w:t xml:space="preserve">: </w:t>
      </w:r>
    </w:p>
    <w:p w14:paraId="4E0EAEB3" w14:textId="696085DC" w:rsidR="005D7A98" w:rsidRPr="0043796F" w:rsidRDefault="005D7A98" w:rsidP="0097146D">
      <w:pPr>
        <w:pStyle w:val="Default"/>
        <w:numPr>
          <w:ilvl w:val="0"/>
          <w:numId w:val="36"/>
        </w:numPr>
        <w:spacing w:after="162" w:line="360" w:lineRule="auto"/>
        <w:jc w:val="both"/>
        <w:rPr>
          <w:sz w:val="23"/>
          <w:szCs w:val="23"/>
        </w:rPr>
      </w:pPr>
      <w:r w:rsidRPr="0043796F">
        <w:rPr>
          <w:sz w:val="23"/>
          <w:szCs w:val="23"/>
        </w:rPr>
        <w:t>The da</w:t>
      </w:r>
      <w:r w:rsidR="00577D0C">
        <w:rPr>
          <w:sz w:val="23"/>
          <w:szCs w:val="23"/>
        </w:rPr>
        <w:t>taset used here is of IMDB movie reviews and it has been taken from</w:t>
      </w:r>
      <w:r w:rsidRPr="0043796F">
        <w:rPr>
          <w:sz w:val="23"/>
          <w:szCs w:val="23"/>
        </w:rPr>
        <w:t xml:space="preserve"> Kaggle</w:t>
      </w:r>
      <w:r w:rsidR="00D81589">
        <w:rPr>
          <w:sz w:val="23"/>
          <w:szCs w:val="23"/>
        </w:rPr>
        <w:t xml:space="preserve">, </w:t>
      </w:r>
      <w:r w:rsidR="00131625">
        <w:rPr>
          <w:sz w:val="23"/>
          <w:szCs w:val="23"/>
        </w:rPr>
        <w:t>so</w:t>
      </w:r>
      <w:r w:rsidR="00D81589">
        <w:rPr>
          <w:sz w:val="23"/>
          <w:szCs w:val="23"/>
        </w:rPr>
        <w:t xml:space="preserve"> assuming data </w:t>
      </w:r>
      <w:r w:rsidR="00FE5CBC">
        <w:rPr>
          <w:sz w:val="23"/>
          <w:szCs w:val="23"/>
        </w:rPr>
        <w:t>is already valid</w:t>
      </w:r>
      <w:r w:rsidRPr="0043796F">
        <w:rPr>
          <w:sz w:val="23"/>
          <w:szCs w:val="23"/>
        </w:rPr>
        <w:t xml:space="preserve">. </w:t>
      </w:r>
    </w:p>
    <w:p w14:paraId="2450EBDC" w14:textId="245F392F" w:rsidR="005D7A98" w:rsidRPr="0043796F" w:rsidRDefault="00C573EF" w:rsidP="0097146D">
      <w:pPr>
        <w:pStyle w:val="Default"/>
        <w:numPr>
          <w:ilvl w:val="0"/>
          <w:numId w:val="36"/>
        </w:numPr>
        <w:spacing w:after="162" w:line="360" w:lineRule="auto"/>
        <w:jc w:val="both"/>
        <w:rPr>
          <w:sz w:val="23"/>
          <w:szCs w:val="23"/>
        </w:rPr>
      </w:pPr>
      <w:r>
        <w:rPr>
          <w:sz w:val="23"/>
          <w:szCs w:val="23"/>
        </w:rPr>
        <w:lastRenderedPageBreak/>
        <w:t>In this research</w:t>
      </w:r>
      <w:r w:rsidR="007A217D">
        <w:rPr>
          <w:sz w:val="23"/>
          <w:szCs w:val="23"/>
        </w:rPr>
        <w:t xml:space="preserve">, scope will be limited to </w:t>
      </w:r>
      <w:r>
        <w:rPr>
          <w:sz w:val="23"/>
          <w:szCs w:val="23"/>
        </w:rPr>
        <w:t>develop and compare the</w:t>
      </w:r>
      <w:r w:rsidR="00B05CF5" w:rsidRPr="0043796F">
        <w:rPr>
          <w:sz w:val="23"/>
          <w:szCs w:val="23"/>
        </w:rPr>
        <w:t xml:space="preserve"> performance</w:t>
      </w:r>
      <w:r w:rsidR="005D7A98" w:rsidRPr="0043796F">
        <w:rPr>
          <w:sz w:val="23"/>
          <w:szCs w:val="23"/>
        </w:rPr>
        <w:t xml:space="preserve"> of different machine learning </w:t>
      </w:r>
      <w:r w:rsidR="00AC07E4">
        <w:rPr>
          <w:sz w:val="23"/>
          <w:szCs w:val="23"/>
        </w:rPr>
        <w:t xml:space="preserve">classification </w:t>
      </w:r>
      <w:r w:rsidR="005D7A98" w:rsidRPr="0043796F">
        <w:rPr>
          <w:sz w:val="23"/>
          <w:szCs w:val="23"/>
        </w:rPr>
        <w:t>models</w:t>
      </w:r>
      <w:r w:rsidR="00EF2103" w:rsidRPr="0043796F">
        <w:rPr>
          <w:sz w:val="23"/>
          <w:szCs w:val="23"/>
        </w:rPr>
        <w:t xml:space="preserve"> using TF-IDF, Word2Vec Embedding and BERT embeddings</w:t>
      </w:r>
      <w:r>
        <w:rPr>
          <w:sz w:val="23"/>
          <w:szCs w:val="23"/>
        </w:rPr>
        <w:t xml:space="preserve"> only</w:t>
      </w:r>
      <w:r w:rsidR="00FC2090" w:rsidRPr="0043796F">
        <w:rPr>
          <w:sz w:val="23"/>
          <w:szCs w:val="23"/>
        </w:rPr>
        <w:t>.</w:t>
      </w:r>
    </w:p>
    <w:p w14:paraId="55137E9C" w14:textId="73959D85" w:rsidR="00592CC3" w:rsidRDefault="00AA3DB5" w:rsidP="0097146D">
      <w:pPr>
        <w:pStyle w:val="Default"/>
        <w:numPr>
          <w:ilvl w:val="0"/>
          <w:numId w:val="36"/>
        </w:numPr>
        <w:spacing w:after="162" w:line="360" w:lineRule="auto"/>
        <w:jc w:val="both"/>
      </w:pPr>
      <w:r>
        <w:rPr>
          <w:sz w:val="23"/>
          <w:szCs w:val="23"/>
        </w:rPr>
        <w:t xml:space="preserve">Machine learning </w:t>
      </w:r>
      <w:r w:rsidR="00AD4C50">
        <w:rPr>
          <w:sz w:val="23"/>
          <w:szCs w:val="23"/>
        </w:rPr>
        <w:t>Model e</w:t>
      </w:r>
      <w:r w:rsidR="008A67C3">
        <w:rPr>
          <w:sz w:val="23"/>
          <w:szCs w:val="23"/>
        </w:rPr>
        <w:t>xperiments will be limited</w:t>
      </w:r>
      <w:r w:rsidR="005A536E" w:rsidRPr="0043796F">
        <w:rPr>
          <w:sz w:val="23"/>
          <w:szCs w:val="23"/>
        </w:rPr>
        <w:t xml:space="preserve"> to</w:t>
      </w:r>
      <w:r w:rsidR="005D7A98" w:rsidRPr="0043796F">
        <w:rPr>
          <w:sz w:val="23"/>
          <w:szCs w:val="23"/>
        </w:rPr>
        <w:t xml:space="preserve"> </w:t>
      </w:r>
      <w:r w:rsidR="005A536E" w:rsidRPr="0043796F">
        <w:t>Logistic Regression</w:t>
      </w:r>
      <w:r w:rsidR="002D3CDD" w:rsidRPr="0043796F">
        <w:t xml:space="preserve"> as interpretable model</w:t>
      </w:r>
      <w:r w:rsidR="00835EF2" w:rsidRPr="0043796F">
        <w:t>s</w:t>
      </w:r>
      <w:r w:rsidR="002D3CDD" w:rsidRPr="0043796F">
        <w:t xml:space="preserve"> and </w:t>
      </w:r>
      <w:r w:rsidR="005A536E" w:rsidRPr="0043796F">
        <w:t>SVM, Random Forest</w:t>
      </w:r>
      <w:r w:rsidR="002E4B54" w:rsidRPr="0043796F">
        <w:t xml:space="preserve"> as part of black box models</w:t>
      </w:r>
      <w:r w:rsidR="00812768" w:rsidRPr="0043796F">
        <w:t xml:space="preserve">. Deep learning models will not be evaluated in this research or </w:t>
      </w:r>
      <w:r w:rsidR="00FE7311" w:rsidRPr="0043796F">
        <w:t>one model like BERT will</w:t>
      </w:r>
      <w:r w:rsidR="00812768" w:rsidRPr="0043796F">
        <w:t xml:space="preserve"> be evaluated only if time permits.</w:t>
      </w:r>
    </w:p>
    <w:p w14:paraId="4DC8D9B2" w14:textId="77777777" w:rsidR="00F65346" w:rsidRPr="00A05F39" w:rsidRDefault="00F65346" w:rsidP="0097146D">
      <w:pPr>
        <w:pStyle w:val="Default"/>
        <w:spacing w:after="162" w:line="360" w:lineRule="auto"/>
        <w:ind w:left="720"/>
        <w:jc w:val="both"/>
      </w:pPr>
    </w:p>
    <w:p w14:paraId="0DD621CA" w14:textId="4D620170" w:rsidR="00592CC3" w:rsidRPr="0043796F" w:rsidRDefault="00592CC3" w:rsidP="0097146D">
      <w:pPr>
        <w:pStyle w:val="Heading1"/>
        <w:spacing w:line="360" w:lineRule="auto"/>
        <w:ind w:left="0"/>
        <w:jc w:val="both"/>
        <w:rPr>
          <w:rFonts w:cs="Times New Roman"/>
          <w:sz w:val="24"/>
          <w:szCs w:val="24"/>
        </w:rPr>
      </w:pPr>
      <w:r>
        <w:rPr>
          <w:rFonts w:cs="Times New Roman"/>
          <w:sz w:val="24"/>
          <w:szCs w:val="24"/>
        </w:rPr>
        <w:t>1.</w:t>
      </w:r>
      <w:r w:rsidR="0051106E">
        <w:rPr>
          <w:rFonts w:cs="Times New Roman"/>
          <w:sz w:val="24"/>
          <w:szCs w:val="24"/>
        </w:rPr>
        <w:t>5</w:t>
      </w:r>
      <w:r w:rsidR="00716919">
        <w:rPr>
          <w:rFonts w:cs="Times New Roman"/>
          <w:sz w:val="24"/>
          <w:szCs w:val="24"/>
        </w:rPr>
        <w:tab/>
      </w:r>
      <w:r w:rsidRPr="0043796F">
        <w:rPr>
          <w:rFonts w:cs="Times New Roman"/>
          <w:sz w:val="24"/>
          <w:szCs w:val="24"/>
        </w:rPr>
        <w:t>Significance of the Study</w:t>
      </w:r>
    </w:p>
    <w:p w14:paraId="6ADAFDF3" w14:textId="77777777" w:rsidR="00592CC3" w:rsidRPr="0043796F" w:rsidRDefault="00592CC3" w:rsidP="0097146D">
      <w:pPr>
        <w:spacing w:line="360" w:lineRule="auto"/>
        <w:jc w:val="both"/>
        <w:rPr>
          <w:color w:val="333333"/>
          <w:spacing w:val="2"/>
          <w:sz w:val="26"/>
          <w:szCs w:val="26"/>
          <w:shd w:val="clear" w:color="auto" w:fill="FCFCFC"/>
        </w:rPr>
      </w:pPr>
    </w:p>
    <w:p w14:paraId="6E4D3CA0" w14:textId="681BF966" w:rsidR="00592CC3" w:rsidRPr="0043796F" w:rsidRDefault="007766F7" w:rsidP="0097146D">
      <w:pPr>
        <w:spacing w:line="360" w:lineRule="auto"/>
        <w:jc w:val="both"/>
        <w:rPr>
          <w:rFonts w:eastAsiaTheme="minorHAnsi"/>
          <w:lang w:val="en-US" w:eastAsia="en-US"/>
        </w:rPr>
      </w:pPr>
      <w:r>
        <w:rPr>
          <w:rFonts w:eastAsiaTheme="minorHAnsi"/>
          <w:lang w:val="en-US" w:eastAsia="en-US"/>
        </w:rPr>
        <w:t xml:space="preserve">Critics today often uses social media and movie rating websites to post their comments or rating for the movies. This data can eventually help users in decision making </w:t>
      </w:r>
      <w:r w:rsidR="007C66F2">
        <w:rPr>
          <w:rFonts w:eastAsiaTheme="minorHAnsi"/>
          <w:lang w:val="en-US" w:eastAsia="en-US"/>
        </w:rPr>
        <w:t>whether</w:t>
      </w:r>
      <w:r>
        <w:rPr>
          <w:rFonts w:eastAsiaTheme="minorHAnsi"/>
          <w:lang w:val="en-US" w:eastAsia="en-US"/>
        </w:rPr>
        <w:t xml:space="preserve"> to watch </w:t>
      </w:r>
      <w:r w:rsidR="007F26CF">
        <w:rPr>
          <w:rFonts w:eastAsiaTheme="minorHAnsi"/>
          <w:lang w:val="en-US" w:eastAsia="en-US"/>
        </w:rPr>
        <w:t>that</w:t>
      </w:r>
      <w:r>
        <w:rPr>
          <w:rFonts w:eastAsiaTheme="minorHAnsi"/>
          <w:lang w:val="en-US" w:eastAsia="en-US"/>
        </w:rPr>
        <w:t xml:space="preserve"> </w:t>
      </w:r>
      <w:r w:rsidR="00F66E8D">
        <w:rPr>
          <w:rFonts w:eastAsiaTheme="minorHAnsi"/>
          <w:lang w:val="en-US" w:eastAsia="en-US"/>
        </w:rPr>
        <w:t>movie</w:t>
      </w:r>
      <w:r>
        <w:rPr>
          <w:rFonts w:eastAsiaTheme="minorHAnsi"/>
          <w:lang w:val="en-US" w:eastAsia="en-US"/>
        </w:rPr>
        <w:t xml:space="preserve"> or not</w:t>
      </w:r>
      <w:r w:rsidR="000D583F">
        <w:rPr>
          <w:rFonts w:eastAsiaTheme="minorHAnsi"/>
          <w:lang w:val="en-US" w:eastAsia="en-US"/>
        </w:rPr>
        <w:t xml:space="preserve"> and</w:t>
      </w:r>
      <w:r w:rsidR="00592CC3">
        <w:rPr>
          <w:rFonts w:eastAsiaTheme="minorHAnsi"/>
          <w:lang w:val="en-US" w:eastAsia="en-US"/>
        </w:rPr>
        <w:t xml:space="preserve"> </w:t>
      </w:r>
      <w:r w:rsidR="000D583F">
        <w:rPr>
          <w:rFonts w:eastAsiaTheme="minorHAnsi"/>
          <w:lang w:val="en-US" w:eastAsia="en-US"/>
        </w:rPr>
        <w:t>that</w:t>
      </w:r>
      <w:r w:rsidR="00592CC3">
        <w:rPr>
          <w:rFonts w:eastAsiaTheme="minorHAnsi"/>
          <w:lang w:val="en-US" w:eastAsia="en-US"/>
        </w:rPr>
        <w:t xml:space="preserve"> can really save </w:t>
      </w:r>
      <w:r w:rsidR="00912B7A">
        <w:rPr>
          <w:rFonts w:eastAsiaTheme="minorHAnsi"/>
          <w:lang w:val="en-US" w:eastAsia="en-US"/>
        </w:rPr>
        <w:t>users from wasting their</w:t>
      </w:r>
      <w:r w:rsidR="00592CC3">
        <w:rPr>
          <w:rFonts w:eastAsiaTheme="minorHAnsi"/>
          <w:lang w:val="en-US" w:eastAsia="en-US"/>
        </w:rPr>
        <w:t xml:space="preserve"> precious time. </w:t>
      </w:r>
      <w:r w:rsidR="006A3096">
        <w:rPr>
          <w:rFonts w:eastAsiaTheme="minorHAnsi"/>
          <w:lang w:val="en-US" w:eastAsia="en-US"/>
        </w:rPr>
        <w:t>Now</w:t>
      </w:r>
      <w:r w:rsidR="00592CC3">
        <w:rPr>
          <w:rFonts w:eastAsiaTheme="minorHAnsi"/>
          <w:lang w:val="en-US" w:eastAsia="en-US"/>
        </w:rPr>
        <w:t xml:space="preserve"> if user starts reading all </w:t>
      </w:r>
      <w:r w:rsidR="008E14C1">
        <w:rPr>
          <w:rFonts w:eastAsiaTheme="minorHAnsi"/>
          <w:lang w:val="en-US" w:eastAsia="en-US"/>
        </w:rPr>
        <w:t xml:space="preserve">movie </w:t>
      </w:r>
      <w:r w:rsidR="00592CC3">
        <w:rPr>
          <w:rFonts w:eastAsiaTheme="minorHAnsi"/>
          <w:lang w:val="en-US" w:eastAsia="en-US"/>
        </w:rPr>
        <w:t xml:space="preserve">reviews </w:t>
      </w:r>
      <w:r w:rsidR="001673F6">
        <w:rPr>
          <w:rFonts w:eastAsiaTheme="minorHAnsi"/>
          <w:lang w:val="en-US" w:eastAsia="en-US"/>
        </w:rPr>
        <w:t>that are provided</w:t>
      </w:r>
      <w:r w:rsidR="00592CC3">
        <w:rPr>
          <w:rFonts w:eastAsiaTheme="minorHAnsi"/>
          <w:lang w:val="en-US" w:eastAsia="en-US"/>
        </w:rPr>
        <w:t xml:space="preserve"> on internet or social media</w:t>
      </w:r>
      <w:r w:rsidR="000A7C3C">
        <w:rPr>
          <w:rFonts w:eastAsiaTheme="minorHAnsi"/>
          <w:lang w:val="en-US" w:eastAsia="en-US"/>
        </w:rPr>
        <w:t xml:space="preserve"> sites</w:t>
      </w:r>
      <w:r w:rsidR="00592CC3">
        <w:rPr>
          <w:rFonts w:eastAsiaTheme="minorHAnsi"/>
          <w:lang w:val="en-US" w:eastAsia="en-US"/>
        </w:rPr>
        <w:t>, it will consume</w:t>
      </w:r>
      <w:r w:rsidR="00E46391">
        <w:rPr>
          <w:rFonts w:eastAsiaTheme="minorHAnsi"/>
          <w:lang w:val="en-US" w:eastAsia="en-US"/>
        </w:rPr>
        <w:t xml:space="preserve"> a</w:t>
      </w:r>
      <w:r w:rsidR="00592CC3">
        <w:rPr>
          <w:rFonts w:eastAsiaTheme="minorHAnsi"/>
          <w:lang w:val="en-US" w:eastAsia="en-US"/>
        </w:rPr>
        <w:t xml:space="preserve"> lot of time as it’s a non-trivial task to go through all reviews manually and figure out overall sentiments </w:t>
      </w:r>
      <w:r w:rsidR="000D6E55">
        <w:rPr>
          <w:rFonts w:eastAsiaTheme="minorHAnsi"/>
          <w:lang w:val="en-US" w:eastAsia="en-US"/>
        </w:rPr>
        <w:t>on</w:t>
      </w:r>
      <w:r w:rsidR="00592CC3">
        <w:rPr>
          <w:rFonts w:eastAsiaTheme="minorHAnsi"/>
          <w:lang w:val="en-US" w:eastAsia="en-US"/>
        </w:rPr>
        <w:t xml:space="preserve"> </w:t>
      </w:r>
      <w:r w:rsidR="000D6E55">
        <w:rPr>
          <w:rFonts w:eastAsiaTheme="minorHAnsi"/>
          <w:lang w:val="en-US" w:eastAsia="en-US"/>
        </w:rPr>
        <w:t>a particu</w:t>
      </w:r>
      <w:r w:rsidR="00CF661E">
        <w:rPr>
          <w:rFonts w:eastAsiaTheme="minorHAnsi"/>
          <w:lang w:val="en-US" w:eastAsia="en-US"/>
        </w:rPr>
        <w:t>lar</w:t>
      </w:r>
      <w:r w:rsidR="00592CC3">
        <w:rPr>
          <w:rFonts w:eastAsiaTheme="minorHAnsi"/>
          <w:lang w:val="en-US" w:eastAsia="en-US"/>
        </w:rPr>
        <w:t xml:space="preserve"> movie. Through machine learning models we can automate the process of sentiment analysis from the pool of movie review comments and figure out what is the overall sentiment for the movie. This involves Natural language processing underneath and benefit that we get is incredible in terms of money and time saved.  This sentiment analysis is basically a classification problem </w:t>
      </w:r>
      <w:r w:rsidR="00027306">
        <w:rPr>
          <w:rFonts w:eastAsiaTheme="minorHAnsi"/>
          <w:lang w:val="en-US" w:eastAsia="en-US"/>
        </w:rPr>
        <w:t>whether</w:t>
      </w:r>
      <w:r w:rsidR="00592CC3">
        <w:rPr>
          <w:rFonts w:eastAsiaTheme="minorHAnsi"/>
          <w:lang w:val="en-US" w:eastAsia="en-US"/>
        </w:rPr>
        <w:t xml:space="preserve"> a particular comment is positive or negative or neutral and then for </w:t>
      </w:r>
      <w:r w:rsidR="006960CD">
        <w:rPr>
          <w:rFonts w:eastAsiaTheme="minorHAnsi"/>
          <w:lang w:val="en-US" w:eastAsia="en-US"/>
        </w:rPr>
        <w:t xml:space="preserve">the </w:t>
      </w:r>
      <w:r w:rsidR="00592CC3">
        <w:rPr>
          <w:rFonts w:eastAsiaTheme="minorHAnsi"/>
          <w:lang w:val="en-US" w:eastAsia="en-US"/>
        </w:rPr>
        <w:t xml:space="preserve">whole movie how many comments are positive and how many of them are negative, </w:t>
      </w:r>
      <w:r w:rsidR="00361A98">
        <w:rPr>
          <w:rFonts w:eastAsiaTheme="minorHAnsi"/>
          <w:lang w:val="en-US" w:eastAsia="en-US"/>
        </w:rPr>
        <w:t>this</w:t>
      </w:r>
      <w:r w:rsidR="00592CC3">
        <w:rPr>
          <w:rFonts w:eastAsiaTheme="minorHAnsi"/>
          <w:lang w:val="en-US" w:eastAsia="en-US"/>
        </w:rPr>
        <w:t xml:space="preserve"> way we can achieve overall sentiment for the movie.</w:t>
      </w:r>
      <w:r w:rsidR="00555FA5">
        <w:rPr>
          <w:rFonts w:eastAsiaTheme="minorHAnsi"/>
          <w:lang w:val="en-US" w:eastAsia="en-US"/>
        </w:rPr>
        <w:t xml:space="preserve"> </w:t>
      </w:r>
      <w:r w:rsidR="00CB2F49">
        <w:rPr>
          <w:rFonts w:eastAsiaTheme="minorHAnsi"/>
          <w:lang w:val="en-US" w:eastAsia="en-US"/>
        </w:rPr>
        <w:t>So,</w:t>
      </w:r>
      <w:r w:rsidR="00555FA5">
        <w:rPr>
          <w:rFonts w:eastAsiaTheme="minorHAnsi"/>
          <w:lang w:val="en-US" w:eastAsia="en-US"/>
        </w:rPr>
        <w:t xml:space="preserve"> this research would provide more accurate results to end users</w:t>
      </w:r>
      <w:r w:rsidR="00F47DDC">
        <w:rPr>
          <w:rFonts w:eastAsiaTheme="minorHAnsi"/>
          <w:lang w:val="en-US" w:eastAsia="en-US"/>
        </w:rPr>
        <w:t xml:space="preserve"> to help them taking better decisions on whether they should watch a particular movie or not based on </w:t>
      </w:r>
      <w:r w:rsidR="005950B8">
        <w:rPr>
          <w:rFonts w:eastAsiaTheme="minorHAnsi"/>
          <w:lang w:val="en-US" w:eastAsia="en-US"/>
        </w:rPr>
        <w:t xml:space="preserve">sentiments expressed through </w:t>
      </w:r>
      <w:r w:rsidR="00B260B3">
        <w:rPr>
          <w:rFonts w:eastAsiaTheme="minorHAnsi"/>
          <w:lang w:val="en-US" w:eastAsia="en-US"/>
        </w:rPr>
        <w:t xml:space="preserve">movie </w:t>
      </w:r>
      <w:r w:rsidR="005950B8">
        <w:rPr>
          <w:rFonts w:eastAsiaTheme="minorHAnsi"/>
          <w:lang w:val="en-US" w:eastAsia="en-US"/>
        </w:rPr>
        <w:t>reviews</w:t>
      </w:r>
      <w:r w:rsidR="00F47DDC">
        <w:rPr>
          <w:rFonts w:eastAsiaTheme="minorHAnsi"/>
          <w:lang w:val="en-US" w:eastAsia="en-US"/>
        </w:rPr>
        <w:t>.</w:t>
      </w:r>
    </w:p>
    <w:p w14:paraId="6FADF3D5" w14:textId="77777777" w:rsidR="007339AF" w:rsidRDefault="007339AF" w:rsidP="0097146D">
      <w:pPr>
        <w:pStyle w:val="Default"/>
        <w:spacing w:after="162" w:line="360" w:lineRule="auto"/>
        <w:jc w:val="both"/>
        <w:rPr>
          <w:sz w:val="23"/>
          <w:szCs w:val="23"/>
        </w:rPr>
      </w:pPr>
    </w:p>
    <w:p w14:paraId="48CE071E" w14:textId="06D78E25" w:rsidR="004B241E" w:rsidRDefault="004B241E" w:rsidP="0097146D">
      <w:pPr>
        <w:pStyle w:val="Heading1"/>
        <w:spacing w:line="360" w:lineRule="auto"/>
        <w:ind w:left="0"/>
        <w:jc w:val="both"/>
        <w:rPr>
          <w:rFonts w:cs="Times New Roman"/>
          <w:sz w:val="24"/>
          <w:szCs w:val="24"/>
        </w:rPr>
      </w:pPr>
      <w:r>
        <w:rPr>
          <w:rFonts w:cs="Times New Roman"/>
          <w:sz w:val="24"/>
          <w:szCs w:val="24"/>
        </w:rPr>
        <w:t>1.</w:t>
      </w:r>
      <w:r w:rsidR="004F7596">
        <w:rPr>
          <w:rFonts w:cs="Times New Roman"/>
          <w:sz w:val="24"/>
          <w:szCs w:val="24"/>
        </w:rPr>
        <w:t>6</w:t>
      </w:r>
      <w:r w:rsidR="008F7B43">
        <w:rPr>
          <w:rFonts w:cs="Times New Roman"/>
          <w:sz w:val="24"/>
          <w:szCs w:val="24"/>
        </w:rPr>
        <w:tab/>
      </w:r>
      <w:r w:rsidRPr="0043796F">
        <w:rPr>
          <w:rFonts w:cs="Times New Roman"/>
          <w:sz w:val="24"/>
          <w:szCs w:val="24"/>
        </w:rPr>
        <w:t>S</w:t>
      </w:r>
      <w:r>
        <w:rPr>
          <w:rFonts w:cs="Times New Roman"/>
          <w:sz w:val="24"/>
          <w:szCs w:val="24"/>
        </w:rPr>
        <w:t>tructure</w:t>
      </w:r>
      <w:r w:rsidRPr="0043796F">
        <w:rPr>
          <w:rFonts w:cs="Times New Roman"/>
          <w:sz w:val="24"/>
          <w:szCs w:val="24"/>
        </w:rPr>
        <w:t xml:space="preserve"> of the Study</w:t>
      </w:r>
    </w:p>
    <w:p w14:paraId="203ABDC2" w14:textId="77777777" w:rsidR="00D47D92" w:rsidRPr="00D47D92" w:rsidRDefault="00D47D92" w:rsidP="0097146D">
      <w:pPr>
        <w:jc w:val="both"/>
        <w:rPr>
          <w:lang w:val="en-GB"/>
        </w:rPr>
      </w:pPr>
    </w:p>
    <w:p w14:paraId="70CD19E6" w14:textId="0ECA868A" w:rsidR="004F7596" w:rsidRPr="00D47D92" w:rsidRDefault="00D47D92" w:rsidP="0097146D">
      <w:pPr>
        <w:spacing w:line="360" w:lineRule="auto"/>
        <w:jc w:val="both"/>
        <w:rPr>
          <w:rFonts w:eastAsiaTheme="minorHAnsi"/>
          <w:lang w:val="en-US" w:eastAsia="en-US"/>
        </w:rPr>
      </w:pPr>
      <w:r w:rsidRPr="00D47D92">
        <w:rPr>
          <w:rFonts w:eastAsiaTheme="minorHAnsi"/>
          <w:lang w:val="en-US" w:eastAsia="en-US"/>
        </w:rPr>
        <w:t>The first chapter contains an introduction to the issue, a background examination of the research, and issue statements. The research's goals and objectives are also given, followed by a discussion of the study's significance and scope.</w:t>
      </w:r>
    </w:p>
    <w:p w14:paraId="7307B555" w14:textId="3E4FDE46" w:rsidR="008C7CF6" w:rsidRDefault="001B675E" w:rsidP="0097146D">
      <w:pPr>
        <w:pStyle w:val="Default"/>
        <w:spacing w:after="162" w:line="360" w:lineRule="auto"/>
        <w:jc w:val="both"/>
        <w:rPr>
          <w:sz w:val="23"/>
          <w:szCs w:val="23"/>
        </w:rPr>
      </w:pPr>
      <w:r>
        <w:rPr>
          <w:sz w:val="23"/>
          <w:szCs w:val="23"/>
        </w:rPr>
        <w:t xml:space="preserve">The second chapter contains literature review of sentiment analysis in various domains like product reviews, movie reviews etc. It covers existing </w:t>
      </w:r>
      <w:r w:rsidR="00FC533D">
        <w:rPr>
          <w:sz w:val="23"/>
          <w:szCs w:val="23"/>
        </w:rPr>
        <w:t>research</w:t>
      </w:r>
      <w:r>
        <w:rPr>
          <w:sz w:val="23"/>
          <w:szCs w:val="23"/>
        </w:rPr>
        <w:t xml:space="preserve"> that have been done using variety of </w:t>
      </w:r>
      <w:r>
        <w:rPr>
          <w:sz w:val="23"/>
          <w:szCs w:val="23"/>
        </w:rPr>
        <w:lastRenderedPageBreak/>
        <w:t>techniques like data pre-processing, feature extraction, embeddings, machine learning models and deep learning models.</w:t>
      </w:r>
      <w:r w:rsidR="00FC533D">
        <w:rPr>
          <w:sz w:val="23"/>
          <w:szCs w:val="23"/>
        </w:rPr>
        <w:t xml:space="preserve"> Towards the end of this chapter various outcomes have been documented </w:t>
      </w:r>
      <w:r w:rsidR="000851A0">
        <w:rPr>
          <w:sz w:val="23"/>
          <w:szCs w:val="23"/>
        </w:rPr>
        <w:t>and conclusions have been provided.</w:t>
      </w:r>
    </w:p>
    <w:p w14:paraId="67AF5D1E" w14:textId="3B43A099" w:rsidR="008C7CF6" w:rsidRDefault="008C7CF6" w:rsidP="0097146D">
      <w:pPr>
        <w:pStyle w:val="Default"/>
        <w:spacing w:after="162" w:line="360" w:lineRule="auto"/>
        <w:jc w:val="both"/>
        <w:rPr>
          <w:sz w:val="23"/>
          <w:szCs w:val="23"/>
        </w:rPr>
      </w:pPr>
    </w:p>
    <w:p w14:paraId="2C74D60A" w14:textId="194409EA" w:rsidR="00864F5C" w:rsidRDefault="00864F5C" w:rsidP="0097146D">
      <w:pPr>
        <w:pStyle w:val="Default"/>
        <w:spacing w:after="162" w:line="360" w:lineRule="auto"/>
        <w:jc w:val="both"/>
        <w:rPr>
          <w:sz w:val="23"/>
          <w:szCs w:val="23"/>
        </w:rPr>
      </w:pPr>
    </w:p>
    <w:p w14:paraId="623D0609" w14:textId="5A1D71AB" w:rsidR="00864F5C" w:rsidRDefault="00864F5C" w:rsidP="0097146D">
      <w:pPr>
        <w:pStyle w:val="Default"/>
        <w:spacing w:after="162" w:line="360" w:lineRule="auto"/>
        <w:jc w:val="both"/>
        <w:rPr>
          <w:sz w:val="23"/>
          <w:szCs w:val="23"/>
        </w:rPr>
      </w:pPr>
    </w:p>
    <w:p w14:paraId="369E8443" w14:textId="7A44E1B1" w:rsidR="00864F5C" w:rsidRDefault="00864F5C" w:rsidP="0097146D">
      <w:pPr>
        <w:pStyle w:val="Default"/>
        <w:spacing w:after="162" w:line="360" w:lineRule="auto"/>
        <w:jc w:val="both"/>
        <w:rPr>
          <w:sz w:val="23"/>
          <w:szCs w:val="23"/>
        </w:rPr>
      </w:pPr>
    </w:p>
    <w:p w14:paraId="3F933DF5" w14:textId="0EBCC72F" w:rsidR="00864F5C" w:rsidRDefault="00864F5C" w:rsidP="0097146D">
      <w:pPr>
        <w:pStyle w:val="Default"/>
        <w:spacing w:after="162" w:line="360" w:lineRule="auto"/>
        <w:jc w:val="both"/>
        <w:rPr>
          <w:sz w:val="23"/>
          <w:szCs w:val="23"/>
        </w:rPr>
      </w:pPr>
    </w:p>
    <w:p w14:paraId="7B320E1E" w14:textId="4A549001" w:rsidR="00864F5C" w:rsidRDefault="00864F5C" w:rsidP="0097146D">
      <w:pPr>
        <w:pStyle w:val="Default"/>
        <w:spacing w:after="162" w:line="360" w:lineRule="auto"/>
        <w:jc w:val="both"/>
        <w:rPr>
          <w:sz w:val="23"/>
          <w:szCs w:val="23"/>
        </w:rPr>
      </w:pPr>
    </w:p>
    <w:p w14:paraId="292560FD" w14:textId="1A068F99" w:rsidR="00864F5C" w:rsidRDefault="00864F5C" w:rsidP="0097146D">
      <w:pPr>
        <w:pStyle w:val="Default"/>
        <w:spacing w:after="162" w:line="360" w:lineRule="auto"/>
        <w:jc w:val="both"/>
        <w:rPr>
          <w:sz w:val="23"/>
          <w:szCs w:val="23"/>
        </w:rPr>
      </w:pPr>
    </w:p>
    <w:p w14:paraId="08BF9137" w14:textId="38329A09" w:rsidR="00864F5C" w:rsidRDefault="00864F5C" w:rsidP="0097146D">
      <w:pPr>
        <w:pStyle w:val="Default"/>
        <w:spacing w:after="162" w:line="360" w:lineRule="auto"/>
        <w:jc w:val="both"/>
        <w:rPr>
          <w:sz w:val="23"/>
          <w:szCs w:val="23"/>
        </w:rPr>
      </w:pPr>
    </w:p>
    <w:p w14:paraId="084C27CF" w14:textId="6C9FF030" w:rsidR="00864F5C" w:rsidRDefault="00864F5C" w:rsidP="0097146D">
      <w:pPr>
        <w:pStyle w:val="Default"/>
        <w:spacing w:after="162" w:line="360" w:lineRule="auto"/>
        <w:jc w:val="both"/>
        <w:rPr>
          <w:sz w:val="23"/>
          <w:szCs w:val="23"/>
        </w:rPr>
      </w:pPr>
    </w:p>
    <w:p w14:paraId="4ECE3FEC" w14:textId="59771C85" w:rsidR="00864F5C" w:rsidRDefault="00864F5C" w:rsidP="0097146D">
      <w:pPr>
        <w:pStyle w:val="Default"/>
        <w:spacing w:after="162" w:line="360" w:lineRule="auto"/>
        <w:jc w:val="both"/>
        <w:rPr>
          <w:sz w:val="23"/>
          <w:szCs w:val="23"/>
        </w:rPr>
      </w:pPr>
    </w:p>
    <w:p w14:paraId="498E07B6" w14:textId="68CAB272" w:rsidR="00864F5C" w:rsidRDefault="00864F5C" w:rsidP="0097146D">
      <w:pPr>
        <w:pStyle w:val="Default"/>
        <w:spacing w:after="162" w:line="360" w:lineRule="auto"/>
        <w:jc w:val="both"/>
        <w:rPr>
          <w:sz w:val="23"/>
          <w:szCs w:val="23"/>
        </w:rPr>
      </w:pPr>
    </w:p>
    <w:p w14:paraId="432CBDBE" w14:textId="2086949F" w:rsidR="00864F5C" w:rsidRDefault="00864F5C" w:rsidP="0097146D">
      <w:pPr>
        <w:pStyle w:val="Default"/>
        <w:spacing w:after="162" w:line="360" w:lineRule="auto"/>
        <w:jc w:val="both"/>
        <w:rPr>
          <w:sz w:val="23"/>
          <w:szCs w:val="23"/>
        </w:rPr>
      </w:pPr>
    </w:p>
    <w:p w14:paraId="66004877" w14:textId="33E8D99E" w:rsidR="00864F5C" w:rsidRDefault="00864F5C" w:rsidP="0097146D">
      <w:pPr>
        <w:pStyle w:val="Default"/>
        <w:spacing w:after="162" w:line="360" w:lineRule="auto"/>
        <w:jc w:val="both"/>
        <w:rPr>
          <w:sz w:val="23"/>
          <w:szCs w:val="23"/>
        </w:rPr>
      </w:pPr>
    </w:p>
    <w:p w14:paraId="47B2EB3B" w14:textId="35F7020A" w:rsidR="00864F5C" w:rsidRDefault="00864F5C" w:rsidP="0097146D">
      <w:pPr>
        <w:pStyle w:val="Default"/>
        <w:spacing w:after="162" w:line="360" w:lineRule="auto"/>
        <w:jc w:val="both"/>
        <w:rPr>
          <w:sz w:val="23"/>
          <w:szCs w:val="23"/>
        </w:rPr>
      </w:pPr>
    </w:p>
    <w:p w14:paraId="6015F7AC" w14:textId="0D2A5222" w:rsidR="00864F5C" w:rsidRDefault="00864F5C" w:rsidP="0097146D">
      <w:pPr>
        <w:pStyle w:val="Default"/>
        <w:spacing w:after="162" w:line="360" w:lineRule="auto"/>
        <w:jc w:val="both"/>
        <w:rPr>
          <w:sz w:val="23"/>
          <w:szCs w:val="23"/>
        </w:rPr>
      </w:pPr>
    </w:p>
    <w:p w14:paraId="2B9D9348" w14:textId="5727FC15" w:rsidR="00092B5F" w:rsidRDefault="00092B5F" w:rsidP="0097146D">
      <w:pPr>
        <w:pStyle w:val="Default"/>
        <w:spacing w:after="162" w:line="360" w:lineRule="auto"/>
        <w:jc w:val="both"/>
        <w:rPr>
          <w:sz w:val="23"/>
          <w:szCs w:val="23"/>
        </w:rPr>
      </w:pPr>
    </w:p>
    <w:p w14:paraId="33FEA40C" w14:textId="4AE821D9" w:rsidR="00092B5F" w:rsidRDefault="00092B5F" w:rsidP="0097146D">
      <w:pPr>
        <w:pStyle w:val="Default"/>
        <w:spacing w:after="162" w:line="360" w:lineRule="auto"/>
        <w:jc w:val="both"/>
        <w:rPr>
          <w:sz w:val="23"/>
          <w:szCs w:val="23"/>
        </w:rPr>
      </w:pPr>
    </w:p>
    <w:p w14:paraId="4667523B" w14:textId="760F4B9E" w:rsidR="00092B5F" w:rsidRDefault="00092B5F" w:rsidP="0097146D">
      <w:pPr>
        <w:pStyle w:val="Default"/>
        <w:spacing w:after="162" w:line="360" w:lineRule="auto"/>
        <w:jc w:val="both"/>
        <w:rPr>
          <w:sz w:val="23"/>
          <w:szCs w:val="23"/>
        </w:rPr>
      </w:pPr>
    </w:p>
    <w:p w14:paraId="502592FB" w14:textId="77777777" w:rsidR="00745A75" w:rsidRDefault="00745A75" w:rsidP="0097146D">
      <w:pPr>
        <w:pStyle w:val="Default"/>
        <w:spacing w:after="162" w:line="360" w:lineRule="auto"/>
        <w:jc w:val="both"/>
        <w:rPr>
          <w:sz w:val="23"/>
          <w:szCs w:val="23"/>
        </w:rPr>
      </w:pPr>
    </w:p>
    <w:p w14:paraId="55624D20" w14:textId="12273CAC" w:rsidR="00EB2B02" w:rsidRDefault="00EB2B02" w:rsidP="001C1B0B">
      <w:pPr>
        <w:pStyle w:val="Heading1"/>
        <w:spacing w:line="360" w:lineRule="auto"/>
        <w:ind w:left="0"/>
        <w:rPr>
          <w:rFonts w:cs="Times New Roman"/>
          <w:sz w:val="24"/>
          <w:szCs w:val="24"/>
        </w:rPr>
      </w:pPr>
    </w:p>
    <w:p w14:paraId="064F4B6F" w14:textId="2B0D969A" w:rsidR="00415BB6" w:rsidRDefault="00415BB6" w:rsidP="00415BB6">
      <w:pPr>
        <w:rPr>
          <w:lang w:val="en-GB"/>
        </w:rPr>
      </w:pPr>
    </w:p>
    <w:p w14:paraId="43574B0A" w14:textId="06E6A836" w:rsidR="00415BB6" w:rsidRDefault="00415BB6" w:rsidP="00415BB6">
      <w:pPr>
        <w:rPr>
          <w:lang w:val="en-GB"/>
        </w:rPr>
      </w:pPr>
    </w:p>
    <w:p w14:paraId="59CFD078" w14:textId="77777777" w:rsidR="00415BB6" w:rsidRPr="00415BB6" w:rsidRDefault="00415BB6" w:rsidP="00415BB6">
      <w:pPr>
        <w:rPr>
          <w:lang w:val="en-GB"/>
        </w:rPr>
      </w:pPr>
    </w:p>
    <w:p w14:paraId="44412291" w14:textId="098884FB" w:rsidR="007501D2" w:rsidRDefault="007501D2" w:rsidP="00105166">
      <w:pPr>
        <w:pStyle w:val="Heading1"/>
        <w:spacing w:line="360" w:lineRule="auto"/>
        <w:ind w:left="0"/>
        <w:jc w:val="center"/>
        <w:rPr>
          <w:rFonts w:cs="Times New Roman"/>
          <w:sz w:val="24"/>
          <w:szCs w:val="24"/>
        </w:rPr>
      </w:pPr>
      <w:r>
        <w:rPr>
          <w:rFonts w:cs="Times New Roman"/>
          <w:sz w:val="24"/>
          <w:szCs w:val="24"/>
        </w:rPr>
        <w:lastRenderedPageBreak/>
        <w:t>CHAPTER 2</w:t>
      </w:r>
    </w:p>
    <w:p w14:paraId="36A3EC13" w14:textId="77777777" w:rsidR="00EB2B02" w:rsidRPr="00EB2B02" w:rsidRDefault="00EB2B02" w:rsidP="00EB2B02">
      <w:pPr>
        <w:rPr>
          <w:lang w:val="en-GB"/>
        </w:rPr>
      </w:pPr>
    </w:p>
    <w:p w14:paraId="11D7F8B5" w14:textId="1F30CC7C" w:rsidR="007501D2" w:rsidRDefault="007501D2" w:rsidP="00105166">
      <w:pPr>
        <w:pStyle w:val="Heading1"/>
        <w:spacing w:line="360" w:lineRule="auto"/>
        <w:ind w:left="0" w:firstLine="720"/>
        <w:jc w:val="center"/>
        <w:rPr>
          <w:rFonts w:cs="Times New Roman"/>
          <w:sz w:val="24"/>
          <w:szCs w:val="24"/>
        </w:rPr>
      </w:pPr>
      <w:r>
        <w:rPr>
          <w:rFonts w:cs="Times New Roman"/>
          <w:sz w:val="24"/>
          <w:szCs w:val="24"/>
        </w:rPr>
        <w:t>LITERATURE REVIEW</w:t>
      </w:r>
    </w:p>
    <w:p w14:paraId="2E21851E" w14:textId="77777777" w:rsidR="006A2622" w:rsidRPr="006A2622" w:rsidRDefault="006A2622" w:rsidP="006A2622">
      <w:pPr>
        <w:rPr>
          <w:lang w:val="en-GB"/>
        </w:rPr>
      </w:pPr>
    </w:p>
    <w:p w14:paraId="3EA7EAB8" w14:textId="6EDA5E5D" w:rsidR="00140192" w:rsidRDefault="00140192" w:rsidP="0097146D">
      <w:pPr>
        <w:pStyle w:val="Heading1"/>
        <w:spacing w:line="360" w:lineRule="auto"/>
        <w:ind w:left="0"/>
        <w:jc w:val="both"/>
        <w:rPr>
          <w:rFonts w:cs="Times New Roman"/>
          <w:sz w:val="24"/>
          <w:szCs w:val="24"/>
        </w:rPr>
      </w:pPr>
      <w:r>
        <w:rPr>
          <w:rFonts w:cs="Times New Roman"/>
          <w:sz w:val="24"/>
          <w:szCs w:val="24"/>
        </w:rPr>
        <w:t>2</w:t>
      </w:r>
      <w:r w:rsidRPr="0043796F">
        <w:rPr>
          <w:rFonts w:cs="Times New Roman"/>
          <w:sz w:val="24"/>
          <w:szCs w:val="24"/>
        </w:rPr>
        <w:t>.1</w:t>
      </w:r>
      <w:r w:rsidR="00265BBA">
        <w:rPr>
          <w:rFonts w:cs="Times New Roman"/>
          <w:sz w:val="24"/>
          <w:szCs w:val="24"/>
        </w:rPr>
        <w:tab/>
      </w:r>
      <w:r>
        <w:rPr>
          <w:rFonts w:cs="Times New Roman"/>
          <w:sz w:val="24"/>
          <w:szCs w:val="24"/>
        </w:rPr>
        <w:t>Introduction</w:t>
      </w:r>
    </w:p>
    <w:p w14:paraId="28B26EEB" w14:textId="22B8F7D8" w:rsidR="00131625" w:rsidRDefault="009F40ED" w:rsidP="0097146D">
      <w:pPr>
        <w:spacing w:line="360" w:lineRule="auto"/>
        <w:jc w:val="both"/>
        <w:rPr>
          <w:lang w:val="en-US"/>
        </w:rPr>
      </w:pPr>
      <w:r>
        <w:rPr>
          <w:lang w:val="en-US"/>
        </w:rPr>
        <w:t>In sentiment analysis field lot of research has already been done so far.</w:t>
      </w:r>
      <w:r w:rsidR="002B71CE">
        <w:rPr>
          <w:lang w:val="en-US"/>
        </w:rPr>
        <w:t xml:space="preserve"> </w:t>
      </w:r>
      <w:r w:rsidR="00901E95">
        <w:rPr>
          <w:lang w:val="en-US"/>
        </w:rPr>
        <w:t>A lot of work</w:t>
      </w:r>
      <w:r w:rsidR="002B71CE">
        <w:rPr>
          <w:lang w:val="en-US"/>
        </w:rPr>
        <w:t xml:space="preserve"> h</w:t>
      </w:r>
      <w:r w:rsidR="00901E95">
        <w:rPr>
          <w:lang w:val="en-US"/>
        </w:rPr>
        <w:t>as</w:t>
      </w:r>
      <w:r w:rsidR="002B71CE">
        <w:rPr>
          <w:lang w:val="en-US"/>
        </w:rPr>
        <w:t xml:space="preserve"> been done with traditional machine learning models, deep learning models, Hybrid models, with different embedding techniques like BOW, Word2Vec, FastText etc.</w:t>
      </w:r>
      <w:r w:rsidR="00050892">
        <w:rPr>
          <w:lang w:val="en-US"/>
        </w:rPr>
        <w:t xml:space="preserve"> </w:t>
      </w:r>
      <w:r>
        <w:rPr>
          <w:lang w:val="en-US"/>
        </w:rPr>
        <w:t>So,</w:t>
      </w:r>
      <w:r w:rsidR="0024005C">
        <w:rPr>
          <w:lang w:val="en-US"/>
        </w:rPr>
        <w:t xml:space="preserve"> </w:t>
      </w:r>
      <w:proofErr w:type="gramStart"/>
      <w:r w:rsidR="0024005C">
        <w:rPr>
          <w:lang w:val="en-US"/>
        </w:rPr>
        <w:t>It</w:t>
      </w:r>
      <w:proofErr w:type="gramEnd"/>
      <w:r w:rsidR="0024005C">
        <w:rPr>
          <w:lang w:val="en-US"/>
        </w:rPr>
        <w:t xml:space="preserve"> is essential that we study what kind of work has been done so far and</w:t>
      </w:r>
      <w:r>
        <w:rPr>
          <w:lang w:val="en-US"/>
        </w:rPr>
        <w:t xml:space="preserve"> </w:t>
      </w:r>
      <w:r w:rsidR="0024005C">
        <w:rPr>
          <w:lang w:val="en-US"/>
        </w:rPr>
        <w:t>identify what is still missing in this previous work or there is a scope of improvement.</w:t>
      </w:r>
      <w:r w:rsidR="00794FAA">
        <w:rPr>
          <w:lang w:val="en-US"/>
        </w:rPr>
        <w:t xml:space="preserve"> </w:t>
      </w:r>
      <w:r w:rsidR="0024167F">
        <w:rPr>
          <w:lang w:val="en-US"/>
        </w:rPr>
        <w:t>So,</w:t>
      </w:r>
      <w:r w:rsidR="00794FAA">
        <w:rPr>
          <w:lang w:val="en-US"/>
        </w:rPr>
        <w:t xml:space="preserve"> in this chapter some of the previous work is captured</w:t>
      </w:r>
      <w:r w:rsidR="0078758B">
        <w:rPr>
          <w:lang w:val="en-US"/>
        </w:rPr>
        <w:t xml:space="preserve"> Also, details are captured around the datasets, methodology and evaluation metrics used</w:t>
      </w:r>
      <w:r w:rsidR="00B672C9">
        <w:rPr>
          <w:lang w:val="en-US"/>
        </w:rPr>
        <w:t xml:space="preserve"> </w:t>
      </w:r>
      <w:r w:rsidR="00BB601A">
        <w:rPr>
          <w:lang w:val="en-US"/>
        </w:rPr>
        <w:t>during the research</w:t>
      </w:r>
      <w:r w:rsidR="0078758B">
        <w:rPr>
          <w:lang w:val="en-US"/>
        </w:rPr>
        <w:t>.</w:t>
      </w:r>
      <w:r w:rsidR="00E60C0B">
        <w:rPr>
          <w:lang w:val="en-US"/>
        </w:rPr>
        <w:t xml:space="preserve"> </w:t>
      </w:r>
    </w:p>
    <w:p w14:paraId="09D0998D" w14:textId="229F771D" w:rsidR="00CB76D6" w:rsidRDefault="00CB76D6" w:rsidP="0097146D">
      <w:pPr>
        <w:spacing w:line="360" w:lineRule="auto"/>
        <w:jc w:val="both"/>
        <w:rPr>
          <w:lang w:val="en-US"/>
        </w:rPr>
      </w:pPr>
    </w:p>
    <w:p w14:paraId="5AA9528C" w14:textId="00E82366" w:rsidR="00CB76D6" w:rsidRDefault="00CB76D6" w:rsidP="0097146D">
      <w:pPr>
        <w:spacing w:line="360" w:lineRule="auto"/>
        <w:jc w:val="both"/>
        <w:rPr>
          <w:lang w:val="en-US"/>
        </w:rPr>
      </w:pPr>
      <w:r>
        <w:rPr>
          <w:lang w:val="en-US"/>
        </w:rPr>
        <w:t xml:space="preserve">This chapter is divided into 3 sections, </w:t>
      </w:r>
      <w:r w:rsidR="004F3BDE">
        <w:rPr>
          <w:lang w:val="en-US"/>
        </w:rPr>
        <w:t>first</w:t>
      </w:r>
      <w:r>
        <w:rPr>
          <w:lang w:val="en-US"/>
        </w:rPr>
        <w:t xml:space="preserve"> section </w:t>
      </w:r>
      <w:r w:rsidR="004F3BDE">
        <w:rPr>
          <w:lang w:val="en-US"/>
        </w:rPr>
        <w:t>provides details around recent research in the movie reviews domain</w:t>
      </w:r>
      <w:r w:rsidR="008E1C86">
        <w:rPr>
          <w:lang w:val="en-US"/>
        </w:rPr>
        <w:t xml:space="preserve"> </w:t>
      </w:r>
      <w:r w:rsidR="007C5D42">
        <w:rPr>
          <w:lang w:val="en-US"/>
        </w:rPr>
        <w:t>with</w:t>
      </w:r>
      <w:r w:rsidR="008E1C86">
        <w:rPr>
          <w:lang w:val="en-US"/>
        </w:rPr>
        <w:t xml:space="preserve"> IMDB and Stanford movie review dataset</w:t>
      </w:r>
      <w:r w:rsidR="004F3BDE">
        <w:rPr>
          <w:lang w:val="en-US"/>
        </w:rPr>
        <w:t>.</w:t>
      </w:r>
      <w:r w:rsidR="0049165A">
        <w:rPr>
          <w:lang w:val="en-US"/>
        </w:rPr>
        <w:t xml:space="preserve"> Second section </w:t>
      </w:r>
      <w:r w:rsidR="00DA4744">
        <w:rPr>
          <w:lang w:val="en-US"/>
        </w:rPr>
        <w:t>outlines</w:t>
      </w:r>
      <w:r w:rsidR="0049165A">
        <w:rPr>
          <w:lang w:val="en-US"/>
        </w:rPr>
        <w:t xml:space="preserve"> research in online product reviews domain</w:t>
      </w:r>
      <w:r w:rsidR="00C52C1D">
        <w:rPr>
          <w:lang w:val="en-US"/>
        </w:rPr>
        <w:t xml:space="preserve"> with amazon.com product reviews and other online tweets for e-commerce products</w:t>
      </w:r>
      <w:r w:rsidR="0049165A">
        <w:rPr>
          <w:lang w:val="en-US"/>
        </w:rPr>
        <w:t xml:space="preserve"> and third section </w:t>
      </w:r>
      <w:r w:rsidR="003046BB">
        <w:rPr>
          <w:lang w:val="en-US"/>
        </w:rPr>
        <w:t>provides overview of research in</w:t>
      </w:r>
      <w:r w:rsidR="0049165A">
        <w:rPr>
          <w:lang w:val="en-US"/>
        </w:rPr>
        <w:t xml:space="preserve"> other domains</w:t>
      </w:r>
      <w:r w:rsidR="00C86ADD">
        <w:rPr>
          <w:lang w:val="en-US"/>
        </w:rPr>
        <w:t xml:space="preserve"> with dataset around</w:t>
      </w:r>
      <w:r w:rsidR="000F559C">
        <w:rPr>
          <w:lang w:val="en-US"/>
        </w:rPr>
        <w:t xml:space="preserve"> </w:t>
      </w:r>
      <w:r w:rsidR="004E5AED">
        <w:rPr>
          <w:lang w:val="en-US"/>
        </w:rPr>
        <w:t>o</w:t>
      </w:r>
      <w:r w:rsidR="00457E74">
        <w:rPr>
          <w:lang w:val="en-US"/>
        </w:rPr>
        <w:t xml:space="preserve">nline tweets, </w:t>
      </w:r>
      <w:r w:rsidR="005B7D56">
        <w:rPr>
          <w:lang w:val="en-US"/>
        </w:rPr>
        <w:t>O</w:t>
      </w:r>
      <w:r w:rsidR="00457E74">
        <w:rPr>
          <w:lang w:val="en-US"/>
        </w:rPr>
        <w:t>nline Restaurant reviews</w:t>
      </w:r>
      <w:r w:rsidR="002B499A">
        <w:rPr>
          <w:lang w:val="en-US"/>
        </w:rPr>
        <w:t>, Global pandemic COVID-19 dataset</w:t>
      </w:r>
      <w:r w:rsidR="00457E74">
        <w:rPr>
          <w:lang w:val="en-US"/>
        </w:rPr>
        <w:t xml:space="preserve"> etc.</w:t>
      </w:r>
      <w:r w:rsidR="0004720A">
        <w:rPr>
          <w:lang w:val="en-US"/>
        </w:rPr>
        <w:t xml:space="preserve"> </w:t>
      </w:r>
      <w:r w:rsidR="001819BE">
        <w:rPr>
          <w:lang w:val="en-US"/>
        </w:rPr>
        <w:t xml:space="preserve"> </w:t>
      </w:r>
      <w:r w:rsidR="002F35C0">
        <w:rPr>
          <w:lang w:val="en-US"/>
        </w:rPr>
        <w:t>Overall,</w:t>
      </w:r>
      <w:r w:rsidR="001819BE">
        <w:rPr>
          <w:lang w:val="en-US"/>
        </w:rPr>
        <w:t xml:space="preserve"> we have tried reviewing previous </w:t>
      </w:r>
      <w:r w:rsidR="0004720A">
        <w:rPr>
          <w:lang w:val="en-US"/>
        </w:rPr>
        <w:t xml:space="preserve">work </w:t>
      </w:r>
      <w:r w:rsidR="001819BE">
        <w:rPr>
          <w:lang w:val="en-US"/>
        </w:rPr>
        <w:t xml:space="preserve">that </w:t>
      </w:r>
      <w:r w:rsidR="0004720A">
        <w:rPr>
          <w:lang w:val="en-US"/>
        </w:rPr>
        <w:t xml:space="preserve">has been done on single dataset </w:t>
      </w:r>
      <w:r w:rsidR="001819BE">
        <w:rPr>
          <w:lang w:val="en-US"/>
        </w:rPr>
        <w:t>as well as</w:t>
      </w:r>
      <w:r w:rsidR="0004720A">
        <w:rPr>
          <w:lang w:val="en-US"/>
        </w:rPr>
        <w:t xml:space="preserve"> on multiple datasets</w:t>
      </w:r>
      <w:r w:rsidR="00C144D3">
        <w:rPr>
          <w:lang w:val="en-US"/>
        </w:rPr>
        <w:t>. Some of the research</w:t>
      </w:r>
      <w:r w:rsidR="00170290">
        <w:rPr>
          <w:lang w:val="en-US"/>
        </w:rPr>
        <w:t xml:space="preserve"> proposes new </w:t>
      </w:r>
      <w:r w:rsidR="005754DB">
        <w:rPr>
          <w:lang w:val="en-US"/>
        </w:rPr>
        <w:t xml:space="preserve">hybrid </w:t>
      </w:r>
      <w:r w:rsidR="00170290">
        <w:rPr>
          <w:lang w:val="en-US"/>
        </w:rPr>
        <w:t xml:space="preserve">models and compare their performances with existing once and some </w:t>
      </w:r>
      <w:r w:rsidR="00773CA4">
        <w:rPr>
          <w:lang w:val="en-US"/>
        </w:rPr>
        <w:t>research</w:t>
      </w:r>
      <w:r w:rsidR="00B75ED3">
        <w:rPr>
          <w:lang w:val="en-US"/>
        </w:rPr>
        <w:t xml:space="preserve"> papers</w:t>
      </w:r>
      <w:r w:rsidR="00170290">
        <w:rPr>
          <w:lang w:val="en-US"/>
        </w:rPr>
        <w:t xml:space="preserve"> are covering comparative studies</w:t>
      </w:r>
      <w:r w:rsidR="004350A0">
        <w:rPr>
          <w:lang w:val="en-US"/>
        </w:rPr>
        <w:t xml:space="preserve"> </w:t>
      </w:r>
      <w:r w:rsidR="00353C48">
        <w:rPr>
          <w:lang w:val="en-US"/>
        </w:rPr>
        <w:t>of existing models</w:t>
      </w:r>
      <w:r w:rsidR="00170290">
        <w:rPr>
          <w:lang w:val="en-US"/>
        </w:rPr>
        <w:t>.</w:t>
      </w:r>
    </w:p>
    <w:p w14:paraId="6B69D43F" w14:textId="560066B4" w:rsidR="00D22AB7" w:rsidRDefault="00D22AB7" w:rsidP="0097146D">
      <w:pPr>
        <w:spacing w:line="360" w:lineRule="auto"/>
        <w:jc w:val="both"/>
        <w:rPr>
          <w:lang w:val="en-US"/>
        </w:rPr>
      </w:pPr>
    </w:p>
    <w:p w14:paraId="6870DDEE" w14:textId="05A86A3D" w:rsidR="00D22AB7" w:rsidRDefault="00E73A8B" w:rsidP="0097146D">
      <w:pPr>
        <w:spacing w:line="360" w:lineRule="auto"/>
        <w:jc w:val="both"/>
        <w:rPr>
          <w:lang w:val="en-US"/>
        </w:rPr>
      </w:pPr>
      <w:r>
        <w:rPr>
          <w:lang w:val="en-US"/>
        </w:rPr>
        <w:t xml:space="preserve">In the final section </w:t>
      </w:r>
      <w:r w:rsidR="00A02013">
        <w:rPr>
          <w:lang w:val="en-US"/>
        </w:rPr>
        <w:t xml:space="preserve">we will summarize the discussion on the literature review and identify </w:t>
      </w:r>
      <w:r>
        <w:rPr>
          <w:lang w:val="en-US"/>
        </w:rPr>
        <w:t>gaps</w:t>
      </w:r>
      <w:r w:rsidR="00F24A54">
        <w:rPr>
          <w:lang w:val="en-US"/>
        </w:rPr>
        <w:t xml:space="preserve"> where this research will be focused.</w:t>
      </w:r>
    </w:p>
    <w:p w14:paraId="29004CC0" w14:textId="1F7E5A66" w:rsidR="00EF52FA" w:rsidRDefault="00EF52FA" w:rsidP="0097146D">
      <w:pPr>
        <w:spacing w:line="360" w:lineRule="auto"/>
        <w:jc w:val="both"/>
        <w:rPr>
          <w:lang w:val="en-US"/>
        </w:rPr>
      </w:pPr>
    </w:p>
    <w:p w14:paraId="4D5EBF04" w14:textId="46D2CCA0" w:rsidR="000E744E" w:rsidRDefault="000E744E" w:rsidP="0097146D">
      <w:pPr>
        <w:spacing w:line="360" w:lineRule="auto"/>
        <w:jc w:val="both"/>
        <w:rPr>
          <w:lang w:val="en-US"/>
        </w:rPr>
      </w:pPr>
    </w:p>
    <w:p w14:paraId="2000FD9A" w14:textId="610DD0DD" w:rsidR="000E744E" w:rsidRDefault="000E744E" w:rsidP="0097146D">
      <w:pPr>
        <w:spacing w:line="360" w:lineRule="auto"/>
        <w:jc w:val="both"/>
        <w:rPr>
          <w:lang w:val="en-US"/>
        </w:rPr>
      </w:pPr>
    </w:p>
    <w:p w14:paraId="6A1298E8" w14:textId="6680E853" w:rsidR="000E744E" w:rsidRDefault="000E744E" w:rsidP="0097146D">
      <w:pPr>
        <w:spacing w:line="360" w:lineRule="auto"/>
        <w:jc w:val="both"/>
        <w:rPr>
          <w:lang w:val="en-US"/>
        </w:rPr>
      </w:pPr>
    </w:p>
    <w:p w14:paraId="7A5DB581" w14:textId="780911A4" w:rsidR="000E744E" w:rsidRDefault="000E744E" w:rsidP="0097146D">
      <w:pPr>
        <w:spacing w:line="360" w:lineRule="auto"/>
        <w:jc w:val="both"/>
        <w:rPr>
          <w:lang w:val="en-US"/>
        </w:rPr>
      </w:pPr>
    </w:p>
    <w:p w14:paraId="0EF6C37B" w14:textId="2BB605C0" w:rsidR="000E744E" w:rsidRDefault="000E744E" w:rsidP="0097146D">
      <w:pPr>
        <w:spacing w:line="360" w:lineRule="auto"/>
        <w:jc w:val="both"/>
        <w:rPr>
          <w:lang w:val="en-US"/>
        </w:rPr>
      </w:pPr>
    </w:p>
    <w:p w14:paraId="725199A9" w14:textId="41E4AFDE" w:rsidR="000E744E" w:rsidRDefault="000E744E" w:rsidP="0097146D">
      <w:pPr>
        <w:spacing w:line="360" w:lineRule="auto"/>
        <w:jc w:val="both"/>
        <w:rPr>
          <w:lang w:val="en-US"/>
        </w:rPr>
      </w:pPr>
    </w:p>
    <w:p w14:paraId="03065A60" w14:textId="77777777" w:rsidR="000E744E" w:rsidRDefault="000E744E" w:rsidP="0097146D">
      <w:pPr>
        <w:spacing w:line="360" w:lineRule="auto"/>
        <w:jc w:val="both"/>
        <w:rPr>
          <w:lang w:val="en-US"/>
        </w:rPr>
      </w:pPr>
    </w:p>
    <w:p w14:paraId="70148480" w14:textId="54262E67" w:rsidR="006D6C3B" w:rsidRDefault="006D6C3B" w:rsidP="0097146D">
      <w:pPr>
        <w:pStyle w:val="Heading1"/>
        <w:spacing w:line="360" w:lineRule="auto"/>
        <w:ind w:left="0"/>
        <w:jc w:val="both"/>
        <w:rPr>
          <w:rFonts w:cs="Times New Roman"/>
          <w:sz w:val="24"/>
          <w:szCs w:val="24"/>
        </w:rPr>
      </w:pPr>
      <w:r>
        <w:rPr>
          <w:rFonts w:cs="Times New Roman"/>
          <w:sz w:val="24"/>
          <w:szCs w:val="24"/>
        </w:rPr>
        <w:lastRenderedPageBreak/>
        <w:t>2</w:t>
      </w:r>
      <w:r w:rsidRPr="0043796F">
        <w:rPr>
          <w:rFonts w:cs="Times New Roman"/>
          <w:sz w:val="24"/>
          <w:szCs w:val="24"/>
        </w:rPr>
        <w:t>.</w:t>
      </w:r>
      <w:r w:rsidR="00C366B4">
        <w:rPr>
          <w:rFonts w:cs="Times New Roman"/>
          <w:sz w:val="24"/>
          <w:szCs w:val="24"/>
        </w:rPr>
        <w:t>2</w:t>
      </w:r>
      <w:r w:rsidR="00AC5187">
        <w:rPr>
          <w:rFonts w:cs="Times New Roman"/>
          <w:sz w:val="24"/>
          <w:szCs w:val="24"/>
        </w:rPr>
        <w:tab/>
      </w:r>
      <w:r>
        <w:rPr>
          <w:rFonts w:cs="Times New Roman"/>
          <w:sz w:val="24"/>
          <w:szCs w:val="24"/>
        </w:rPr>
        <w:t xml:space="preserve">Sentiment Analysis </w:t>
      </w:r>
      <w:r w:rsidR="00516211">
        <w:rPr>
          <w:rFonts w:cs="Times New Roman"/>
          <w:sz w:val="24"/>
          <w:szCs w:val="24"/>
        </w:rPr>
        <w:t>in</w:t>
      </w:r>
      <w:r>
        <w:rPr>
          <w:rFonts w:cs="Times New Roman"/>
          <w:sz w:val="24"/>
          <w:szCs w:val="24"/>
        </w:rPr>
        <w:t xml:space="preserve"> Movie Reviews</w:t>
      </w:r>
      <w:r w:rsidR="00516211">
        <w:rPr>
          <w:rFonts w:cs="Times New Roman"/>
          <w:sz w:val="24"/>
          <w:szCs w:val="24"/>
        </w:rPr>
        <w:t xml:space="preserve"> domain</w:t>
      </w:r>
    </w:p>
    <w:p w14:paraId="6DB5BCAF" w14:textId="77777777" w:rsidR="006D6C3B" w:rsidRPr="0043796F" w:rsidRDefault="006D6C3B" w:rsidP="0097146D">
      <w:pPr>
        <w:spacing w:line="360" w:lineRule="auto"/>
        <w:jc w:val="both"/>
        <w:rPr>
          <w:lang w:val="en-US"/>
        </w:rPr>
      </w:pPr>
    </w:p>
    <w:p w14:paraId="0A8B3287" w14:textId="191E22DD" w:rsidR="002011D6" w:rsidRDefault="00650ED6" w:rsidP="0097146D">
      <w:pPr>
        <w:spacing w:line="360" w:lineRule="auto"/>
        <w:jc w:val="both"/>
        <w:rPr>
          <w:lang w:val="en-US"/>
        </w:rPr>
      </w:pPr>
      <w:r>
        <w:rPr>
          <w:lang w:val="en-US"/>
        </w:rPr>
        <w:fldChar w:fldCharType="begin" w:fldLock="1"/>
      </w:r>
      <w:r w:rsidR="006435E6">
        <w:rPr>
          <w:lang w:val="en-US"/>
        </w:rPr>
        <w:instrText>ADDIN CSL_CITATION {"citationItems":[{"id":"ITEM-1","itemData":{"DOI":"10.1109/ICECTE48615.2019.9303573","ISBN":"9781728164083","abstract":"With the huge expansion of text data sentiment analysis is playing a crucial role in analyzing the user's perspective about a particular product, company or any other physical or virtual entity. Sentiment analysis helps us to analyze user review about an entity and then drawing out a conclusion based on the sentiments it extracted from the reviews. Convolution Neural Network (CNN) and Long-Short-Term Memory Network (LSTM) are two well-known deep neural networks used for sentiment analysis. In this paper, we have compared between CNN, LSTM and LSTM-CNN architectures for sentiment classification on the IMDb movie reviews in order to find the best-suited architecture for the dataset. Experimental results have shown that CNN has achieved an F-Score of 91% which has outperformed LSTM, LSTM-CNN and other state-of-the-art approaches for sentiment classification on IMDb movie reviews.","author":[{"dropping-particle":"","family":"Haque","given":"Md Rakibul","non-dropping-particle":"","parse-names":false,"suffix":""},{"dropping-particle":"","family":"Akter Lima","given":"Salma","non-dropping-particle":"","parse-names":false,"suffix":""},{"dropping-particle":"","family":"Mishu","given":"Sadia Zaman","non-dropping-particle":"","parse-names":false,"suffix":""}],"container-title":"3rd International Conference on Electrical, Computer and Telecommunication Engineering, ICECTE 2019","id":"ITEM-1","issued":{"date-parts":[["2019"]]},"page":"161-164","title":"Performance Analysis of Different Neural Networks for Sentiment Analysis on IMDb Movie Reviews","type":"article-journal"},"uris":["http://www.mendeley.com/documents/?uuid=e7127e5c-0079-4645-b336-e79b027533c5"]}],"mendeley":{"formattedCitation":"(Haque et al., 2019)","plainTextFormattedCitation":"(Haque et al., 2019)","previouslyFormattedCitation":"(Haque et al., 2019)"},"properties":{"noteIndex":0},"schema":"https://github.com/citation-style-language/schema/raw/master/csl-citation.json"}</w:instrText>
      </w:r>
      <w:r>
        <w:rPr>
          <w:lang w:val="en-US"/>
        </w:rPr>
        <w:fldChar w:fldCharType="separate"/>
      </w:r>
      <w:r w:rsidRPr="00650ED6">
        <w:rPr>
          <w:noProof/>
          <w:lang w:val="en-US"/>
        </w:rPr>
        <w:t>(Haque et al., 2019)</w:t>
      </w:r>
      <w:r>
        <w:rPr>
          <w:lang w:val="en-US"/>
        </w:rPr>
        <w:fldChar w:fldCharType="end"/>
      </w:r>
      <w:r>
        <w:rPr>
          <w:lang w:val="en-US"/>
        </w:rPr>
        <w:t xml:space="preserve"> in their research used IMDB dataset and applied CNN and LSTM based models and compared their performances.</w:t>
      </w:r>
      <w:r w:rsidR="004A19B0">
        <w:rPr>
          <w:lang w:val="en-US"/>
        </w:rPr>
        <w:t xml:space="preserve"> IMDB dataset contained around 50000 reviews. Results showed that CNN yielded the best performance amongst all compared models.</w:t>
      </w:r>
      <w:r w:rsidR="00350C67">
        <w:rPr>
          <w:lang w:val="en-US"/>
        </w:rPr>
        <w:t xml:space="preserve"> Instead of using pre-trained embeddings they tried to train embedding layer using IMDB training data.</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417"/>
        <w:gridCol w:w="4638"/>
      </w:tblGrid>
      <w:tr w:rsidR="002B71CE" w14:paraId="3B7B3DEE" w14:textId="77777777" w:rsidTr="00231A82">
        <w:tc>
          <w:tcPr>
            <w:tcW w:w="4527" w:type="dxa"/>
          </w:tcPr>
          <w:p w14:paraId="53A2B8BD" w14:textId="77777777" w:rsidR="00BF4517" w:rsidRDefault="00BF4517" w:rsidP="0097146D">
            <w:pPr>
              <w:spacing w:line="360" w:lineRule="auto"/>
              <w:jc w:val="both"/>
              <w:rPr>
                <w:lang w:val="en-US"/>
              </w:rPr>
            </w:pPr>
            <w:r>
              <w:rPr>
                <w:lang w:val="en-US"/>
              </w:rPr>
              <w:t>Methodology</w:t>
            </w:r>
          </w:p>
          <w:p w14:paraId="78D253A9" w14:textId="38B9163F" w:rsidR="00942DDE" w:rsidRDefault="002B71CE" w:rsidP="0097146D">
            <w:pPr>
              <w:spacing w:line="360" w:lineRule="auto"/>
              <w:jc w:val="both"/>
              <w:rPr>
                <w:lang w:val="en-US"/>
              </w:rPr>
            </w:pPr>
            <w:r>
              <w:rPr>
                <w:noProof/>
                <w:lang w:val="en-US"/>
              </w:rPr>
              <w:drawing>
                <wp:inline distT="0" distB="0" distL="0" distR="0" wp14:anchorId="2F973F5C" wp14:editId="0EBD5A80">
                  <wp:extent cx="2662733" cy="1404968"/>
                  <wp:effectExtent l="0" t="660400" r="0" b="665480"/>
                  <wp:docPr id="75" name="Picture 75"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descr="Chart, waterfall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85442" cy="1416950"/>
                          </a:xfrm>
                          <a:prstGeom prst="rect">
                            <a:avLst/>
                          </a:prstGeom>
                          <a:scene3d>
                            <a:camera prst="orthographicFront">
                              <a:rot lat="19499973" lon="0" rev="5399988"/>
                            </a:camera>
                            <a:lightRig rig="threePt" dir="t"/>
                          </a:scene3d>
                        </pic:spPr>
                      </pic:pic>
                    </a:graphicData>
                  </a:graphic>
                </wp:inline>
              </w:drawing>
            </w:r>
          </w:p>
        </w:tc>
        <w:tc>
          <w:tcPr>
            <w:tcW w:w="4528" w:type="dxa"/>
          </w:tcPr>
          <w:p w14:paraId="5B28D8B6" w14:textId="77777777" w:rsidR="00BF4517" w:rsidRDefault="00BF4517" w:rsidP="0097146D">
            <w:pPr>
              <w:spacing w:line="360" w:lineRule="auto"/>
              <w:jc w:val="both"/>
              <w:rPr>
                <w:lang w:val="en-US"/>
              </w:rPr>
            </w:pPr>
            <w:r>
              <w:rPr>
                <w:lang w:val="en-US"/>
              </w:rPr>
              <w:t>Results</w:t>
            </w:r>
          </w:p>
          <w:p w14:paraId="37E085D6" w14:textId="7CA03C67" w:rsidR="00942DDE" w:rsidRDefault="002B71CE" w:rsidP="0097146D">
            <w:pPr>
              <w:spacing w:line="360" w:lineRule="auto"/>
              <w:jc w:val="both"/>
              <w:rPr>
                <w:lang w:val="en-US"/>
              </w:rPr>
            </w:pPr>
            <w:r>
              <w:rPr>
                <w:noProof/>
                <w:lang w:val="en-US"/>
              </w:rPr>
              <w:drawing>
                <wp:inline distT="0" distB="0" distL="0" distR="0" wp14:anchorId="2A3A28F7" wp14:editId="2616867D">
                  <wp:extent cx="2808250" cy="1459423"/>
                  <wp:effectExtent l="0" t="0" r="0" b="1270"/>
                  <wp:docPr id="76" name="Picture 7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Tabl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19835" cy="1465444"/>
                          </a:xfrm>
                          <a:prstGeom prst="rect">
                            <a:avLst/>
                          </a:prstGeom>
                        </pic:spPr>
                      </pic:pic>
                    </a:graphicData>
                  </a:graphic>
                </wp:inline>
              </w:drawing>
            </w:r>
          </w:p>
        </w:tc>
      </w:tr>
    </w:tbl>
    <w:p w14:paraId="5C0879D0" w14:textId="419483B1" w:rsidR="0096331D" w:rsidRDefault="002011D6" w:rsidP="00CE17FD">
      <w:pPr>
        <w:spacing w:line="360" w:lineRule="auto"/>
        <w:jc w:val="center"/>
        <w:rPr>
          <w:lang w:val="en-US"/>
        </w:rPr>
      </w:pPr>
      <w:r>
        <w:rPr>
          <w:lang w:val="en-US"/>
        </w:rPr>
        <w:t xml:space="preserve">Figure 2.1 </w:t>
      </w:r>
      <w:r w:rsidR="006659F9">
        <w:rPr>
          <w:lang w:val="en-US"/>
        </w:rPr>
        <w:t xml:space="preserve">Custom Embedding Layer </w:t>
      </w:r>
      <w:r>
        <w:rPr>
          <w:lang w:val="en-US"/>
        </w:rPr>
        <w:t xml:space="preserve">and Results </w:t>
      </w:r>
      <w:r>
        <w:rPr>
          <w:lang w:val="en-US"/>
        </w:rPr>
        <w:fldChar w:fldCharType="begin" w:fldLock="1"/>
      </w:r>
      <w:r>
        <w:rPr>
          <w:lang w:val="en-US"/>
        </w:rPr>
        <w:instrText>ADDIN CSL_CITATION {"citationItems":[{"id":"ITEM-1","itemData":{"DOI":"10.1109/ICECTE48615.2019.9303573","ISBN":"9781728164083","abstract":"With the huge expansion of text data sentiment analysis is playing a crucial role in analyzing the user's perspective about a particular product, company or any other physical or virtual entity. Sentiment analysis helps us to analyze user review about an entity and then drawing out a conclusion based on the sentiments it extracted from the reviews. Convolution Neural Network (CNN) and Long-Short-Term Memory Network (LSTM) are two well-known deep neural networks used for sentiment analysis. In this paper, we have compared between CNN, LSTM and LSTM-CNN architectures for sentiment classification on the IMDb movie reviews in order to find the best-suited architecture for the dataset. Experimental results have shown that CNN has achieved an F-Score of 91% which has outperformed LSTM, LSTM-CNN and other state-of-the-art approaches for sentiment classification on IMDb movie reviews.","author":[{"dropping-particle":"","family":"Haque","given":"Md Rakibul","non-dropping-particle":"","parse-names":false,"suffix":""},{"dropping-particle":"","family":"Akter Lima","given":"Salma","non-dropping-particle":"","parse-names":false,"suffix":""},{"dropping-particle":"","family":"Mishu","given":"Sadia Zaman","non-dropping-particle":"","parse-names":false,"suffix":""}],"container-title":"3rd International Conference on Electrical, Computer and Telecommunication Engineering, ICECTE 2019","id":"ITEM-1","issued":{"date-parts":[["2019"]]},"page":"161-164","title":"Performance Analysis of Different Neural Networks for Sentiment Analysis on IMDb Movie Reviews","type":"article-journal"},"uris":["http://www.mendeley.com/documents/?uuid=e7127e5c-0079-4645-b336-e79b027533c5"]}],"mendeley":{"formattedCitation":"(Haque et al., 2019)","plainTextFormattedCitation":"(Haque et al., 2019)","previouslyFormattedCitation":"(Haque et al., 2019)"},"properties":{"noteIndex":0},"schema":"https://github.com/citation-style-language/schema/raw/master/csl-citation.json"}</w:instrText>
      </w:r>
      <w:r>
        <w:rPr>
          <w:lang w:val="en-US"/>
        </w:rPr>
        <w:fldChar w:fldCharType="separate"/>
      </w:r>
      <w:r w:rsidRPr="00650ED6">
        <w:rPr>
          <w:noProof/>
          <w:lang w:val="en-US"/>
        </w:rPr>
        <w:t>(Haque et al., 2019)</w:t>
      </w:r>
      <w:r>
        <w:rPr>
          <w:lang w:val="en-US"/>
        </w:rPr>
        <w:fldChar w:fldCharType="end"/>
      </w:r>
    </w:p>
    <w:p w14:paraId="1CC01337" w14:textId="77777777" w:rsidR="002011D6" w:rsidRDefault="002011D6" w:rsidP="0097146D">
      <w:pPr>
        <w:spacing w:line="360" w:lineRule="auto"/>
        <w:jc w:val="both"/>
        <w:rPr>
          <w:lang w:val="en-US"/>
        </w:rPr>
      </w:pPr>
    </w:p>
    <w:p w14:paraId="3E9BAF6A" w14:textId="28F5A8FC" w:rsidR="000B4FA4" w:rsidRDefault="006435E6" w:rsidP="0097146D">
      <w:pPr>
        <w:spacing w:line="360" w:lineRule="auto"/>
        <w:jc w:val="both"/>
        <w:rPr>
          <w:lang w:val="en-US"/>
        </w:rPr>
      </w:pPr>
      <w:r>
        <w:rPr>
          <w:lang w:val="en-US"/>
        </w:rPr>
        <w:fldChar w:fldCharType="begin" w:fldLock="1"/>
      </w:r>
      <w:r w:rsidR="006B6F06">
        <w:rPr>
          <w:lang w:val="en-US"/>
        </w:rPr>
        <w:instrText>ADDIN CSL_CITATION {"citationItems":[{"id":"ITEM-1","itemData":{"DOI":"10.1109/DATABIA50434.2020.9190363","ISBN":"9781728197920","abstract":"This paper proposes a model for classification of movie reviews by using Data Mining. The paper also proposes the method of creating word cloud from word frequency in movie reviews, for the purpose of partially helping in analyzing for interested topic and opinion of reviewer. The research uses movie review data from Metacritic website. The review data consists of reviews from 21 movies, separated into two parts to be used as training set and test set. Training set have 462 reviews and test set have 238 reviews. The data preparation process started collecting review data by removing special symbols case and preprocessing into Weka program. Change the review text into structured data by using StringToWordVector filter. This process includes removing stop words with Rainbow stop words list, change word that have the same root origin into word stem by using Snowball Stemmer algorithm and then given weight value by using TF-IDF technique. After that, Naïve bayes, Random Forest and J48 algorithms were used to classify the review data into positive and negative groups. The experimental result given is 80.25%, 79.83% and 68.06%, respectively.","author":[{"dropping-particle":"","family":"Moolthaisong","given":"Kamoltep","non-dropping-particle":"","parse-names":false,"suffix":""},{"dropping-particle":"","family":"Songpan","given":"Wararat","non-dropping-particle":"","parse-names":false,"suffix":""}],"container-title":"2020 International Conference on Data Science, Artificial Intelligence, and Business Analytics, DATABIA 2020 - Proceedings","id":"ITEM-1","issued":{"date-parts":[["2020"]]},"page":"89-92","title":"Emotion Analysis and Classification of Movie Reviews Using Data Mining","type":"article-journal"},"uris":["http://www.mendeley.com/documents/?uuid=e86502ae-5c33-420d-b436-6c59f8ed8165"]}],"mendeley":{"formattedCitation":"(Moolthaisong and Songpan, 2020)","plainTextFormattedCitation":"(Moolthaisong and Songpan, 2020)","previouslyFormattedCitation":"(Moolthaisong and Songpan, 2020)"},"properties":{"noteIndex":0},"schema":"https://github.com/citation-style-language/schema/raw/master/csl-citation.json"}</w:instrText>
      </w:r>
      <w:r>
        <w:rPr>
          <w:lang w:val="en-US"/>
        </w:rPr>
        <w:fldChar w:fldCharType="separate"/>
      </w:r>
      <w:r w:rsidRPr="006435E6">
        <w:rPr>
          <w:noProof/>
          <w:lang w:val="en-US"/>
        </w:rPr>
        <w:t>(Moolthaisong and Songpan, 2020)</w:t>
      </w:r>
      <w:r>
        <w:rPr>
          <w:lang w:val="en-US"/>
        </w:rPr>
        <w:fldChar w:fldCharType="end"/>
      </w:r>
      <w:r>
        <w:rPr>
          <w:lang w:val="en-US"/>
        </w:rPr>
        <w:t xml:space="preserve"> in their research used dataset from </w:t>
      </w:r>
      <w:r w:rsidRPr="006435E6">
        <w:rPr>
          <w:rFonts w:ascii="Calibri" w:hAnsi="Calibri" w:cs="Calibri"/>
          <w:lang w:val="en-US"/>
        </w:rPr>
        <w:t>﻿</w:t>
      </w:r>
      <w:r w:rsidRPr="006435E6">
        <w:rPr>
          <w:lang w:val="en-US"/>
        </w:rPr>
        <w:t>Metacritic</w:t>
      </w:r>
      <w:r w:rsidR="0031557E">
        <w:rPr>
          <w:lang w:val="en-US"/>
        </w:rPr>
        <w:t xml:space="preserve"> </w:t>
      </w:r>
      <w:r>
        <w:rPr>
          <w:lang w:val="en-US"/>
        </w:rPr>
        <w:t>website</w:t>
      </w:r>
      <w:r w:rsidR="006D22B2">
        <w:rPr>
          <w:lang w:val="en-US"/>
        </w:rPr>
        <w:t xml:space="preserve"> and after pre-processing they changed the unstructured data into structured data using stringtoword vector filter. They used TF-IDF as word embedding technique and applied NB, Random Forest and J48 </w:t>
      </w:r>
      <w:r w:rsidR="003642C8">
        <w:rPr>
          <w:lang w:val="en-US"/>
        </w:rPr>
        <w:t>algorithms</w:t>
      </w:r>
      <w:r w:rsidR="006D22B2">
        <w:rPr>
          <w:lang w:val="en-US"/>
        </w:rPr>
        <w:t xml:space="preserve"> and </w:t>
      </w:r>
      <w:r w:rsidR="006E66F1" w:rsidRPr="006E66F1">
        <w:rPr>
          <w:rFonts w:ascii="Calibri" w:hAnsi="Calibri" w:cs="Calibri"/>
          <w:lang w:val="en-US"/>
        </w:rPr>
        <w:t>﻿</w:t>
      </w:r>
      <w:r w:rsidR="006E66F1">
        <w:rPr>
          <w:rFonts w:ascii="Calibri" w:hAnsi="Calibri" w:cs="Calibri"/>
          <w:lang w:val="en-US"/>
        </w:rPr>
        <w:t xml:space="preserve">got accuracy of </w:t>
      </w:r>
      <w:r w:rsidR="006E66F1" w:rsidRPr="006E66F1">
        <w:rPr>
          <w:lang w:val="en-US"/>
        </w:rPr>
        <w:t>80.25%, 79.83% and 68.06% respectively</w:t>
      </w:r>
      <w:r w:rsidR="00E227CB">
        <w:rPr>
          <w:lang w:val="en-US"/>
        </w:rPr>
        <w:t>.</w:t>
      </w:r>
    </w:p>
    <w:tbl>
      <w:tblPr>
        <w:tblStyle w:val="TableGrid"/>
        <w:tblW w:w="3825" w:type="dxa"/>
        <w:jc w:val="center"/>
        <w:tblLook w:val="04A0" w:firstRow="1" w:lastRow="0" w:firstColumn="1" w:lastColumn="0" w:noHBand="0" w:noVBand="1"/>
      </w:tblPr>
      <w:tblGrid>
        <w:gridCol w:w="4416"/>
      </w:tblGrid>
      <w:tr w:rsidR="0013363B" w14:paraId="4D75A1B4" w14:textId="77777777" w:rsidTr="0013363B">
        <w:trPr>
          <w:trHeight w:val="4032"/>
          <w:jc w:val="center"/>
        </w:trPr>
        <w:tc>
          <w:tcPr>
            <w:tcW w:w="3825" w:type="dxa"/>
          </w:tcPr>
          <w:p w14:paraId="4369D0A2" w14:textId="34C961D7" w:rsidR="0013363B" w:rsidRDefault="0013363B" w:rsidP="0013363B">
            <w:pPr>
              <w:spacing w:line="360" w:lineRule="auto"/>
              <w:jc w:val="center"/>
              <w:rPr>
                <w:lang w:val="en-US"/>
              </w:rPr>
            </w:pPr>
            <w:r>
              <w:rPr>
                <w:noProof/>
                <w:lang w:val="en-US"/>
              </w:rPr>
              <w:lastRenderedPageBreak/>
              <w:drawing>
                <wp:inline distT="0" distB="0" distL="0" distR="0" wp14:anchorId="2CBB3AB7" wp14:editId="0A6F8486">
                  <wp:extent cx="2661891" cy="2633472"/>
                  <wp:effectExtent l="0" t="0" r="5715" b="0"/>
                  <wp:docPr id="78" name="Picture 7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02003" cy="2673156"/>
                          </a:xfrm>
                          <a:prstGeom prst="rect">
                            <a:avLst/>
                          </a:prstGeom>
                        </pic:spPr>
                      </pic:pic>
                    </a:graphicData>
                  </a:graphic>
                </wp:inline>
              </w:drawing>
            </w:r>
          </w:p>
        </w:tc>
      </w:tr>
    </w:tbl>
    <w:p w14:paraId="0BD0A557" w14:textId="36EEA393" w:rsidR="005E4424" w:rsidRDefault="005E4424" w:rsidP="005E4424">
      <w:pPr>
        <w:spacing w:line="360" w:lineRule="auto"/>
        <w:jc w:val="center"/>
      </w:pPr>
      <w:r>
        <w:t xml:space="preserve">Figure 2.2 Proposed Methodology by </w:t>
      </w:r>
      <w:r>
        <w:rPr>
          <w:lang w:val="en-US"/>
        </w:rPr>
        <w:fldChar w:fldCharType="begin" w:fldLock="1"/>
      </w:r>
      <w:r>
        <w:rPr>
          <w:lang w:val="en-US"/>
        </w:rPr>
        <w:instrText>ADDIN CSL_CITATION {"citationItems":[{"id":"ITEM-1","itemData":{"DOI":"10.1109/DATABIA50434.2020.9190363","ISBN":"9781728197920","abstract":"This paper proposes a model for classification of movie reviews by using Data Mining. The paper also proposes the method of creating word cloud from word frequency in movie reviews, for the purpose of partially helping in analyzing for interested topic and opinion of reviewer. The research uses movie review data from Metacritic website. The review data consists of reviews from 21 movies, separated into two parts to be used as training set and test set. Training set have 462 reviews and test set have 238 reviews. The data preparation process started collecting review data by removing special symbols case and preprocessing into Weka program. Change the review text into structured data by using StringToWordVector filter. This process includes removing stop words with Rainbow stop words list, change word that have the same root origin into word stem by using Snowball Stemmer algorithm and then given weight value by using TF-IDF technique. After that, Naïve bayes, Random Forest and J48 algorithms were used to classify the review data into positive and negative groups. The experimental result given is 80.25%, 79.83% and 68.06%, respectively.","author":[{"dropping-particle":"","family":"Moolthaisong","given":"Kamoltep","non-dropping-particle":"","parse-names":false,"suffix":""},{"dropping-particle":"","family":"Songpan","given":"Wararat","non-dropping-particle":"","parse-names":false,"suffix":""}],"container-title":"2020 International Conference on Data Science, Artificial Intelligence, and Business Analytics, DATABIA 2020 - Proceedings","id":"ITEM-1","issued":{"date-parts":[["2020"]]},"page":"89-92","title":"Emotion Analysis and Classification of Movie Reviews Using Data Mining","type":"article-journal"},"uris":["http://www.mendeley.com/documents/?uuid=e86502ae-5c33-420d-b436-6c59f8ed8165"]}],"mendeley":{"formattedCitation":"(Moolthaisong and Songpan, 2020)","plainTextFormattedCitation":"(Moolthaisong and Songpan, 2020)","previouslyFormattedCitation":"(Moolthaisong and Songpan, 2020)"},"properties":{"noteIndex":0},"schema":"https://github.com/citation-style-language/schema/raw/master/csl-citation.json"}</w:instrText>
      </w:r>
      <w:r>
        <w:rPr>
          <w:lang w:val="en-US"/>
        </w:rPr>
        <w:fldChar w:fldCharType="separate"/>
      </w:r>
      <w:r w:rsidRPr="006435E6">
        <w:rPr>
          <w:noProof/>
          <w:lang w:val="en-US"/>
        </w:rPr>
        <w:t>(Moolthaisong and Songpan, 2020)</w:t>
      </w:r>
      <w:r>
        <w:rPr>
          <w:lang w:val="en-US"/>
        </w:rPr>
        <w:fldChar w:fldCharType="end"/>
      </w:r>
    </w:p>
    <w:p w14:paraId="317EC8C7" w14:textId="78DE011B" w:rsidR="005E4424" w:rsidRDefault="005E4424" w:rsidP="0097146D">
      <w:pPr>
        <w:spacing w:line="360" w:lineRule="auto"/>
        <w:jc w:val="both"/>
      </w:pPr>
      <w:r>
        <w:tab/>
      </w:r>
      <w:r>
        <w:tab/>
      </w:r>
    </w:p>
    <w:p w14:paraId="3B0E4D39" w14:textId="5E63B0B4" w:rsidR="00C366B4" w:rsidRDefault="00131625" w:rsidP="0097146D">
      <w:pPr>
        <w:spacing w:line="360" w:lineRule="auto"/>
        <w:jc w:val="both"/>
      </w:pPr>
      <w:r w:rsidRPr="0043796F">
        <w:fldChar w:fldCharType="begin" w:fldLock="1"/>
      </w:r>
      <w:r w:rsidRPr="0043796F">
        <w:instrText>ADDIN CSL_CITATION {"citationItems":[{"id":"ITEM-1","itemData":{"DOI":"10.1016/j.eswa.2016.03.028","ISSN":"09574174","abstract":"With the ever increasing social networking and online marketing sites, the reviews and blogs obtained from those, act as an important source for further analysis and improved decision making. These reviews are mostly unstructured by nature and thus, need processing like classification or clustering to provide a meaningful information for future uses. These reviews and blogs may be classified into different polarity groups such as positive, negative, and neutral in order to extract information from the input dataset. Supervised machine learning methods help to classify these reviews. In this paper, four different machine learning algorithms such as Naive Bayes (NB), Maximum Entropy (ME), Stochastic Gradient Descent (SGD), and Support Vector Machine (SVM) have been considered for classification of human sentiments. The accuracy of different methods are critically examined in order to access their performance on the basis of parameters such as precision, recall, f-measure, and accuracy.","author":[{"dropping-particle":"","family":"Tripathy","given":"Abinash","non-dropping-particle":"","parse-names":false,"suffix":""},{"dropping-particle":"","family":"Agrawal","given":"Ankit","non-dropping-particle":"","parse-names":false,"suffix":""},{"dropping-particle":"","family":"Rath","given":"Santanu Kumar","non-dropping-particle":"","parse-names":false,"suffix":""}],"container-title":"Expert Systems with Applications","id":"ITEM-1","issue":"March","issued":{"date-parts":[["2016"]]},"page":"117-126","publisher":"Elsevier Ltd","title":"Classification of sentiment reviews using n-gram machine learning approach","type":"article-journal","volume":"57"},"uris":["http://www.mendeley.com/documents/?uuid=28192dc5-ac9c-49e6-bd30-0274600f6514"]}],"mendeley":{"formattedCitation":"(Tripathy et al., 2016)","plainTextFormattedCitation":"(Tripathy et al., 2016)","previouslyFormattedCitation":"(Tripathy et al., 2016)"},"properties":{"noteIndex":0},"schema":"https://github.com/citation-style-language/schema/raw/master/csl-citation.json"}</w:instrText>
      </w:r>
      <w:r w:rsidRPr="0043796F">
        <w:fldChar w:fldCharType="separate"/>
      </w:r>
      <w:r w:rsidRPr="0043796F">
        <w:rPr>
          <w:noProof/>
        </w:rPr>
        <w:t>(Tripathy et al., 2016)</w:t>
      </w:r>
      <w:r w:rsidRPr="0043796F">
        <w:fldChar w:fldCharType="end"/>
      </w:r>
      <w:r>
        <w:t xml:space="preserve"> concluded in the research that accuracy of classification model is inversely proportional to the value of n in n-gram.  When tests were done using higher n-gram models where n is greater than 3,  Accuracy decreased for models like Maximum Entropy, SVM, NB, </w:t>
      </w:r>
      <w:r w:rsidRPr="0043796F">
        <w:t>Stochastic Gradient De-scent(SGD)</w:t>
      </w:r>
      <w:r>
        <w:t>. However unigrams and bigrams results were remarkably better. In this study IMDB dataset was used.</w:t>
      </w:r>
    </w:p>
    <w:tbl>
      <w:tblPr>
        <w:tblStyle w:val="TableGrid"/>
        <w:tblW w:w="0" w:type="auto"/>
        <w:tblLook w:val="04A0" w:firstRow="1" w:lastRow="0" w:firstColumn="1" w:lastColumn="0" w:noHBand="0" w:noVBand="1"/>
      </w:tblPr>
      <w:tblGrid>
        <w:gridCol w:w="9055"/>
      </w:tblGrid>
      <w:tr w:rsidR="0095265E" w14:paraId="33BDE88E" w14:textId="77777777" w:rsidTr="0095265E">
        <w:tc>
          <w:tcPr>
            <w:tcW w:w="9055" w:type="dxa"/>
          </w:tcPr>
          <w:p w14:paraId="7F88875D" w14:textId="178F6D79" w:rsidR="0095265E" w:rsidRDefault="0095265E" w:rsidP="0097146D">
            <w:pPr>
              <w:spacing w:line="360" w:lineRule="auto"/>
              <w:jc w:val="both"/>
              <w:rPr>
                <w:lang w:val="en-US"/>
              </w:rPr>
            </w:pPr>
            <w:r>
              <w:rPr>
                <w:noProof/>
                <w:lang w:val="en-US"/>
              </w:rPr>
              <w:drawing>
                <wp:inline distT="0" distB="0" distL="0" distR="0" wp14:anchorId="74678548" wp14:editId="0FFF8BC0">
                  <wp:extent cx="5755847" cy="3740102"/>
                  <wp:effectExtent l="0" t="0" r="0" b="0"/>
                  <wp:docPr id="12" name="Picture 1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abl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4462" cy="3745700"/>
                          </a:xfrm>
                          <a:prstGeom prst="rect">
                            <a:avLst/>
                          </a:prstGeom>
                        </pic:spPr>
                      </pic:pic>
                    </a:graphicData>
                  </a:graphic>
                </wp:inline>
              </w:drawing>
            </w:r>
          </w:p>
        </w:tc>
      </w:tr>
    </w:tbl>
    <w:p w14:paraId="050F9079" w14:textId="325243DB" w:rsidR="00131625" w:rsidRDefault="004B24F0" w:rsidP="00CC7E3F">
      <w:pPr>
        <w:spacing w:line="360" w:lineRule="auto"/>
        <w:jc w:val="center"/>
        <w:rPr>
          <w:lang w:val="en-US"/>
        </w:rPr>
      </w:pPr>
      <w:r>
        <w:t xml:space="preserve">Figure 2.3 </w:t>
      </w:r>
      <w:r w:rsidR="00EC3B35">
        <w:t xml:space="preserve">Model </w:t>
      </w:r>
      <w:r w:rsidR="0097128C">
        <w:t>C</w:t>
      </w:r>
      <w:r w:rsidR="00EC3B35">
        <w:t>omparison</w:t>
      </w:r>
      <w:r w:rsidR="0097128C">
        <w:t xml:space="preserve">s </w:t>
      </w:r>
      <w:r w:rsidRPr="0043796F">
        <w:fldChar w:fldCharType="begin" w:fldLock="1"/>
      </w:r>
      <w:r w:rsidRPr="0043796F">
        <w:instrText>ADDIN CSL_CITATION {"citationItems":[{"id":"ITEM-1","itemData":{"DOI":"10.1016/j.eswa.2016.03.028","ISSN":"09574174","abstract":"With the ever increasing social networking and online marketing sites, the reviews and blogs obtained from those, act as an important source for further analysis and improved decision making. These reviews are mostly unstructured by nature and thus, need processing like classification or clustering to provide a meaningful information for future uses. These reviews and blogs may be classified into different polarity groups such as positive, negative, and neutral in order to extract information from the input dataset. Supervised machine learning methods help to classify these reviews. In this paper, four different machine learning algorithms such as Naive Bayes (NB), Maximum Entropy (ME), Stochastic Gradient Descent (SGD), and Support Vector Machine (SVM) have been considered for classification of human sentiments. The accuracy of different methods are critically examined in order to access their performance on the basis of parameters such as precision, recall, f-measure, and accuracy.","author":[{"dropping-particle":"","family":"Tripathy","given":"Abinash","non-dropping-particle":"","parse-names":false,"suffix":""},{"dropping-particle":"","family":"Agrawal","given":"Ankit","non-dropping-particle":"","parse-names":false,"suffix":""},{"dropping-particle":"","family":"Rath","given":"Santanu Kumar","non-dropping-particle":"","parse-names":false,"suffix":""}],"container-title":"Expert Systems with Applications","id":"ITEM-1","issue":"March","issued":{"date-parts":[["2016"]]},"page":"117-126","publisher":"Elsevier Ltd","title":"Classification of sentiment reviews using n-gram machine learning approach","type":"article-journal","volume":"57"},"uris":["http://www.mendeley.com/documents/?uuid=28192dc5-ac9c-49e6-bd30-0274600f6514"]}],"mendeley":{"formattedCitation":"(Tripathy et al., 2016)","plainTextFormattedCitation":"(Tripathy et al., 2016)","previouslyFormattedCitation":"(Tripathy et al., 2016)"},"properties":{"noteIndex":0},"schema":"https://github.com/citation-style-language/schema/raw/master/csl-citation.json"}</w:instrText>
      </w:r>
      <w:r w:rsidRPr="0043796F">
        <w:fldChar w:fldCharType="separate"/>
      </w:r>
      <w:r w:rsidRPr="0043796F">
        <w:rPr>
          <w:noProof/>
        </w:rPr>
        <w:t>(Tripathy et al., 2016)</w:t>
      </w:r>
      <w:r w:rsidRPr="0043796F">
        <w:fldChar w:fldCharType="end"/>
      </w:r>
    </w:p>
    <w:p w14:paraId="65B97E17" w14:textId="77777777" w:rsidR="00BB54FE" w:rsidRPr="0043796F" w:rsidRDefault="00BB54FE" w:rsidP="0097146D">
      <w:pPr>
        <w:spacing w:line="360" w:lineRule="auto"/>
        <w:jc w:val="both"/>
        <w:rPr>
          <w:lang w:val="en-US"/>
        </w:rPr>
      </w:pPr>
    </w:p>
    <w:p w14:paraId="4AF5236A" w14:textId="76BEA999" w:rsidR="006759AC" w:rsidRDefault="00131625" w:rsidP="0097146D">
      <w:pPr>
        <w:spacing w:line="360" w:lineRule="auto"/>
        <w:jc w:val="both"/>
        <w:rPr>
          <w:lang w:val="en-US"/>
        </w:rPr>
      </w:pPr>
      <w:r w:rsidRPr="0043796F">
        <w:rPr>
          <w:lang w:val="en-US"/>
        </w:rPr>
        <w:lastRenderedPageBreak/>
        <w:fldChar w:fldCharType="begin" w:fldLock="1"/>
      </w:r>
      <w:r w:rsidRPr="0043796F">
        <w:rPr>
          <w:lang w:val="en-US"/>
        </w:rPr>
        <w:instrText>ADDIN CSL_CITATION {"citationItems":[{"id":"ITEM-1","itemData":{"DOI":"10.1109/MicroCom.2016.7522583","ISBN":"9781467366212","abstract":"Sentiment analysis is a sub-domain of opinion mining where the analysis is focused on the extraction of emotions and opinions of the people towards a particular topic from a structured, semi-structured or unstructured textual data. In this paper, we try to focus our task of sentiment analysis on IMDB movie review database. We examine the sentiment expression to classify the polarity of the movie review on a scale of 0(highly disliked) to 4(highly liked) and perform feature extraction and ranking and use these features to train our multilabel classifier to classify the movie review into its correct label. Due to lack of strong grammatical structures in movie reviews which follow the informal jargon, an approach based on structured N-grams has been followed. In addition, a comparative study on different classification approaches has been performed to determine the most suitable classifier to suit our problem domain. We conclude that our proposed approach to sentiment classification supplements the existing rating movie rating systems used across the web and will serve as base to future researches in this domain. \"Our approach using classification techniques has the best accuracy of 88.95%.\"","author":[{"dropping-particle":"","family":"Sahu","given":"Tirath Prasad","non-dropping-particle":"","parse-names":false,"suffix":""},{"dropping-particle":"","family":"Ahuja","given":"Sanjeev","non-dropping-particle":"","parse-names":false,"suffix":""}],"container-title":"International Conference on Microelectronics, Computing and Communication, MicroCom 2016","id":"ITEM-1","issued":{"date-parts":[["2016"]]},"page":"0-5","publisher":"IEEE","title":"Sentiment analysis of movie reviews: A study on feature selection and classification algorithms","type":"article-journal"},"uris":["http://www.mendeley.com/documents/?uuid=3e1d8c44-a21c-452f-9106-dac8a89a3885"]}],"mendeley":{"formattedCitation":"(Sahu and Ahuja, 2016)","plainTextFormattedCitation":"(Sahu and Ahuja, 2016)","previouslyFormattedCitation":"(Sahu and Ahuja, 2016)"},"properties":{"noteIndex":0},"schema":"https://github.com/citation-style-language/schema/raw/master/csl-citation.json"}</w:instrText>
      </w:r>
      <w:r w:rsidRPr="0043796F">
        <w:rPr>
          <w:lang w:val="en-US"/>
        </w:rPr>
        <w:fldChar w:fldCharType="separate"/>
      </w:r>
      <w:r w:rsidRPr="0043796F">
        <w:rPr>
          <w:noProof/>
          <w:lang w:val="en-US"/>
        </w:rPr>
        <w:t>(Sahu and Ahuja, 2016)</w:t>
      </w:r>
      <w:r w:rsidRPr="0043796F">
        <w:rPr>
          <w:lang w:val="en-US"/>
        </w:rPr>
        <w:fldChar w:fldCharType="end"/>
      </w:r>
      <w:r w:rsidRPr="0043796F">
        <w:rPr>
          <w:lang w:val="en-US"/>
        </w:rPr>
        <w:t xml:space="preserve"> examined IMDB dataset and proposed an approach to classify sentiment expressions from </w:t>
      </w:r>
      <w:r>
        <w:rPr>
          <w:lang w:val="en-US"/>
        </w:rPr>
        <w:t>zero to four on scale</w:t>
      </w:r>
      <w:r w:rsidRPr="0043796F">
        <w:rPr>
          <w:lang w:val="en-US"/>
        </w:rPr>
        <w:t xml:space="preserve"> and </w:t>
      </w:r>
      <w:r>
        <w:rPr>
          <w:lang w:val="en-US"/>
        </w:rPr>
        <w:t>extracted the</w:t>
      </w:r>
      <w:r w:rsidRPr="0043796F">
        <w:rPr>
          <w:lang w:val="en-US"/>
        </w:rPr>
        <w:t xml:space="preserve"> feature</w:t>
      </w:r>
      <w:r>
        <w:rPr>
          <w:lang w:val="en-US"/>
        </w:rPr>
        <w:t>s</w:t>
      </w:r>
      <w:r w:rsidRPr="0043796F">
        <w:rPr>
          <w:lang w:val="en-US"/>
        </w:rPr>
        <w:t xml:space="preserve"> and </w:t>
      </w:r>
      <w:r>
        <w:rPr>
          <w:lang w:val="en-US"/>
        </w:rPr>
        <w:t xml:space="preserve">applied </w:t>
      </w:r>
      <w:r w:rsidRPr="0043796F">
        <w:rPr>
          <w:lang w:val="en-US"/>
        </w:rPr>
        <w:t>ranking and use</w:t>
      </w:r>
      <w:r>
        <w:rPr>
          <w:lang w:val="en-US"/>
        </w:rPr>
        <w:t>d</w:t>
      </w:r>
      <w:r w:rsidRPr="0043796F">
        <w:rPr>
          <w:lang w:val="en-US"/>
        </w:rPr>
        <w:t xml:space="preserve"> these features for training </w:t>
      </w:r>
      <w:r>
        <w:rPr>
          <w:lang w:val="en-US"/>
        </w:rPr>
        <w:t>multiclass</w:t>
      </w:r>
      <w:r w:rsidRPr="0043796F">
        <w:rPr>
          <w:lang w:val="en-US"/>
        </w:rPr>
        <w:t xml:space="preserve"> classifier to classify reviews to a correct label. They followed approach based on n-grams and after applying classification models they achieved accuracy of 88.95% as a best one.</w:t>
      </w:r>
      <w:r w:rsidR="00F25491">
        <w:rPr>
          <w:lang w:val="en-US"/>
        </w:rPr>
        <w:t xml:space="preserve"> Naïve Bayes performed the worst with accuracy score of 54.77%.</w:t>
      </w:r>
      <w:r w:rsidR="00254B13">
        <w:rPr>
          <w:lang w:val="en-US"/>
        </w:rPr>
        <w:t xml:space="preserve"> Performance of Decision Tree</w:t>
      </w:r>
      <w:r w:rsidR="00903752">
        <w:rPr>
          <w:lang w:val="en-US"/>
        </w:rPr>
        <w:t xml:space="preserve"> </w:t>
      </w:r>
      <w:r w:rsidR="00254B13">
        <w:rPr>
          <w:lang w:val="en-US"/>
        </w:rPr>
        <w:t xml:space="preserve">was very near to Random Forest. </w:t>
      </w:r>
      <w:r w:rsidR="00903752">
        <w:rPr>
          <w:lang w:val="en-US"/>
        </w:rPr>
        <w:t>Precision, Recall, F1- score, AUC and accuracy were used as evaluation metrics.</w:t>
      </w:r>
      <w:r w:rsidR="007E70DD">
        <w:rPr>
          <w:lang w:val="en-US"/>
        </w:rPr>
        <w:t xml:space="preserve"> Following table shows the methodology used in the research and the results.</w:t>
      </w:r>
    </w:p>
    <w:tbl>
      <w:tblPr>
        <w:tblStyle w:val="TableGrid"/>
        <w:tblpPr w:leftFromText="180" w:rightFromText="180" w:vertAnchor="text" w:tblpY="1"/>
        <w:tblOverlap w:val="never"/>
        <w:tblW w:w="0" w:type="auto"/>
        <w:tblBorders>
          <w:insideH w:val="none" w:sz="0" w:space="0" w:color="auto"/>
          <w:insideV w:val="none" w:sz="0" w:space="0" w:color="auto"/>
        </w:tblBorders>
        <w:tblLook w:val="04A0" w:firstRow="1" w:lastRow="0" w:firstColumn="1" w:lastColumn="0" w:noHBand="0" w:noVBand="1"/>
      </w:tblPr>
      <w:tblGrid>
        <w:gridCol w:w="4828"/>
        <w:gridCol w:w="4227"/>
      </w:tblGrid>
      <w:tr w:rsidR="000946E1" w14:paraId="38AD6308" w14:textId="77777777" w:rsidTr="009A0686">
        <w:trPr>
          <w:trHeight w:val="5519"/>
        </w:trPr>
        <w:tc>
          <w:tcPr>
            <w:tcW w:w="4828" w:type="dxa"/>
          </w:tcPr>
          <w:p w14:paraId="42406185" w14:textId="2E5226DB" w:rsidR="00BA2CE1" w:rsidRDefault="00F364D6" w:rsidP="00B8403E">
            <w:pPr>
              <w:spacing w:line="360" w:lineRule="auto"/>
              <w:jc w:val="center"/>
              <w:rPr>
                <w:noProof/>
                <w:lang w:val="en-US"/>
              </w:rPr>
            </w:pPr>
            <w:r>
              <w:rPr>
                <w:noProof/>
                <w:lang w:val="en-US"/>
              </w:rPr>
              <w:t>Methodology</w:t>
            </w:r>
          </w:p>
          <w:p w14:paraId="445DF87D" w14:textId="3AEA0C0D" w:rsidR="00F364D6" w:rsidRDefault="00F364D6" w:rsidP="00B8403E">
            <w:pPr>
              <w:spacing w:line="360" w:lineRule="auto"/>
              <w:jc w:val="center"/>
              <w:rPr>
                <w:lang w:val="en-US"/>
              </w:rPr>
            </w:pPr>
            <w:r>
              <w:rPr>
                <w:noProof/>
                <w:lang w:val="en-US"/>
              </w:rPr>
              <w:drawing>
                <wp:inline distT="0" distB="0" distL="0" distR="0" wp14:anchorId="3FDD154E" wp14:editId="3349E8E6">
                  <wp:extent cx="3082602" cy="3164114"/>
                  <wp:effectExtent l="0" t="0" r="3810" b="0"/>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147905" cy="3231144"/>
                          </a:xfrm>
                          <a:prstGeom prst="rect">
                            <a:avLst/>
                          </a:prstGeom>
                        </pic:spPr>
                      </pic:pic>
                    </a:graphicData>
                  </a:graphic>
                </wp:inline>
              </w:drawing>
            </w:r>
          </w:p>
        </w:tc>
        <w:tc>
          <w:tcPr>
            <w:tcW w:w="4227" w:type="dxa"/>
          </w:tcPr>
          <w:p w14:paraId="334CFE97" w14:textId="77777777" w:rsidR="00C66566" w:rsidRDefault="00C66566" w:rsidP="00B8403E">
            <w:pPr>
              <w:spacing w:line="360" w:lineRule="auto"/>
              <w:jc w:val="center"/>
              <w:rPr>
                <w:lang w:val="en-US"/>
              </w:rPr>
            </w:pPr>
          </w:p>
          <w:p w14:paraId="59B91A03" w14:textId="77777777" w:rsidR="00C66566" w:rsidRDefault="00C66566" w:rsidP="00B8403E">
            <w:pPr>
              <w:spacing w:line="360" w:lineRule="auto"/>
              <w:jc w:val="center"/>
              <w:rPr>
                <w:lang w:val="en-US"/>
              </w:rPr>
            </w:pPr>
          </w:p>
          <w:p w14:paraId="43BE6577" w14:textId="2BCFB0A9" w:rsidR="00BA2CE1" w:rsidRDefault="00F364D6" w:rsidP="00B8403E">
            <w:pPr>
              <w:spacing w:line="360" w:lineRule="auto"/>
              <w:jc w:val="center"/>
              <w:rPr>
                <w:lang w:val="en-US"/>
              </w:rPr>
            </w:pPr>
            <w:r>
              <w:rPr>
                <w:lang w:val="en-US"/>
              </w:rPr>
              <w:t>Results</w:t>
            </w:r>
          </w:p>
          <w:p w14:paraId="64129A11" w14:textId="11B6B996" w:rsidR="00F364D6" w:rsidRDefault="00F364D6" w:rsidP="00B8403E">
            <w:pPr>
              <w:spacing w:line="360" w:lineRule="auto"/>
              <w:jc w:val="center"/>
              <w:rPr>
                <w:lang w:val="en-US"/>
              </w:rPr>
            </w:pPr>
            <w:r>
              <w:rPr>
                <w:noProof/>
                <w:lang w:val="en-US"/>
              </w:rPr>
              <w:drawing>
                <wp:inline distT="0" distB="0" distL="0" distR="0" wp14:anchorId="29FA76FA" wp14:editId="08B3133D">
                  <wp:extent cx="2684519" cy="1277257"/>
                  <wp:effectExtent l="0" t="0" r="0" b="5715"/>
                  <wp:docPr id="24" name="Picture 2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Tabl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15514" cy="1292004"/>
                          </a:xfrm>
                          <a:prstGeom prst="rect">
                            <a:avLst/>
                          </a:prstGeom>
                        </pic:spPr>
                      </pic:pic>
                    </a:graphicData>
                  </a:graphic>
                </wp:inline>
              </w:drawing>
            </w:r>
          </w:p>
        </w:tc>
      </w:tr>
    </w:tbl>
    <w:p w14:paraId="70515B2A" w14:textId="1D096599" w:rsidR="00131625" w:rsidRDefault="009A0686" w:rsidP="009A0686">
      <w:pPr>
        <w:spacing w:line="360" w:lineRule="auto"/>
        <w:jc w:val="center"/>
      </w:pPr>
      <w:r>
        <w:t>Figure 2.</w:t>
      </w:r>
      <w:r>
        <w:t xml:space="preserve">4 Methodology and Results </w:t>
      </w:r>
      <w:r w:rsidRPr="0043796F">
        <w:rPr>
          <w:lang w:val="en-US"/>
        </w:rPr>
        <w:fldChar w:fldCharType="begin" w:fldLock="1"/>
      </w:r>
      <w:r w:rsidRPr="0043796F">
        <w:rPr>
          <w:lang w:val="en-US"/>
        </w:rPr>
        <w:instrText>ADDIN CSL_CITATION {"citationItems":[{"id":"ITEM-1","itemData":{"DOI":"10.1109/MicroCom.2016.7522583","ISBN":"9781467366212","abstract":"Sentiment analysis is a sub-domain of opinion mining where the analysis is focused on the extraction of emotions and opinions of the people towards a particular topic from a structured, semi-structured or unstructured textual data. In this paper, we try to focus our task of sentiment analysis on IMDB movie review database. We examine the sentiment expression to classify the polarity of the movie review on a scale of 0(highly disliked) to 4(highly liked) and perform feature extraction and ranking and use these features to train our multilabel classifier to classify the movie review into its correct label. Due to lack of strong grammatical structures in movie reviews which follow the informal jargon, an approach based on structured N-grams has been followed. In addition, a comparative study on different classification approaches has been performed to determine the most suitable classifier to suit our problem domain. We conclude that our proposed approach to sentiment classification supplements the existing rating movie rating systems used across the web and will serve as base to future researches in this domain. \"Our approach using classification techniques has the best accuracy of 88.95%.\"","author":[{"dropping-particle":"","family":"Sahu","given":"Tirath Prasad","non-dropping-particle":"","parse-names":false,"suffix":""},{"dropping-particle":"","family":"Ahuja","given":"Sanjeev","non-dropping-particle":"","parse-names":false,"suffix":""}],"container-title":"International Conference on Microelectronics, Computing and Communication, MicroCom 2016","id":"ITEM-1","issued":{"date-parts":[["2016"]]},"page":"0-5","publisher":"IEEE","title":"Sentiment analysis of movie reviews: A study on feature selection and classification algorithms","type":"article-journal"},"uris":["http://www.mendeley.com/documents/?uuid=3e1d8c44-a21c-452f-9106-dac8a89a3885"]}],"mendeley":{"formattedCitation":"(Sahu and Ahuja, 2016)","plainTextFormattedCitation":"(Sahu and Ahuja, 2016)","previouslyFormattedCitation":"(Sahu and Ahuja, 2016)"},"properties":{"noteIndex":0},"schema":"https://github.com/citation-style-language/schema/raw/master/csl-citation.json"}</w:instrText>
      </w:r>
      <w:r w:rsidRPr="0043796F">
        <w:rPr>
          <w:lang w:val="en-US"/>
        </w:rPr>
        <w:fldChar w:fldCharType="separate"/>
      </w:r>
      <w:r w:rsidRPr="0043796F">
        <w:rPr>
          <w:noProof/>
          <w:lang w:val="en-US"/>
        </w:rPr>
        <w:t>(Sahu and Ahuja, 2016)</w:t>
      </w:r>
      <w:r w:rsidRPr="0043796F">
        <w:rPr>
          <w:lang w:val="en-US"/>
        </w:rPr>
        <w:fldChar w:fldCharType="end"/>
      </w:r>
    </w:p>
    <w:p w14:paraId="784BA7CB" w14:textId="77777777" w:rsidR="009A0686" w:rsidRDefault="009A0686" w:rsidP="0097146D">
      <w:pPr>
        <w:spacing w:line="360" w:lineRule="auto"/>
        <w:jc w:val="both"/>
      </w:pPr>
    </w:p>
    <w:p w14:paraId="624E37DA" w14:textId="28512F8A" w:rsidR="00713879" w:rsidRDefault="00131625" w:rsidP="0097146D">
      <w:pPr>
        <w:spacing w:line="360" w:lineRule="auto"/>
        <w:jc w:val="both"/>
      </w:pPr>
      <w:r w:rsidRPr="0043796F">
        <w:rPr>
          <w:lang w:val="en-US"/>
        </w:rPr>
        <w:fldChar w:fldCharType="begin" w:fldLock="1"/>
      </w:r>
      <w:r w:rsidRPr="0043796F">
        <w:rPr>
          <w:lang w:val="en-US"/>
        </w:rPr>
        <w:instrText>ADDIN CSL_CITATION {"citationItems":[{"id":"ITEM-1","itemData":{"abstract":"This study's goal is to create a model of sentiment analysis on a 2000 rows IMDB movie comments and 3200 Twitter data by using machine learning and vector space techniques; positive or negative preliminary information about the text is to provide. In the study, a vector space was created in the KNIME Analytics platform, and a classification study was performed on this vector space by Decision Trees, Naïve Bayes and Support Vector Machines classification algorithms. The conclusions obtained were compared in terms of each algorithms. The classification results for IMDB movie comments are obtained as 94,00%, 73,20%, and 85,50% by Decision Tree, Naive Bayes and SVM algorithms. The classification results for Twitter data set are presented as 82,76%, 75,44% and 72,50% by Decision Tree, Naive Bayes SVM algorithms as well. It is seen that the best classification results presented in both data sets are which calculated by SVM algorithm.","author":[{"dropping-particle":"","family":"Tarımer","given":"İ","non-dropping-particle":"","parse-names":false,"suffix":""},{"dropping-particle":"","family":"Çoban","given":"A","non-dropping-particle":"","parse-names":false,"suffix":""},{"dropping-particle":"","family":"Kocaman","given":"A E","non-dropping-particle":"","parse-names":false,"suffix":""}],"id":"ITEM-1","issued":{"date-parts":[["0"]]},"title":"Sentiment Analysis on IMDB Movie Comments and Twitter Data by Machine Learning and Vector Space Techniques","type":"report"},"uris":["http://www.mendeley.com/documents/?uuid=968fa62f-da1f-301c-8197-aff11db9bdd3"]}],"mendeley":{"formattedCitation":"(Tarımer et al., n.d.)","plainTextFormattedCitation":"(Tarımer et al., n.d.)","previouslyFormattedCitation":"(Tarımer et al., n.d.)"},"properties":{"noteIndex":0},"schema":"https://github.com/citation-style-language/schema/raw/master/csl-citation.json"}</w:instrText>
      </w:r>
      <w:r w:rsidRPr="0043796F">
        <w:rPr>
          <w:lang w:val="en-US"/>
        </w:rPr>
        <w:fldChar w:fldCharType="separate"/>
      </w:r>
      <w:r w:rsidRPr="0043796F">
        <w:rPr>
          <w:noProof/>
          <w:lang w:val="en-US"/>
        </w:rPr>
        <w:t>(Tarımer et al., n.d.)</w:t>
      </w:r>
      <w:r w:rsidRPr="0043796F">
        <w:rPr>
          <w:lang w:val="en-US"/>
        </w:rPr>
        <w:fldChar w:fldCharType="end"/>
      </w:r>
      <w:r w:rsidRPr="0043796F">
        <w:rPr>
          <w:lang w:val="en-US"/>
        </w:rPr>
        <w:t xml:space="preserve"> </w:t>
      </w:r>
      <w:r w:rsidRPr="0043796F">
        <w:t>conducted a study on IMDB and twitter dataset,</w:t>
      </w:r>
      <w:r>
        <w:t xml:space="preserve"> </w:t>
      </w:r>
      <w:r w:rsidR="00A445F1">
        <w:t>in</w:t>
      </w:r>
      <w:r>
        <w:t xml:space="preserve"> this study they applied Decision tree, NB, SVM machine learning algorithms on a vector space that was created in KNIME platform. That is one analytics platform.  Results they obtained were showing Decision tree was performing better than NB and SVM. And when they tried for other datasets as well and finally concluded that SVM yields better results across different datasets.</w:t>
      </w:r>
      <w:r w:rsidR="00A0788A">
        <w:t xml:space="preserve"> Paper also highlighted that Decision tree doesn’t work with same accuracy on IMDB data and Twitter data because of twitter dataset had more spelling mistakes than IMDB.</w:t>
      </w:r>
    </w:p>
    <w:p w14:paraId="4D997DE6" w14:textId="147FC64F" w:rsidR="00BE72AA" w:rsidRDefault="00BE72AA" w:rsidP="0097146D">
      <w:pPr>
        <w:spacing w:line="360" w:lineRule="auto"/>
        <w:jc w:val="both"/>
      </w:pPr>
    </w:p>
    <w:p w14:paraId="04E791CE" w14:textId="42D13BCA" w:rsidR="00BE72AA" w:rsidRDefault="00BE72AA" w:rsidP="0097146D">
      <w:pPr>
        <w:spacing w:line="360" w:lineRule="auto"/>
        <w:jc w:val="both"/>
      </w:pPr>
    </w:p>
    <w:p w14:paraId="6FEF97CF" w14:textId="77777777" w:rsidR="00BE72AA" w:rsidRDefault="00BE72AA" w:rsidP="0097146D">
      <w:pPr>
        <w:spacing w:line="360" w:lineRule="auto"/>
        <w:jc w:val="both"/>
      </w:pPr>
    </w:p>
    <w:tbl>
      <w:tblPr>
        <w:tblStyle w:val="TableGrid"/>
        <w:tblW w:w="0" w:type="auto"/>
        <w:tblBorders>
          <w:insideH w:val="none" w:sz="0" w:space="0" w:color="auto"/>
          <w:insideV w:val="none" w:sz="0" w:space="0" w:color="auto"/>
        </w:tblBorders>
        <w:tblLayout w:type="fixed"/>
        <w:tblLook w:val="04A0" w:firstRow="1" w:lastRow="0" w:firstColumn="1" w:lastColumn="0" w:noHBand="0" w:noVBand="1"/>
      </w:tblPr>
      <w:tblGrid>
        <w:gridCol w:w="5240"/>
        <w:gridCol w:w="3815"/>
      </w:tblGrid>
      <w:tr w:rsidR="00662BDA" w14:paraId="35323581" w14:textId="77777777" w:rsidTr="00AF01C0">
        <w:tc>
          <w:tcPr>
            <w:tcW w:w="5240" w:type="dxa"/>
          </w:tcPr>
          <w:p w14:paraId="108C39E9" w14:textId="77777777" w:rsidR="00662BDA" w:rsidRDefault="001A5C4E" w:rsidP="0097146D">
            <w:pPr>
              <w:spacing w:line="360" w:lineRule="auto"/>
              <w:jc w:val="both"/>
            </w:pPr>
            <w:r>
              <w:lastRenderedPageBreak/>
              <w:t>Methodology</w:t>
            </w:r>
          </w:p>
          <w:p w14:paraId="004C64FC" w14:textId="3630AB18" w:rsidR="001A5C4E" w:rsidRDefault="001A5C4E" w:rsidP="0097146D">
            <w:pPr>
              <w:spacing w:line="360" w:lineRule="auto"/>
              <w:jc w:val="both"/>
            </w:pPr>
            <w:r>
              <w:rPr>
                <w:noProof/>
              </w:rPr>
              <w:drawing>
                <wp:inline distT="0" distB="0" distL="0" distR="0" wp14:anchorId="04208C3E" wp14:editId="2E2EB06A">
                  <wp:extent cx="2373085" cy="1805147"/>
                  <wp:effectExtent l="0" t="0" r="1905" b="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426603" cy="1845857"/>
                          </a:xfrm>
                          <a:prstGeom prst="rect">
                            <a:avLst/>
                          </a:prstGeom>
                        </pic:spPr>
                      </pic:pic>
                    </a:graphicData>
                  </a:graphic>
                </wp:inline>
              </w:drawing>
            </w:r>
          </w:p>
        </w:tc>
        <w:tc>
          <w:tcPr>
            <w:tcW w:w="3815" w:type="dxa"/>
          </w:tcPr>
          <w:p w14:paraId="7F4E84BD" w14:textId="77777777" w:rsidR="00662BDA" w:rsidRDefault="00662BDA" w:rsidP="0097146D">
            <w:pPr>
              <w:spacing w:line="360" w:lineRule="auto"/>
              <w:jc w:val="both"/>
            </w:pPr>
          </w:p>
          <w:p w14:paraId="31ED4A10" w14:textId="77777777" w:rsidR="001A5C4E" w:rsidRDefault="001A5C4E" w:rsidP="0097146D">
            <w:pPr>
              <w:spacing w:line="360" w:lineRule="auto"/>
              <w:jc w:val="both"/>
            </w:pPr>
            <w:r>
              <w:t>Results</w:t>
            </w:r>
          </w:p>
          <w:p w14:paraId="0DCAB945" w14:textId="773F03FA" w:rsidR="001A5C4E" w:rsidRDefault="001A5C4E" w:rsidP="0097146D">
            <w:pPr>
              <w:spacing w:line="360" w:lineRule="auto"/>
              <w:jc w:val="both"/>
            </w:pPr>
            <w:r>
              <w:rPr>
                <w:noProof/>
              </w:rPr>
              <w:drawing>
                <wp:inline distT="0" distB="0" distL="0" distR="0" wp14:anchorId="4788888D" wp14:editId="5BEB7771">
                  <wp:extent cx="2284684" cy="950685"/>
                  <wp:effectExtent l="0" t="0" r="1905" b="1905"/>
                  <wp:docPr id="25" name="Picture 2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abl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318173" cy="964620"/>
                          </a:xfrm>
                          <a:prstGeom prst="rect">
                            <a:avLst/>
                          </a:prstGeom>
                        </pic:spPr>
                      </pic:pic>
                    </a:graphicData>
                  </a:graphic>
                </wp:inline>
              </w:drawing>
            </w:r>
          </w:p>
        </w:tc>
      </w:tr>
    </w:tbl>
    <w:p w14:paraId="2B579383" w14:textId="68CA1AA5" w:rsidR="00083808" w:rsidRDefault="00083808" w:rsidP="00083808">
      <w:pPr>
        <w:spacing w:line="360" w:lineRule="auto"/>
        <w:jc w:val="center"/>
      </w:pPr>
      <w:r>
        <w:t>Figure 2.</w:t>
      </w:r>
      <w:r>
        <w:t>5</w:t>
      </w:r>
      <w:r>
        <w:t xml:space="preserve"> </w:t>
      </w:r>
      <w:r>
        <w:t>Feature Extractions and Vectorizations</w:t>
      </w:r>
      <w:r>
        <w:t xml:space="preserve"> </w:t>
      </w:r>
      <w:r w:rsidRPr="0043796F">
        <w:rPr>
          <w:lang w:val="en-US"/>
        </w:rPr>
        <w:fldChar w:fldCharType="begin" w:fldLock="1"/>
      </w:r>
      <w:r w:rsidRPr="0043796F">
        <w:rPr>
          <w:lang w:val="en-US"/>
        </w:rPr>
        <w:instrText>ADDIN CSL_CITATION {"citationItems":[{"id":"ITEM-1","itemData":{"abstract":"This study's goal is to create a model of sentiment analysis on a 2000 rows IMDB movie comments and 3200 Twitter data by using machine learning and vector space techniques; positive or negative preliminary information about the text is to provide. In the study, a vector space was created in the KNIME Analytics platform, and a classification study was performed on this vector space by Decision Trees, Naïve Bayes and Support Vector Machines classification algorithms. The conclusions obtained were compared in terms of each algorithms. The classification results for IMDB movie comments are obtained as 94,00%, 73,20%, and 85,50% by Decision Tree, Naive Bayes and SVM algorithms. The classification results for Twitter data set are presented as 82,76%, 75,44% and 72,50% by Decision Tree, Naive Bayes SVM algorithms as well. It is seen that the best classification results presented in both data sets are which calculated by SVM algorithm.","author":[{"dropping-particle":"","family":"Tarımer","given":"İ","non-dropping-particle":"","parse-names":false,"suffix":""},{"dropping-particle":"","family":"Çoban","given":"A","non-dropping-particle":"","parse-names":false,"suffix":""},{"dropping-particle":"","family":"Kocaman","given":"A E","non-dropping-particle":"","parse-names":false,"suffix":""}],"id":"ITEM-1","issued":{"date-parts":[["0"]]},"title":"Sentiment Analysis on IMDB Movie Comments and Twitter Data by Machine Learning and Vector Space Techniques","type":"report"},"uris":["http://www.mendeley.com/documents/?uuid=968fa62f-da1f-301c-8197-aff11db9bdd3"]}],"mendeley":{"formattedCitation":"(Tarımer et al., n.d.)","plainTextFormattedCitation":"(Tarımer et al., n.d.)","previouslyFormattedCitation":"(Tarımer et al., n.d.)"},"properties":{"noteIndex":0},"schema":"https://github.com/citation-style-language/schema/raw/master/csl-citation.json"}</w:instrText>
      </w:r>
      <w:r w:rsidRPr="0043796F">
        <w:rPr>
          <w:lang w:val="en-US"/>
        </w:rPr>
        <w:fldChar w:fldCharType="separate"/>
      </w:r>
      <w:r w:rsidRPr="0043796F">
        <w:rPr>
          <w:noProof/>
          <w:lang w:val="en-US"/>
        </w:rPr>
        <w:t>(Tarımer et al., n.d.)</w:t>
      </w:r>
      <w:r w:rsidRPr="0043796F">
        <w:rPr>
          <w:lang w:val="en-US"/>
        </w:rPr>
        <w:fldChar w:fldCharType="end"/>
      </w:r>
      <w:r>
        <w:t xml:space="preserve"> </w:t>
      </w:r>
    </w:p>
    <w:p w14:paraId="1C9B4852" w14:textId="7ABC9822" w:rsidR="002B5AEC" w:rsidRDefault="002B5AEC" w:rsidP="0097146D">
      <w:pPr>
        <w:spacing w:line="360" w:lineRule="auto"/>
        <w:jc w:val="both"/>
      </w:pPr>
    </w:p>
    <w:p w14:paraId="5E4EA524" w14:textId="77777777" w:rsidR="000607C3" w:rsidRPr="0043796F" w:rsidRDefault="000607C3" w:rsidP="0097146D">
      <w:pPr>
        <w:spacing w:line="360" w:lineRule="auto"/>
        <w:jc w:val="both"/>
      </w:pPr>
    </w:p>
    <w:p w14:paraId="6EAB574E" w14:textId="44DA392B" w:rsidR="00131625" w:rsidRPr="00212E75" w:rsidRDefault="00131625" w:rsidP="0097146D">
      <w:pPr>
        <w:spacing w:line="360" w:lineRule="auto"/>
        <w:jc w:val="both"/>
      </w:pPr>
      <w:r w:rsidRPr="0043796F">
        <w:fldChar w:fldCharType="begin" w:fldLock="1"/>
      </w:r>
      <w:r>
        <w:instrText>ADDIN CSL_CITATION {"citationItems":[{"id":"ITEM-1","itemData":{"DOI":"10.1109/JEEIT.2019.8717422","ISBN":"9781538679425","abstract":"As humans' opinions help enhance products efficiency, and since the success or the failure of a movie depends on its reviews, there is an increase in the demand and need to build a good sentiment analysis model that classifies movies reviews. In this research, tokenization is employed to transfer the input string into a word vector, stemming is utilized to extract the root of the words, feature selection is conducted to extract the essential words, and finally classification is performed to label reviews as being either positive or negative. A model that makes use of all of the previously mentioned methods is presented. The model is evaluated and compared on eight different classifiers. The model is evaluated on a real-world dataset. In order to compare the eight different classifiers, five different evaluation metrics are utilized. The results show that Random Forest outperforms the other classifiers. Furthermore, Ripper Rule Learning performed the worst on the dataset according to the results attained from the evaluation metrics.","author":[{"dropping-particle":"","family":"Yasen","given":"Mais","non-dropping-particle":"","parse-names":false,"suffix":""},{"dropping-particle":"","family":"Tedmori","given":"Sara","non-dropping-particle":"","parse-names":false,"suffix":""}],"container-title":"2019 IEEE Jordan International Joint Conference on Electrical Engineering and Information Technology, JEEIT 2019 - Proceedings","id":"ITEM-1","issued":{"date-parts":[["2019"]]},"page":"860-865","publisher":"IEEE","title":"Movies reviews sentiment analysis and classification","type":"article-journal"},"uris":["http://www.mendeley.com/documents/?uuid=efd1adf5-04d6-4c16-8988-3ee34031859d"]}],"mendeley":{"formattedCitation":"(Yasen and Tedmori, 2019)","plainTextFormattedCitation":"(Yasen and Tedmori, 2019)","previouslyFormattedCitation":"(Yasen and Tedmori, 2019)"},"properties":{"noteIndex":0},"schema":"https://github.com/citation-style-language/schema/raw/master/csl-citation.json"}</w:instrText>
      </w:r>
      <w:r w:rsidRPr="0043796F">
        <w:fldChar w:fldCharType="separate"/>
      </w:r>
      <w:r w:rsidRPr="0043796F">
        <w:rPr>
          <w:noProof/>
        </w:rPr>
        <w:t>(Yasen and Tedmori, 2019)</w:t>
      </w:r>
      <w:r w:rsidRPr="0043796F">
        <w:fldChar w:fldCharType="end"/>
      </w:r>
      <w:r w:rsidRPr="0043796F">
        <w:t xml:space="preserve"> In this research, </w:t>
      </w:r>
      <w:r w:rsidR="0065768F">
        <w:t xml:space="preserve">They used IMDB dataset and </w:t>
      </w:r>
      <w:r>
        <w:t>applied around 8 different machine learning models after cleaning and pre-processing the dataset and they evaluated using 5 different metrics. Results concluded that Random Forest outperformed the other classifiers and Ripper Rule Learning performed the worst on the datasets.</w:t>
      </w:r>
      <w:r w:rsidR="001C1DFA">
        <w:t xml:space="preserve"> In their research they applied </w:t>
      </w:r>
      <w:r w:rsidR="003023DD">
        <w:t>ML</w:t>
      </w:r>
      <w:r w:rsidR="001C1DFA">
        <w:t xml:space="preserve"> models after steps like tokenization, stemming</w:t>
      </w:r>
      <w:r w:rsidR="002822A3">
        <w:t xml:space="preserve"> and </w:t>
      </w:r>
      <w:r w:rsidR="001C1DFA">
        <w:t>feature-selection.</w:t>
      </w:r>
      <w:r w:rsidR="00C72C36">
        <w:t xml:space="preserve"> </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318"/>
        <w:gridCol w:w="5737"/>
      </w:tblGrid>
      <w:tr w:rsidR="00E0075B" w14:paraId="26580E42" w14:textId="77777777" w:rsidTr="009A3D8D">
        <w:tc>
          <w:tcPr>
            <w:tcW w:w="3176" w:type="dxa"/>
          </w:tcPr>
          <w:p w14:paraId="2967B7F7" w14:textId="77777777" w:rsidR="00E0075B" w:rsidRDefault="00E0075B" w:rsidP="0097146D">
            <w:pPr>
              <w:pStyle w:val="Default"/>
              <w:spacing w:after="162" w:line="360" w:lineRule="auto"/>
              <w:jc w:val="both"/>
              <w:rPr>
                <w:sz w:val="23"/>
                <w:szCs w:val="23"/>
              </w:rPr>
            </w:pPr>
            <w:r>
              <w:rPr>
                <w:sz w:val="23"/>
                <w:szCs w:val="23"/>
              </w:rPr>
              <w:t>Methodology</w:t>
            </w:r>
          </w:p>
          <w:p w14:paraId="38AA0E94" w14:textId="0B093E7F" w:rsidR="00E0075B" w:rsidRDefault="00E0075B" w:rsidP="0097146D">
            <w:pPr>
              <w:pStyle w:val="Default"/>
              <w:spacing w:after="162" w:line="360" w:lineRule="auto"/>
              <w:jc w:val="both"/>
              <w:rPr>
                <w:sz w:val="23"/>
                <w:szCs w:val="23"/>
              </w:rPr>
            </w:pPr>
            <w:r>
              <w:rPr>
                <w:noProof/>
                <w:sz w:val="23"/>
                <w:szCs w:val="23"/>
              </w:rPr>
              <w:drawing>
                <wp:inline distT="0" distB="0" distL="0" distR="0" wp14:anchorId="7CAF57B7" wp14:editId="4F418CEF">
                  <wp:extent cx="2017485" cy="2198370"/>
                  <wp:effectExtent l="0" t="0" r="1905" b="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69017" cy="2254522"/>
                          </a:xfrm>
                          <a:prstGeom prst="rect">
                            <a:avLst/>
                          </a:prstGeom>
                        </pic:spPr>
                      </pic:pic>
                    </a:graphicData>
                  </a:graphic>
                </wp:inline>
              </w:drawing>
            </w:r>
          </w:p>
        </w:tc>
        <w:tc>
          <w:tcPr>
            <w:tcW w:w="5879" w:type="dxa"/>
          </w:tcPr>
          <w:p w14:paraId="0649998A" w14:textId="77777777" w:rsidR="00E0075B" w:rsidRDefault="00E0075B" w:rsidP="0097146D">
            <w:pPr>
              <w:pStyle w:val="Default"/>
              <w:spacing w:after="162" w:line="360" w:lineRule="auto"/>
              <w:jc w:val="both"/>
              <w:rPr>
                <w:noProof/>
                <w:sz w:val="23"/>
                <w:szCs w:val="23"/>
              </w:rPr>
            </w:pPr>
            <w:r>
              <w:rPr>
                <w:noProof/>
                <w:sz w:val="23"/>
                <w:szCs w:val="23"/>
              </w:rPr>
              <w:t xml:space="preserve">Results </w:t>
            </w:r>
          </w:p>
          <w:p w14:paraId="6EFE2180" w14:textId="5093E9F2" w:rsidR="00E0075B" w:rsidRDefault="00E0075B" w:rsidP="0097146D">
            <w:pPr>
              <w:pStyle w:val="Default"/>
              <w:spacing w:after="162" w:line="360" w:lineRule="auto"/>
              <w:jc w:val="both"/>
              <w:rPr>
                <w:sz w:val="23"/>
                <w:szCs w:val="23"/>
              </w:rPr>
            </w:pPr>
            <w:r>
              <w:rPr>
                <w:noProof/>
                <w:sz w:val="23"/>
                <w:szCs w:val="23"/>
              </w:rPr>
              <w:drawing>
                <wp:inline distT="0" distB="0" distL="0" distR="0" wp14:anchorId="5582C633" wp14:editId="1EF6E36B">
                  <wp:extent cx="3589097" cy="1407886"/>
                  <wp:effectExtent l="0" t="0" r="5080" b="1905"/>
                  <wp:docPr id="26" name="Picture 2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abl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708855" cy="1454863"/>
                          </a:xfrm>
                          <a:prstGeom prst="rect">
                            <a:avLst/>
                          </a:prstGeom>
                        </pic:spPr>
                      </pic:pic>
                    </a:graphicData>
                  </a:graphic>
                </wp:inline>
              </w:drawing>
            </w:r>
          </w:p>
        </w:tc>
      </w:tr>
    </w:tbl>
    <w:p w14:paraId="35BEE990" w14:textId="187BC270" w:rsidR="003B295E" w:rsidRDefault="009A3D8D" w:rsidP="00E94A10">
      <w:pPr>
        <w:pStyle w:val="Default"/>
        <w:spacing w:after="162" w:line="360" w:lineRule="auto"/>
        <w:jc w:val="center"/>
      </w:pPr>
      <w:r>
        <w:t>Figure 2.</w:t>
      </w:r>
      <w:r>
        <w:t>6</w:t>
      </w:r>
      <w:r>
        <w:t xml:space="preserve"> </w:t>
      </w:r>
      <w:r w:rsidR="004645D2">
        <w:t>Comparison of 8 classifiers</w:t>
      </w:r>
      <w:r>
        <w:t xml:space="preserve"> </w:t>
      </w:r>
      <w:r w:rsidR="00656C21" w:rsidRPr="0043796F">
        <w:fldChar w:fldCharType="begin" w:fldLock="1"/>
      </w:r>
      <w:r w:rsidR="00656C21">
        <w:instrText>ADDIN CSL_CITATION {"citationItems":[{"id":"ITEM-1","itemData":{"DOI":"10.1109/JEEIT.2019.8717422","ISBN":"9781538679425","abstract":"As humans' opinions help enhance products efficiency, and since the success or the failure of a movie depends on its reviews, there is an increase in the demand and need to build a good sentiment analysis model that classifies movies reviews. In this research, tokenization is employed to transfer the input string into a word vector, stemming is utilized to extract the root of the words, feature selection is conducted to extract the essential words, and finally classification is performed to label reviews as being either positive or negative. A model that makes use of all of the previously mentioned methods is presented. The model is evaluated and compared on eight different classifiers. The model is evaluated on a real-world dataset. In order to compare the eight different classifiers, five different evaluation metrics are utilized. The results show that Random Forest outperforms the other classifiers. Furthermore, Ripper Rule Learning performed the worst on the dataset according to the results attained from the evaluation metrics.","author":[{"dropping-particle":"","family":"Yasen","given":"Mais","non-dropping-particle":"","parse-names":false,"suffix":""},{"dropping-particle":"","family":"Tedmori","given":"Sara","non-dropping-particle":"","parse-names":false,"suffix":""}],"container-title":"2019 IEEE Jordan International Joint Conference on Electrical Engineering and Information Technology, JEEIT 2019 - Proceedings","id":"ITEM-1","issued":{"date-parts":[["2019"]]},"page":"860-865","publisher":"IEEE","title":"Movies reviews sentiment analysis and classification","type":"article-journal"},"uris":["http://www.mendeley.com/documents/?uuid=efd1adf5-04d6-4c16-8988-3ee34031859d"]}],"mendeley":{"formattedCitation":"(Yasen and Tedmori, 2019)","plainTextFormattedCitation":"(Yasen and Tedmori, 2019)","previouslyFormattedCitation":"(Yasen and Tedmori, 2019)"},"properties":{"noteIndex":0},"schema":"https://github.com/citation-style-language/schema/raw/master/csl-citation.json"}</w:instrText>
      </w:r>
      <w:r w:rsidR="00656C21" w:rsidRPr="0043796F">
        <w:fldChar w:fldCharType="separate"/>
      </w:r>
      <w:r w:rsidR="00656C21" w:rsidRPr="0043796F">
        <w:rPr>
          <w:noProof/>
        </w:rPr>
        <w:t>(Yasen and Tedmori, 2019)</w:t>
      </w:r>
      <w:r w:rsidR="00656C21" w:rsidRPr="0043796F">
        <w:fldChar w:fldCharType="end"/>
      </w:r>
    </w:p>
    <w:p w14:paraId="5EDF0A18" w14:textId="77777777" w:rsidR="00E94A10" w:rsidRPr="00E94A10" w:rsidRDefault="00E94A10" w:rsidP="00E94A10">
      <w:pPr>
        <w:pStyle w:val="Default"/>
        <w:spacing w:after="162" w:line="360" w:lineRule="auto"/>
        <w:jc w:val="center"/>
      </w:pPr>
    </w:p>
    <w:p w14:paraId="5177357A" w14:textId="44CB3F7B" w:rsidR="00327B00" w:rsidRDefault="008D20EB" w:rsidP="0097146D">
      <w:pPr>
        <w:pStyle w:val="Default"/>
        <w:spacing w:after="162" w:line="360" w:lineRule="auto"/>
        <w:jc w:val="both"/>
        <w:rPr>
          <w:sz w:val="23"/>
          <w:szCs w:val="23"/>
        </w:rPr>
      </w:pPr>
      <w:r>
        <w:rPr>
          <w:sz w:val="23"/>
          <w:szCs w:val="23"/>
        </w:rPr>
        <w:fldChar w:fldCharType="begin" w:fldLock="1"/>
      </w:r>
      <w:r w:rsidR="000A3D9A">
        <w:rPr>
          <w:sz w:val="23"/>
          <w:szCs w:val="23"/>
        </w:rPr>
        <w:instrText>ADDIN CSL_CITATION {"citationItems":[{"id":"ITEM-1","itemData":{"DOI":"10.1109/SMART50582.2020.9337081","ISBN":"9781728189086","abstract":"In the era of research where topics like Sentiment Analysis, NLP (natural language processing), Artificial Intelli- gence, Transfer learning are buzz words. Sentiment Analysis is a field which have proved its importance in day to day activities which could be related to monetary analysis, person's emotional count etc. With the introduction of Transformer based language models the field of NLP has got a huge attraction of researchers as well as practitioners. [16] [9] [6]. Using transfer learning with these models, have proved to give exceptional accuracy. Some of the State-of-the-art model includes BERT [16], DistilBERT, XLNet and T5. In this paper we have investigated the classification power of sentiments from pre-trained language models, e.g., BERT, XLnet. Specifically, we have simulated and presented number of experimental results which shows what amount of accuracy could be attained with different models. We have used most popular imdb-reviews dataset for doing analysis of the models","author":[{"dropping-particle":"","family":"Pipalia","given":"Keval","non-dropping-particle":"","parse-names":false,"suffix":""},{"dropping-particle":"","family":"Bhadja","given":"Rahul","non-dropping-particle":"","parse-names":false,"suffix":""},{"dropping-particle":"","family":"Shukla","given":"Madhu","non-dropping-particle":"","parse-names":false,"suffix":""}],"container-title":"Proceedings of the 2020 9th International Conference on System Modeling and Advancement in Research Trends, SMART 2020","id":"ITEM-1","issued":{"date-parts":[["2020"]]},"page":"411-415","title":"Comparative analysis of different transformer based architectures used in sentiment analysis","type":"article-journal"},"uris":["http://www.mendeley.com/documents/?uuid=3400ef2a-45d5-48e5-9568-c46387c262e3"]}],"mendeley":{"formattedCitation":"(Pipalia et al., 2020)","plainTextFormattedCitation":"(Pipalia et al., 2020)","previouslyFormattedCitation":"(Pipalia et al., 2020)"},"properties":{"noteIndex":0},"schema":"https://github.com/citation-style-language/schema/raw/master/csl-citation.json"}</w:instrText>
      </w:r>
      <w:r>
        <w:rPr>
          <w:sz w:val="23"/>
          <w:szCs w:val="23"/>
        </w:rPr>
        <w:fldChar w:fldCharType="separate"/>
      </w:r>
      <w:r w:rsidRPr="008D20EB">
        <w:rPr>
          <w:noProof/>
          <w:sz w:val="23"/>
          <w:szCs w:val="23"/>
        </w:rPr>
        <w:t>(Pipalia et al., 2020)</w:t>
      </w:r>
      <w:r>
        <w:rPr>
          <w:sz w:val="23"/>
          <w:szCs w:val="23"/>
        </w:rPr>
        <w:fldChar w:fldCharType="end"/>
      </w:r>
      <w:r>
        <w:rPr>
          <w:sz w:val="23"/>
          <w:szCs w:val="23"/>
        </w:rPr>
        <w:t xml:space="preserve"> in their research presented classification power of pre-trained models like BERT, XLNet, T5 etc.</w:t>
      </w:r>
      <w:r w:rsidR="00B62E43">
        <w:rPr>
          <w:sz w:val="23"/>
          <w:szCs w:val="23"/>
        </w:rPr>
        <w:t xml:space="preserve"> IMDB dataset was used in this research with 50000 movie reviews.</w:t>
      </w:r>
      <w:r w:rsidR="0050406B">
        <w:rPr>
          <w:sz w:val="23"/>
          <w:szCs w:val="23"/>
        </w:rPr>
        <w:t xml:space="preserve"> In the pre-processing step they removed special characters, HTML tags and emoji characters.</w:t>
      </w:r>
      <w:r w:rsidR="00B62E43">
        <w:rPr>
          <w:sz w:val="23"/>
          <w:szCs w:val="23"/>
        </w:rPr>
        <w:t xml:space="preserve"> </w:t>
      </w:r>
      <w:r w:rsidR="00BA3898">
        <w:rPr>
          <w:sz w:val="23"/>
          <w:szCs w:val="23"/>
        </w:rPr>
        <w:t xml:space="preserve"> Research </w:t>
      </w:r>
      <w:r w:rsidR="00BA3898">
        <w:rPr>
          <w:sz w:val="23"/>
          <w:szCs w:val="23"/>
        </w:rPr>
        <w:lastRenderedPageBreak/>
        <w:t>concluded that XLNet yield the highest accuracy amongst all compared models. Training time of DistilBERT was half compared to BERT and yet not compromised on accuracy much.</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5810"/>
        <w:gridCol w:w="3245"/>
      </w:tblGrid>
      <w:tr w:rsidR="00B71A19" w14:paraId="79B8FBDE" w14:textId="77777777" w:rsidTr="0090589E">
        <w:trPr>
          <w:trHeight w:val="3167"/>
        </w:trPr>
        <w:tc>
          <w:tcPr>
            <w:tcW w:w="5614" w:type="dxa"/>
          </w:tcPr>
          <w:p w14:paraId="4BA88712" w14:textId="77777777" w:rsidR="009A5130" w:rsidRDefault="00B71A19" w:rsidP="0097146D">
            <w:pPr>
              <w:pStyle w:val="Default"/>
              <w:spacing w:after="162" w:line="360" w:lineRule="auto"/>
              <w:jc w:val="both"/>
              <w:rPr>
                <w:sz w:val="23"/>
                <w:szCs w:val="23"/>
              </w:rPr>
            </w:pPr>
            <w:r>
              <w:rPr>
                <w:sz w:val="23"/>
                <w:szCs w:val="23"/>
              </w:rPr>
              <w:t>Methodology</w:t>
            </w:r>
          </w:p>
          <w:p w14:paraId="3CCE0AC0" w14:textId="1B52A53E" w:rsidR="00B71A19" w:rsidRDefault="00B71A19" w:rsidP="0097146D">
            <w:pPr>
              <w:pStyle w:val="Default"/>
              <w:spacing w:after="162" w:line="360" w:lineRule="auto"/>
              <w:jc w:val="both"/>
              <w:rPr>
                <w:sz w:val="23"/>
                <w:szCs w:val="23"/>
              </w:rPr>
            </w:pPr>
            <w:r>
              <w:rPr>
                <w:noProof/>
                <w:sz w:val="23"/>
                <w:szCs w:val="23"/>
              </w:rPr>
              <w:drawing>
                <wp:inline distT="0" distB="0" distL="0" distR="0" wp14:anchorId="4C99FDFC" wp14:editId="1DE30657">
                  <wp:extent cx="3678225" cy="2330363"/>
                  <wp:effectExtent l="0" t="0" r="5080" b="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rotWithShape="1">
                          <a:blip r:embed="rId20" cstate="print">
                            <a:extLst>
                              <a:ext uri="{28A0092B-C50C-407E-A947-70E740481C1C}">
                                <a14:useLocalDpi xmlns:a14="http://schemas.microsoft.com/office/drawing/2010/main" val="0"/>
                              </a:ext>
                            </a:extLst>
                          </a:blip>
                          <a:srcRect t="2857"/>
                          <a:stretch/>
                        </pic:blipFill>
                        <pic:spPr bwMode="auto">
                          <a:xfrm>
                            <a:off x="0" y="0"/>
                            <a:ext cx="3753583" cy="2378106"/>
                          </a:xfrm>
                          <a:prstGeom prst="rect">
                            <a:avLst/>
                          </a:prstGeom>
                          <a:ln>
                            <a:noFill/>
                          </a:ln>
                          <a:extLst>
                            <a:ext uri="{53640926-AAD7-44D8-BBD7-CCE9431645EC}">
                              <a14:shadowObscured xmlns:a14="http://schemas.microsoft.com/office/drawing/2010/main"/>
                            </a:ext>
                          </a:extLst>
                        </pic:spPr>
                      </pic:pic>
                    </a:graphicData>
                  </a:graphic>
                </wp:inline>
              </w:drawing>
            </w:r>
          </w:p>
        </w:tc>
        <w:tc>
          <w:tcPr>
            <w:tcW w:w="3281" w:type="dxa"/>
          </w:tcPr>
          <w:p w14:paraId="6D0B0ABB" w14:textId="77777777" w:rsidR="009A5130" w:rsidRDefault="009A5130" w:rsidP="0097146D">
            <w:pPr>
              <w:pStyle w:val="Default"/>
              <w:spacing w:after="162" w:line="360" w:lineRule="auto"/>
              <w:jc w:val="both"/>
              <w:rPr>
                <w:sz w:val="23"/>
                <w:szCs w:val="23"/>
              </w:rPr>
            </w:pPr>
            <w:r>
              <w:rPr>
                <w:sz w:val="23"/>
                <w:szCs w:val="23"/>
              </w:rPr>
              <w:t>Results</w:t>
            </w:r>
          </w:p>
          <w:p w14:paraId="477F4CFA" w14:textId="5BA79387" w:rsidR="009A5130" w:rsidRDefault="009A5130" w:rsidP="0097146D">
            <w:pPr>
              <w:pStyle w:val="Default"/>
              <w:spacing w:after="162" w:line="360" w:lineRule="auto"/>
              <w:jc w:val="both"/>
              <w:rPr>
                <w:sz w:val="23"/>
                <w:szCs w:val="23"/>
              </w:rPr>
            </w:pPr>
            <w:r>
              <w:rPr>
                <w:noProof/>
                <w:sz w:val="23"/>
                <w:szCs w:val="23"/>
              </w:rPr>
              <w:drawing>
                <wp:inline distT="0" distB="0" distL="0" distR="0" wp14:anchorId="46D39BF4" wp14:editId="1BE30672">
                  <wp:extent cx="1993814" cy="1081315"/>
                  <wp:effectExtent l="0" t="0" r="635"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027474" cy="1099570"/>
                          </a:xfrm>
                          <a:prstGeom prst="rect">
                            <a:avLst/>
                          </a:prstGeom>
                        </pic:spPr>
                      </pic:pic>
                    </a:graphicData>
                  </a:graphic>
                </wp:inline>
              </w:drawing>
            </w:r>
          </w:p>
        </w:tc>
      </w:tr>
    </w:tbl>
    <w:p w14:paraId="52F2C6D0" w14:textId="0DE233CE" w:rsidR="008535B0" w:rsidRDefault="00437DDB" w:rsidP="00437DDB">
      <w:pPr>
        <w:pStyle w:val="Default"/>
        <w:spacing w:after="162" w:line="360" w:lineRule="auto"/>
        <w:jc w:val="center"/>
      </w:pPr>
      <w:r>
        <w:t>Figure 2.</w:t>
      </w:r>
      <w:r>
        <w:t>7</w:t>
      </w:r>
      <w:r>
        <w:t xml:space="preserve"> </w:t>
      </w:r>
      <w:r w:rsidR="00CC5E24" w:rsidRPr="00CC5E24">
        <w:rPr>
          <w:rFonts w:ascii="Calibri" w:hAnsi="Calibri" w:cs="Calibri"/>
        </w:rPr>
        <w:t>﻿</w:t>
      </w:r>
      <w:r w:rsidR="00CC5E24" w:rsidRPr="00CC5E24">
        <w:t>Architecture of Two-Stream Self-Attention for Target-Aware Representations</w:t>
      </w:r>
      <w:r w:rsidR="001919D5">
        <w:t xml:space="preserve"> </w:t>
      </w:r>
      <w:r w:rsidR="00840B4D">
        <w:fldChar w:fldCharType="begin" w:fldLock="1"/>
      </w:r>
      <w:r w:rsidR="00A9409D">
        <w:instrText>ADDIN CSL_CITATION {"citationItems":[{"id":"ITEM-1","itemData":{"DOI":"10.1109/SMART50582.2020.9337081","ISBN":"9781728189086","abstract":"In the era of research where topics like Sentiment Analysis, NLP (natural language processing), Artificial Intelli- gence, Transfer learning are buzz words. Sentiment Analysis is a field which have proved its importance in day to day activities which could be related to monetary analysis, person's emotional count etc. With the introduction of Transformer based language models the field of NLP has got a huge attraction of researchers as well as practitioners. [16] [9] [6]. Using transfer learning with these models, have proved to give exceptional accuracy. Some of the State-of-the-art model includes BERT [16], DistilBERT, XLNet and T5. In this paper we have investigated the classification power of sentiments from pre-trained language models, e.g., BERT, XLnet. Specifically, we have simulated and presented number of experimental results which shows what amount of accuracy could be attained with different models. We have used most popular imdb-reviews dataset for doing analysis of the models","author":[{"dropping-particle":"","family":"Pipalia","given":"Keval","non-dropping-particle":"","parse-names":false,"suffix":""},{"dropping-particle":"","family":"Bhadja","given":"Rahul","non-dropping-particle":"","parse-names":false,"suffix":""},{"dropping-particle":"","family":"Shukla","given":"Madhu","non-dropping-particle":"","parse-names":false,"suffix":""}],"container-title":"Proceedings of the 2020 9th International Conference on System Modeling and Advancement in Research Trends, SMART 2020","id":"ITEM-1","issued":{"date-parts":[["2020"]]},"page":"411-415","title":"Comparative analysis of different transformer based architectures used in sentiment analysis","type":"article-journal"},"uris":["http://www.mendeley.com/documents/?uuid=3400ef2a-45d5-48e5-9568-c46387c262e3"]}],"mendeley":{"formattedCitation":"(Pipalia et al., 2020)","plainTextFormattedCitation":"(Pipalia et al., 2020)"},"properties":{"noteIndex":0},"schema":"https://github.com/citation-style-language/schema/raw/master/csl-citation.json"}</w:instrText>
      </w:r>
      <w:r w:rsidR="00840B4D">
        <w:fldChar w:fldCharType="separate"/>
      </w:r>
      <w:r w:rsidR="00A9409D" w:rsidRPr="00A9409D">
        <w:rPr>
          <w:noProof/>
        </w:rPr>
        <w:t>(Pipalia et al., 2020)</w:t>
      </w:r>
      <w:r w:rsidR="00840B4D">
        <w:fldChar w:fldCharType="end"/>
      </w:r>
    </w:p>
    <w:p w14:paraId="39EA27EC" w14:textId="77777777" w:rsidR="008329DC" w:rsidRDefault="008329DC" w:rsidP="00437DDB">
      <w:pPr>
        <w:pStyle w:val="Default"/>
        <w:spacing w:after="162" w:line="360" w:lineRule="auto"/>
        <w:jc w:val="center"/>
        <w:rPr>
          <w:sz w:val="23"/>
          <w:szCs w:val="23"/>
        </w:rPr>
      </w:pPr>
    </w:p>
    <w:p w14:paraId="62489839" w14:textId="59209CD6" w:rsidR="008535B0" w:rsidRDefault="000A3D9A" w:rsidP="0097146D">
      <w:pPr>
        <w:pStyle w:val="Default"/>
        <w:spacing w:after="162" w:line="360" w:lineRule="auto"/>
        <w:jc w:val="both"/>
        <w:rPr>
          <w:sz w:val="23"/>
          <w:szCs w:val="23"/>
        </w:rPr>
      </w:pPr>
      <w:r>
        <w:rPr>
          <w:sz w:val="23"/>
          <w:szCs w:val="23"/>
        </w:rPr>
        <w:fldChar w:fldCharType="begin" w:fldLock="1"/>
      </w:r>
      <w:r w:rsidR="00716E1E">
        <w:rPr>
          <w:sz w:val="23"/>
          <w:szCs w:val="23"/>
        </w:rPr>
        <w:instrText>ADDIN CSL_CITATION {"citationItems":[{"id":"ITEM-1","itemData":{"DOI":"10.1109/CICN49253.2020.9242570","ISBN":"9781728193939","abstract":"Text is the largest repository of human knowledge acquired over thousands of years. This knowledge will impart even more meaning if mined for deeper insights. Sentiment Analysis (SA) provides a traditional machine learning (ML) solution to this problem by putting Natural Language Processing (NLP) to work. In the proposed work, we have performed SA on the IMDb movie reviews dataset taken from Kaggle's Bag of Words meets Bag of Popcorn challenge to demonstrate how valuable insights can be drawn from a bulk of textual data collected from the internet. We derive these insights by applying four traditional ML algorithms namely, Naïve Bayes (NB), Logistic Regression (LR), Random Forest (RF), and Decision Tree (DT). Furthermore, results of these four algorithms were compared on the basis of six evaluation metrics - confusion matrix, accuracy, precision, recall, F1 measure, and Area Under Curve (AUC).","author":[{"dropping-particle":"","family":"Tripathi","given":"Sandesh","non-dropping-particle":"","parse-names":false,"suffix":""},{"dropping-particle":"","family":"Mehrotra","given":"Ritu","non-dropping-particle":"","parse-names":false,"suffix":""},{"dropping-particle":"","family":"Bansal","given":"Vidushi","non-dropping-particle":"","parse-names":false,"suffix":""},{"dropping-particle":"","family":"Upadhyay","given":"Shweta","non-dropping-particle":"","parse-names":false,"suffix":""}],"container-title":"Proceedings - 2020 12th International Conference on Computational Intelligence and Communication Networks, CICN 2020","id":"ITEM-1","issued":{"date-parts":[["2020"]]},"page":"30-33","title":"Analyzing Sentiment using IMDb Dataset","type":"article-journal"},"uris":["http://www.mendeley.com/documents/?uuid=44575fa0-9722-42ee-80f8-900a3f11d5ce"]}],"mendeley":{"formattedCitation":"(Tripathi et al., 2020)","plainTextFormattedCitation":"(Tripathi et al., 2020)","previouslyFormattedCitation":"(Tripathi et al., 2020)"},"properties":{"noteIndex":0},"schema":"https://github.com/citation-style-language/schema/raw/master/csl-citation.json"}</w:instrText>
      </w:r>
      <w:r>
        <w:rPr>
          <w:sz w:val="23"/>
          <w:szCs w:val="23"/>
        </w:rPr>
        <w:fldChar w:fldCharType="separate"/>
      </w:r>
      <w:r w:rsidRPr="000A3D9A">
        <w:rPr>
          <w:noProof/>
          <w:sz w:val="23"/>
          <w:szCs w:val="23"/>
        </w:rPr>
        <w:t>(Tripathi et al., 2020)</w:t>
      </w:r>
      <w:r>
        <w:rPr>
          <w:sz w:val="23"/>
          <w:szCs w:val="23"/>
        </w:rPr>
        <w:fldChar w:fldCharType="end"/>
      </w:r>
      <w:r>
        <w:rPr>
          <w:sz w:val="23"/>
          <w:szCs w:val="23"/>
        </w:rPr>
        <w:t xml:space="preserve"> published comparative study of four different machine learning algorithms Naïve Bayes, Logistic Regression, Random Forest, and Decision Tree on IMDB </w:t>
      </w:r>
      <w:r w:rsidR="00E56E78">
        <w:rPr>
          <w:sz w:val="23"/>
          <w:szCs w:val="23"/>
        </w:rPr>
        <w:t xml:space="preserve">movie reviews </w:t>
      </w:r>
      <w:r>
        <w:rPr>
          <w:sz w:val="23"/>
          <w:szCs w:val="23"/>
        </w:rPr>
        <w:t xml:space="preserve">dataset. Comparison was done on metrics like </w:t>
      </w:r>
      <w:r w:rsidR="00C73598">
        <w:rPr>
          <w:sz w:val="23"/>
          <w:szCs w:val="23"/>
        </w:rPr>
        <w:t>accuracy, precision, recall, F1 score and Area under curve.</w:t>
      </w:r>
      <w:r w:rsidR="00DF3B69">
        <w:rPr>
          <w:sz w:val="23"/>
          <w:szCs w:val="23"/>
        </w:rPr>
        <w:t xml:space="preserve"> Text Normalization, HTML tag removal, </w:t>
      </w:r>
      <w:r w:rsidR="00B95AB5">
        <w:rPr>
          <w:sz w:val="23"/>
          <w:szCs w:val="23"/>
        </w:rPr>
        <w:t>stop</w:t>
      </w:r>
      <w:r w:rsidR="00DF3B69">
        <w:rPr>
          <w:sz w:val="23"/>
          <w:szCs w:val="23"/>
        </w:rPr>
        <w:t xml:space="preserve"> words removal, Feature extraction were done as pre-processing step. </w:t>
      </w:r>
      <w:r w:rsidR="00B95AB5">
        <w:rPr>
          <w:sz w:val="23"/>
          <w:szCs w:val="23"/>
        </w:rPr>
        <w:t xml:space="preserve">BOW and </w:t>
      </w:r>
      <w:r w:rsidR="00C34112">
        <w:rPr>
          <w:sz w:val="23"/>
          <w:szCs w:val="23"/>
        </w:rPr>
        <w:t xml:space="preserve">TF-IDF were </w:t>
      </w:r>
      <w:r w:rsidR="008F26A1">
        <w:rPr>
          <w:sz w:val="23"/>
          <w:szCs w:val="23"/>
        </w:rPr>
        <w:t>used</w:t>
      </w:r>
      <w:r w:rsidR="00C34112">
        <w:rPr>
          <w:sz w:val="23"/>
          <w:szCs w:val="23"/>
        </w:rPr>
        <w:t xml:space="preserve"> as vectorization</w:t>
      </w:r>
      <w:r w:rsidR="008F26A1">
        <w:rPr>
          <w:sz w:val="23"/>
          <w:szCs w:val="23"/>
        </w:rPr>
        <w:t xml:space="preserve"> technique.</w:t>
      </w:r>
      <w:r w:rsidR="000013CC">
        <w:rPr>
          <w:sz w:val="23"/>
          <w:szCs w:val="23"/>
        </w:rPr>
        <w:t xml:space="preserve"> Result showed that TF-IDF with Logistic regression gave the best AUC score of 96%</w:t>
      </w:r>
      <w:r w:rsidR="001A7D3E">
        <w:rPr>
          <w:sz w:val="23"/>
          <w:szCs w:val="23"/>
        </w:rPr>
        <w:t>.</w:t>
      </w:r>
    </w:p>
    <w:p w14:paraId="532DAD76" w14:textId="1A645B0A" w:rsidR="007A1C10" w:rsidRDefault="007A1C10" w:rsidP="0097146D">
      <w:pPr>
        <w:pStyle w:val="Default"/>
        <w:spacing w:after="162" w:line="360" w:lineRule="auto"/>
        <w:jc w:val="both"/>
        <w:rPr>
          <w:sz w:val="23"/>
          <w:szCs w:val="23"/>
        </w:rPr>
      </w:pPr>
    </w:p>
    <w:p w14:paraId="170559F0" w14:textId="435814B8" w:rsidR="007A1C10" w:rsidRDefault="007A1C10" w:rsidP="0097146D">
      <w:pPr>
        <w:pStyle w:val="Default"/>
        <w:spacing w:after="162" w:line="360" w:lineRule="auto"/>
        <w:jc w:val="both"/>
        <w:rPr>
          <w:sz w:val="23"/>
          <w:szCs w:val="23"/>
        </w:rPr>
      </w:pPr>
    </w:p>
    <w:p w14:paraId="251FAA17" w14:textId="4ACD06A0" w:rsidR="007A1C10" w:rsidRDefault="007A1C10" w:rsidP="0097146D">
      <w:pPr>
        <w:pStyle w:val="Default"/>
        <w:spacing w:after="162" w:line="360" w:lineRule="auto"/>
        <w:jc w:val="both"/>
        <w:rPr>
          <w:sz w:val="23"/>
          <w:szCs w:val="23"/>
        </w:rPr>
      </w:pPr>
    </w:p>
    <w:p w14:paraId="368412E6" w14:textId="03D5D52E" w:rsidR="007A1C10" w:rsidRDefault="007A1C10" w:rsidP="0097146D">
      <w:pPr>
        <w:pStyle w:val="Default"/>
        <w:spacing w:after="162" w:line="360" w:lineRule="auto"/>
        <w:jc w:val="both"/>
        <w:rPr>
          <w:sz w:val="23"/>
          <w:szCs w:val="23"/>
        </w:rPr>
      </w:pPr>
    </w:p>
    <w:p w14:paraId="3D5FEE19" w14:textId="243E0B40" w:rsidR="007A1C10" w:rsidRDefault="007A1C10" w:rsidP="0097146D">
      <w:pPr>
        <w:pStyle w:val="Default"/>
        <w:spacing w:after="162" w:line="360" w:lineRule="auto"/>
        <w:jc w:val="both"/>
        <w:rPr>
          <w:sz w:val="23"/>
          <w:szCs w:val="23"/>
        </w:rPr>
      </w:pPr>
    </w:p>
    <w:p w14:paraId="7B426BBD" w14:textId="3E2C3B87" w:rsidR="007A1C10" w:rsidRDefault="007A1C10" w:rsidP="0097146D">
      <w:pPr>
        <w:pStyle w:val="Default"/>
        <w:spacing w:after="162" w:line="360" w:lineRule="auto"/>
        <w:jc w:val="both"/>
        <w:rPr>
          <w:sz w:val="23"/>
          <w:szCs w:val="23"/>
        </w:rPr>
      </w:pPr>
    </w:p>
    <w:p w14:paraId="41F48C46" w14:textId="77777777" w:rsidR="007A1C10" w:rsidRDefault="007A1C10" w:rsidP="0097146D">
      <w:pPr>
        <w:pStyle w:val="Default"/>
        <w:spacing w:after="162" w:line="360" w:lineRule="auto"/>
        <w:jc w:val="both"/>
        <w:rPr>
          <w:sz w:val="23"/>
          <w:szCs w:val="23"/>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845"/>
        <w:gridCol w:w="4210"/>
      </w:tblGrid>
      <w:tr w:rsidR="00E95B1B" w14:paraId="0190082F" w14:textId="77777777" w:rsidTr="0026434D">
        <w:tc>
          <w:tcPr>
            <w:tcW w:w="4845" w:type="dxa"/>
          </w:tcPr>
          <w:p w14:paraId="7EF96180" w14:textId="77777777" w:rsidR="001C5737" w:rsidRDefault="00E95B1B" w:rsidP="0097146D">
            <w:pPr>
              <w:pStyle w:val="Default"/>
              <w:spacing w:after="162" w:line="360" w:lineRule="auto"/>
              <w:jc w:val="both"/>
              <w:rPr>
                <w:sz w:val="23"/>
                <w:szCs w:val="23"/>
              </w:rPr>
            </w:pPr>
            <w:r>
              <w:rPr>
                <w:sz w:val="23"/>
                <w:szCs w:val="23"/>
              </w:rPr>
              <w:lastRenderedPageBreak/>
              <w:t>Methodology</w:t>
            </w:r>
          </w:p>
          <w:p w14:paraId="3E5EC686" w14:textId="401E6AE1" w:rsidR="00E95B1B" w:rsidRDefault="00E95B1B" w:rsidP="0097146D">
            <w:pPr>
              <w:pStyle w:val="Default"/>
              <w:spacing w:after="162" w:line="360" w:lineRule="auto"/>
              <w:jc w:val="both"/>
              <w:rPr>
                <w:sz w:val="23"/>
                <w:szCs w:val="23"/>
              </w:rPr>
            </w:pPr>
            <w:r>
              <w:rPr>
                <w:noProof/>
                <w:sz w:val="23"/>
                <w:szCs w:val="23"/>
              </w:rPr>
              <w:drawing>
                <wp:inline distT="0" distB="0" distL="0" distR="0" wp14:anchorId="69F70B7C" wp14:editId="45807468">
                  <wp:extent cx="2955290" cy="2757714"/>
                  <wp:effectExtent l="0" t="0" r="381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004145" cy="2803303"/>
                          </a:xfrm>
                          <a:prstGeom prst="rect">
                            <a:avLst/>
                          </a:prstGeom>
                        </pic:spPr>
                      </pic:pic>
                    </a:graphicData>
                  </a:graphic>
                </wp:inline>
              </w:drawing>
            </w:r>
          </w:p>
        </w:tc>
        <w:tc>
          <w:tcPr>
            <w:tcW w:w="4210" w:type="dxa"/>
          </w:tcPr>
          <w:p w14:paraId="4A2C42B1" w14:textId="016A3800" w:rsidR="00C04292" w:rsidRDefault="00C04292" w:rsidP="0097146D">
            <w:pPr>
              <w:pStyle w:val="Default"/>
              <w:spacing w:after="162" w:line="360" w:lineRule="auto"/>
              <w:jc w:val="both"/>
              <w:rPr>
                <w:sz w:val="23"/>
                <w:szCs w:val="23"/>
              </w:rPr>
            </w:pPr>
            <w:r>
              <w:rPr>
                <w:sz w:val="23"/>
                <w:szCs w:val="23"/>
              </w:rPr>
              <w:t>Results with BOW</w:t>
            </w:r>
          </w:p>
          <w:p w14:paraId="39E63FC1" w14:textId="48BE5E16" w:rsidR="001C5737" w:rsidRDefault="00C04292" w:rsidP="0097146D">
            <w:pPr>
              <w:pStyle w:val="Default"/>
              <w:spacing w:after="162" w:line="360" w:lineRule="auto"/>
              <w:jc w:val="both"/>
              <w:rPr>
                <w:sz w:val="23"/>
                <w:szCs w:val="23"/>
              </w:rPr>
            </w:pPr>
            <w:r>
              <w:rPr>
                <w:noProof/>
                <w:sz w:val="23"/>
                <w:szCs w:val="23"/>
              </w:rPr>
              <w:drawing>
                <wp:inline distT="0" distB="0" distL="0" distR="0" wp14:anchorId="77B45A8A" wp14:editId="5D024882">
                  <wp:extent cx="2547258" cy="1363127"/>
                  <wp:effectExtent l="0" t="0" r="5715" b="0"/>
                  <wp:docPr id="23" name="Picture 2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able&#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572308" cy="1376532"/>
                          </a:xfrm>
                          <a:prstGeom prst="rect">
                            <a:avLst/>
                          </a:prstGeom>
                        </pic:spPr>
                      </pic:pic>
                    </a:graphicData>
                  </a:graphic>
                </wp:inline>
              </w:drawing>
            </w:r>
          </w:p>
          <w:p w14:paraId="1E1BA991" w14:textId="594BB728" w:rsidR="00C04292" w:rsidRDefault="00C04292" w:rsidP="0097146D">
            <w:pPr>
              <w:pStyle w:val="Default"/>
              <w:spacing w:after="162" w:line="360" w:lineRule="auto"/>
              <w:jc w:val="both"/>
              <w:rPr>
                <w:sz w:val="23"/>
                <w:szCs w:val="23"/>
              </w:rPr>
            </w:pPr>
            <w:r>
              <w:rPr>
                <w:sz w:val="23"/>
                <w:szCs w:val="23"/>
              </w:rPr>
              <w:t>Results with TF-IDF.</w:t>
            </w:r>
          </w:p>
          <w:p w14:paraId="54F2CC2F" w14:textId="4F5F63EB" w:rsidR="00C04292" w:rsidRDefault="00C04292" w:rsidP="0097146D">
            <w:pPr>
              <w:pStyle w:val="Default"/>
              <w:spacing w:after="162" w:line="360" w:lineRule="auto"/>
              <w:jc w:val="both"/>
              <w:rPr>
                <w:sz w:val="23"/>
                <w:szCs w:val="23"/>
              </w:rPr>
            </w:pPr>
            <w:r>
              <w:rPr>
                <w:noProof/>
                <w:sz w:val="23"/>
                <w:szCs w:val="23"/>
              </w:rPr>
              <w:drawing>
                <wp:inline distT="0" distB="0" distL="0" distR="0" wp14:anchorId="205193C8" wp14:editId="749F2A22">
                  <wp:extent cx="2519589" cy="1277444"/>
                  <wp:effectExtent l="0" t="0" r="0" b="5715"/>
                  <wp:docPr id="34" name="Picture 3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Table&#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538312" cy="1286936"/>
                          </a:xfrm>
                          <a:prstGeom prst="rect">
                            <a:avLst/>
                          </a:prstGeom>
                        </pic:spPr>
                      </pic:pic>
                    </a:graphicData>
                  </a:graphic>
                </wp:inline>
              </w:drawing>
            </w:r>
          </w:p>
        </w:tc>
      </w:tr>
    </w:tbl>
    <w:p w14:paraId="1A4C6F5C" w14:textId="0409EB4F" w:rsidR="006925C5" w:rsidRDefault="0026434D" w:rsidP="0026434D">
      <w:pPr>
        <w:pStyle w:val="Default"/>
        <w:spacing w:after="162" w:line="360" w:lineRule="auto"/>
        <w:jc w:val="center"/>
        <w:rPr>
          <w:sz w:val="23"/>
          <w:szCs w:val="23"/>
        </w:rPr>
      </w:pPr>
      <w:r>
        <w:t>Figure 2.</w:t>
      </w:r>
      <w:r>
        <w:t>8</w:t>
      </w:r>
      <w:r>
        <w:t xml:space="preserve"> </w:t>
      </w:r>
      <w:r w:rsidRPr="00CC5E24">
        <w:rPr>
          <w:rFonts w:ascii="Calibri" w:hAnsi="Calibri" w:cs="Calibri"/>
        </w:rPr>
        <w:t>﻿</w:t>
      </w:r>
      <w:r w:rsidR="0010079B">
        <w:t xml:space="preserve">Methodology Flowchart by </w:t>
      </w:r>
      <w:r w:rsidR="0010079B">
        <w:rPr>
          <w:sz w:val="23"/>
          <w:szCs w:val="23"/>
        </w:rPr>
        <w:t xml:space="preserve"> </w:t>
      </w:r>
      <w:r w:rsidR="0010079B">
        <w:rPr>
          <w:sz w:val="23"/>
          <w:szCs w:val="23"/>
        </w:rPr>
        <w:fldChar w:fldCharType="begin" w:fldLock="1"/>
      </w:r>
      <w:r w:rsidR="0010079B">
        <w:rPr>
          <w:sz w:val="23"/>
          <w:szCs w:val="23"/>
        </w:rPr>
        <w:instrText>ADDIN CSL_CITATION {"citationItems":[{"id":"ITEM-1","itemData":{"DOI":"10.1109/CICN49253.2020.9242570","ISBN":"9781728193939","abstract":"Text is the largest repository of human knowledge acquired over thousands of years. This knowledge will impart even more meaning if mined for deeper insights. Sentiment Analysis (SA) provides a traditional machine learning (ML) solution to this problem by putting Natural Language Processing (NLP) to work. In the proposed work, we have performed SA on the IMDb movie reviews dataset taken from Kaggle's Bag of Words meets Bag of Popcorn challenge to demonstrate how valuable insights can be drawn from a bulk of textual data collected from the internet. We derive these insights by applying four traditional ML algorithms namely, Naïve Bayes (NB), Logistic Regression (LR), Random Forest (RF), and Decision Tree (DT). Furthermore, results of these four algorithms were compared on the basis of six evaluation metrics - confusion matrix, accuracy, precision, recall, F1 measure, and Area Under Curve (AUC).","author":[{"dropping-particle":"","family":"Tripathi","given":"Sandesh","non-dropping-particle":"","parse-names":false,"suffix":""},{"dropping-particle":"","family":"Mehrotra","given":"Ritu","non-dropping-particle":"","parse-names":false,"suffix":""},{"dropping-particle":"","family":"Bansal","given":"Vidushi","non-dropping-particle":"","parse-names":false,"suffix":""},{"dropping-particle":"","family":"Upadhyay","given":"Shweta","non-dropping-particle":"","parse-names":false,"suffix":""}],"container-title":"Proceedings - 2020 12th International Conference on Computational Intelligence and Communication Networks, CICN 2020","id":"ITEM-1","issued":{"date-parts":[["2020"]]},"page":"30-33","title":"Analyzing Sentiment using IMDb Dataset","type":"article-journal"},"uris":["http://www.mendeley.com/documents/?uuid=44575fa0-9722-42ee-80f8-900a3f11d5ce"]}],"mendeley":{"formattedCitation":"(Tripathi et al., 2020)","plainTextFormattedCitation":"(Tripathi et al., 2020)","previouslyFormattedCitation":"(Tripathi et al., 2020)"},"properties":{"noteIndex":0},"schema":"https://github.com/citation-style-language/schema/raw/master/csl-citation.json"}</w:instrText>
      </w:r>
      <w:r w:rsidR="0010079B">
        <w:rPr>
          <w:sz w:val="23"/>
          <w:szCs w:val="23"/>
        </w:rPr>
        <w:fldChar w:fldCharType="separate"/>
      </w:r>
      <w:r w:rsidR="0010079B" w:rsidRPr="000A3D9A">
        <w:rPr>
          <w:noProof/>
          <w:sz w:val="23"/>
          <w:szCs w:val="23"/>
        </w:rPr>
        <w:t>(Tripathi et al., 2020)</w:t>
      </w:r>
      <w:r w:rsidR="0010079B">
        <w:rPr>
          <w:sz w:val="23"/>
          <w:szCs w:val="23"/>
        </w:rPr>
        <w:fldChar w:fldCharType="end"/>
      </w:r>
    </w:p>
    <w:p w14:paraId="0B94FB0B" w14:textId="77777777" w:rsidR="00E20852" w:rsidRDefault="00E20852" w:rsidP="0026434D">
      <w:pPr>
        <w:pStyle w:val="Default"/>
        <w:spacing w:after="162" w:line="360" w:lineRule="auto"/>
        <w:jc w:val="center"/>
        <w:rPr>
          <w:sz w:val="23"/>
          <w:szCs w:val="23"/>
        </w:rPr>
      </w:pPr>
    </w:p>
    <w:p w14:paraId="06AFFC24" w14:textId="355DDC9F" w:rsidR="00C47907" w:rsidRDefault="00716E1E" w:rsidP="0097146D">
      <w:pPr>
        <w:pStyle w:val="Default"/>
        <w:spacing w:after="162" w:line="360" w:lineRule="auto"/>
        <w:jc w:val="both"/>
      </w:pPr>
      <w:r w:rsidRPr="00B76429">
        <w:fldChar w:fldCharType="begin" w:fldLock="1"/>
      </w:r>
      <w:r w:rsidR="00641080">
        <w:instrText>ADDIN CSL_CITATION {"citationItems":[{"id":"ITEM-1","itemData":{"DOI":"10.1109/IDEA49133.2020.9170726","ISBN":"9781728157184","abstract":"Deep learning has emerged as de-facto standard in computer vision. Due to its wide spread success and popularity with image data almost every problem from other domain is now trying to finding its solution with deep learning and the case is no different for text analytics and language modeling in NLP. In sentiment analysis, identifying users' hidden sentiment in text review is a challenging task. Though there are many rule based and statistical machine learning based approaches for sentiment analysis. Most of these machine learning approaches are probabilistic based model and treats the problem as document classification problem based on the word count and their polarity often missing sentiment. With the introduction of the distributed word vector representation embedding models like word2vec, GloVe and FastText, capturing the meaning of the neighboring words for a give target word in the sentence, NLP expectation with deep learning in sentiment analysis has increased a lot. In this paper we used deep neural network based model to perform sentiment analysis on the IMDB movie review dataset. We compare deep learning based approach for sentiment analysis with other traditional machine learning approaches to evaluate the performance of the model. With experiment result we found that the deep learning based NLP model outperformed the traditional machine learning approaches in several ways.","author":[{"dropping-particle":"","family":"Kumar Singh","given":"Prakash","non-dropping-particle":"","parse-names":false,"suffix":""},{"dropping-particle":"","family":"Sharma","given":"Sanjeev","non-dropping-particle":"","parse-names":false,"suffix":""},{"dropping-particle":"","family":"Paul","given":"Sanchita","non-dropping-particle":"","parse-names":false,"suffix":""}],"container-title":"2nd International Conference on Data, Engineering and Applications, IDEA 2020","id":"ITEM-1","issued":{"date-parts":[["2020"]]},"page":"14-18","title":"Identifying hidden sentiment in text using deep neural network","type":"article-journal"},"uris":["http://www.mendeley.com/documents/?uuid=12ae08f7-5a41-41d1-ab00-7c3dcfc239d4"]}],"mendeley":{"formattedCitation":"(Kumar Singh et al., 2020)","plainTextFormattedCitation":"(Kumar Singh et al., 2020)","previouslyFormattedCitation":"(Kumar Singh et al., 2020)"},"properties":{"noteIndex":0},"schema":"https://github.com/citation-style-language/schema/raw/master/csl-citation.json"}</w:instrText>
      </w:r>
      <w:r w:rsidRPr="00B76429">
        <w:fldChar w:fldCharType="separate"/>
      </w:r>
      <w:r w:rsidRPr="00B76429">
        <w:rPr>
          <w:noProof/>
        </w:rPr>
        <w:t>(Kumar Singh et al., 2020)</w:t>
      </w:r>
      <w:r w:rsidRPr="00B76429">
        <w:fldChar w:fldCharType="end"/>
      </w:r>
      <w:r w:rsidRPr="00B76429">
        <w:t xml:space="preserve"> in their research published comparative study of deep learning models with traditional machine learning models on IMDB dataset.</w:t>
      </w:r>
      <w:r w:rsidR="005D0A66" w:rsidRPr="00B76429">
        <w:t xml:space="preserve">  NB, Random Forest, SVM, LR, LSTM and CNN were used as machine learning models.</w:t>
      </w:r>
      <w:r w:rsidR="00351A7F" w:rsidRPr="00B76429">
        <w:t xml:space="preserve"> </w:t>
      </w:r>
      <w:r w:rsidR="00850CEC" w:rsidRPr="00B76429">
        <w:t>In this research Logistic Regression on the word2vec was used as a base model</w:t>
      </w:r>
      <w:r w:rsidR="00B0156C">
        <w:t xml:space="preserve"> (79.5% accuracy).</w:t>
      </w:r>
      <w:r w:rsidR="000F0F84">
        <w:t xml:space="preserve"> </w:t>
      </w:r>
      <w:r w:rsidR="00556F71">
        <w:t xml:space="preserve"> They used hyper parameters tuning for better performance. </w:t>
      </w:r>
      <w:r w:rsidR="0098500F">
        <w:t xml:space="preserve"> Experiments were done around learning rate, different values of epochs, </w:t>
      </w:r>
      <w:r w:rsidR="00B9760E">
        <w:t xml:space="preserve">for regularization </w:t>
      </w:r>
      <w:r w:rsidR="007D0F09">
        <w:t xml:space="preserve">parameters </w:t>
      </w:r>
      <w:r w:rsidR="00B9760E">
        <w:t>dropouts, L1, and L2 regularizations</w:t>
      </w:r>
      <w:r w:rsidR="00A93B03">
        <w:t>, and for activation functions ReLU, tanh, sigmoid functions were used.</w:t>
      </w:r>
      <w:r w:rsidR="00810131">
        <w:t xml:space="preserve"> Overall paper concluded that deep learning models performed better than traditional machine learning </w:t>
      </w:r>
      <w:r w:rsidR="006762BD">
        <w:t>models</w:t>
      </w:r>
      <w:r w:rsidR="00810131">
        <w:t>.</w:t>
      </w:r>
      <w:r w:rsidR="00381E4F">
        <w:t xml:space="preserve"> LSTM with ReLU yielded the best accuracy score of 93.75%.</w:t>
      </w:r>
    </w:p>
    <w:p w14:paraId="260A0E31" w14:textId="0401E6D3" w:rsidR="005D0A66" w:rsidRDefault="005D0A66" w:rsidP="0097146D">
      <w:pPr>
        <w:pStyle w:val="Default"/>
        <w:spacing w:after="162" w:line="360" w:lineRule="auto"/>
        <w:jc w:val="both"/>
        <w:rPr>
          <w:sz w:val="23"/>
          <w:szCs w:val="23"/>
        </w:rPr>
      </w:pPr>
    </w:p>
    <w:p w14:paraId="5800EB37" w14:textId="364C9085" w:rsidR="005F7245" w:rsidRDefault="005F7245" w:rsidP="0097146D">
      <w:pPr>
        <w:pStyle w:val="Default"/>
        <w:spacing w:after="162" w:line="360" w:lineRule="auto"/>
        <w:jc w:val="both"/>
        <w:rPr>
          <w:sz w:val="23"/>
          <w:szCs w:val="23"/>
        </w:rPr>
      </w:pPr>
    </w:p>
    <w:p w14:paraId="32511B9A" w14:textId="6C9CC240" w:rsidR="005F7245" w:rsidRDefault="005F7245" w:rsidP="0097146D">
      <w:pPr>
        <w:pStyle w:val="Default"/>
        <w:spacing w:after="162" w:line="360" w:lineRule="auto"/>
        <w:jc w:val="both"/>
        <w:rPr>
          <w:sz w:val="23"/>
          <w:szCs w:val="23"/>
        </w:rPr>
      </w:pPr>
    </w:p>
    <w:p w14:paraId="54D51340" w14:textId="0D505DC9" w:rsidR="005F7245" w:rsidRDefault="005F7245" w:rsidP="0097146D">
      <w:pPr>
        <w:pStyle w:val="Default"/>
        <w:spacing w:after="162" w:line="360" w:lineRule="auto"/>
        <w:jc w:val="both"/>
        <w:rPr>
          <w:sz w:val="23"/>
          <w:szCs w:val="23"/>
        </w:rPr>
      </w:pPr>
    </w:p>
    <w:p w14:paraId="5F2AB232" w14:textId="77777777" w:rsidR="005F7245" w:rsidRDefault="005F7245" w:rsidP="0097146D">
      <w:pPr>
        <w:pStyle w:val="Default"/>
        <w:spacing w:after="162" w:line="360" w:lineRule="auto"/>
        <w:jc w:val="both"/>
        <w:rPr>
          <w:sz w:val="23"/>
          <w:szCs w:val="23"/>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912"/>
        <w:gridCol w:w="4143"/>
      </w:tblGrid>
      <w:tr w:rsidR="000D07B1" w14:paraId="74863094" w14:textId="77777777" w:rsidTr="00F44CC9">
        <w:tc>
          <w:tcPr>
            <w:tcW w:w="4912" w:type="dxa"/>
          </w:tcPr>
          <w:p w14:paraId="5BC7D117" w14:textId="5E3F90A4" w:rsidR="000D07B1" w:rsidRDefault="000D07B1" w:rsidP="0097146D">
            <w:pPr>
              <w:pStyle w:val="Default"/>
              <w:spacing w:after="162" w:line="360" w:lineRule="auto"/>
              <w:jc w:val="both"/>
              <w:rPr>
                <w:noProof/>
                <w:sz w:val="23"/>
                <w:szCs w:val="23"/>
              </w:rPr>
            </w:pPr>
            <w:r>
              <w:rPr>
                <w:noProof/>
                <w:sz w:val="23"/>
                <w:szCs w:val="23"/>
              </w:rPr>
              <w:lastRenderedPageBreak/>
              <w:t>Methodology</w:t>
            </w:r>
          </w:p>
          <w:p w14:paraId="6EE07439" w14:textId="5E3F90A4" w:rsidR="000D07B1" w:rsidRDefault="000D07B1" w:rsidP="0097146D">
            <w:pPr>
              <w:pStyle w:val="Default"/>
              <w:spacing w:after="162" w:line="360" w:lineRule="auto"/>
              <w:jc w:val="both"/>
              <w:rPr>
                <w:sz w:val="23"/>
                <w:szCs w:val="23"/>
              </w:rPr>
            </w:pPr>
            <w:r>
              <w:rPr>
                <w:noProof/>
                <w:sz w:val="23"/>
                <w:szCs w:val="23"/>
              </w:rPr>
              <w:drawing>
                <wp:inline distT="0" distB="0" distL="0" distR="0" wp14:anchorId="62EA7D22" wp14:editId="4A5025D2">
                  <wp:extent cx="2984602" cy="4593590"/>
                  <wp:effectExtent l="0" t="0" r="0" b="3810"/>
                  <wp:docPr id="44" name="Picture 4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76013" cy="4734281"/>
                          </a:xfrm>
                          <a:prstGeom prst="rect">
                            <a:avLst/>
                          </a:prstGeom>
                        </pic:spPr>
                      </pic:pic>
                    </a:graphicData>
                  </a:graphic>
                </wp:inline>
              </w:drawing>
            </w:r>
          </w:p>
        </w:tc>
        <w:tc>
          <w:tcPr>
            <w:tcW w:w="4143" w:type="dxa"/>
          </w:tcPr>
          <w:p w14:paraId="452358AC" w14:textId="77777777" w:rsidR="000D07B1" w:rsidRDefault="000D07B1" w:rsidP="0097146D">
            <w:pPr>
              <w:pStyle w:val="Default"/>
              <w:spacing w:after="162" w:line="360" w:lineRule="auto"/>
              <w:jc w:val="both"/>
              <w:rPr>
                <w:sz w:val="23"/>
                <w:szCs w:val="23"/>
              </w:rPr>
            </w:pPr>
            <w:r>
              <w:rPr>
                <w:sz w:val="23"/>
                <w:szCs w:val="23"/>
              </w:rPr>
              <w:t>Results</w:t>
            </w:r>
          </w:p>
          <w:p w14:paraId="33D7AFF6" w14:textId="780D9267" w:rsidR="000D07B1" w:rsidRDefault="000D07B1" w:rsidP="0097146D">
            <w:pPr>
              <w:pStyle w:val="Default"/>
              <w:spacing w:after="162" w:line="360" w:lineRule="auto"/>
              <w:jc w:val="both"/>
              <w:rPr>
                <w:sz w:val="23"/>
                <w:szCs w:val="23"/>
              </w:rPr>
            </w:pPr>
            <w:r>
              <w:rPr>
                <w:noProof/>
                <w:sz w:val="23"/>
                <w:szCs w:val="23"/>
              </w:rPr>
              <w:drawing>
                <wp:inline distT="0" distB="0" distL="0" distR="0" wp14:anchorId="3BB6640B" wp14:editId="438BFA08">
                  <wp:extent cx="2495711" cy="1997050"/>
                  <wp:effectExtent l="0" t="0" r="0" b="0"/>
                  <wp:docPr id="36" name="Picture 3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bar 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561191" cy="2049447"/>
                          </a:xfrm>
                          <a:prstGeom prst="rect">
                            <a:avLst/>
                          </a:prstGeom>
                        </pic:spPr>
                      </pic:pic>
                    </a:graphicData>
                  </a:graphic>
                </wp:inline>
              </w:drawing>
            </w:r>
          </w:p>
        </w:tc>
      </w:tr>
    </w:tbl>
    <w:p w14:paraId="7AE77F14" w14:textId="1362A1A6" w:rsidR="00F44CC9" w:rsidRDefault="00F44CC9" w:rsidP="00F44CC9">
      <w:pPr>
        <w:pStyle w:val="Default"/>
        <w:spacing w:after="162" w:line="360" w:lineRule="auto"/>
        <w:jc w:val="center"/>
        <w:rPr>
          <w:sz w:val="23"/>
          <w:szCs w:val="23"/>
        </w:rPr>
      </w:pPr>
      <w:r>
        <w:t>Figure 2.</w:t>
      </w:r>
      <w:r>
        <w:t>9</w:t>
      </w:r>
      <w:r>
        <w:t xml:space="preserve"> </w:t>
      </w:r>
      <w:r w:rsidRPr="00CC5E24">
        <w:rPr>
          <w:rFonts w:ascii="Calibri" w:hAnsi="Calibri" w:cs="Calibri"/>
        </w:rPr>
        <w:t>﻿</w:t>
      </w:r>
      <w:r w:rsidR="00731BFB">
        <w:t>DNN based architecture</w:t>
      </w:r>
      <w:r w:rsidR="00F23800">
        <w:t xml:space="preserve"> </w:t>
      </w:r>
      <w:r w:rsidR="00731BFB">
        <w:rPr>
          <w:sz w:val="23"/>
          <w:szCs w:val="23"/>
        </w:rPr>
        <w:t xml:space="preserve"> </w:t>
      </w:r>
      <w:r w:rsidR="00F23800" w:rsidRPr="00B76429">
        <w:fldChar w:fldCharType="begin" w:fldLock="1"/>
      </w:r>
      <w:r w:rsidR="00F23800">
        <w:instrText>ADDIN CSL_CITATION {"citationItems":[{"id":"ITEM-1","itemData":{"DOI":"10.1109/IDEA49133.2020.9170726","ISBN":"9781728157184","abstract":"Deep learning has emerged as de-facto standard in computer vision. Due to its wide spread success and popularity with image data almost every problem from other domain is now trying to finding its solution with deep learning and the case is no different for text analytics and language modeling in NLP. In sentiment analysis, identifying users' hidden sentiment in text review is a challenging task. Though there are many rule based and statistical machine learning based approaches for sentiment analysis. Most of these machine learning approaches are probabilistic based model and treats the problem as document classification problem based on the word count and their polarity often missing sentiment. With the introduction of the distributed word vector representation embedding models like word2vec, GloVe and FastText, capturing the meaning of the neighboring words for a give target word in the sentence, NLP expectation with deep learning in sentiment analysis has increased a lot. In this paper we used deep neural network based model to perform sentiment analysis on the IMDB movie review dataset. We compare deep learning based approach for sentiment analysis with other traditional machine learning approaches to evaluate the performance of the model. With experiment result we found that the deep learning based NLP model outperformed the traditional machine learning approaches in several ways.","author":[{"dropping-particle":"","family":"Kumar Singh","given":"Prakash","non-dropping-particle":"","parse-names":false,"suffix":""},{"dropping-particle":"","family":"Sharma","given":"Sanjeev","non-dropping-particle":"","parse-names":false,"suffix":""},{"dropping-particle":"","family":"Paul","given":"Sanchita","non-dropping-particle":"","parse-names":false,"suffix":""}],"container-title":"2nd International Conference on Data, Engineering and Applications, IDEA 2020","id":"ITEM-1","issued":{"date-parts":[["2020"]]},"page":"14-18","title":"Identifying hidden sentiment in text using deep neural network","type":"article-journal"},"uris":["http://www.mendeley.com/documents/?uuid=12ae08f7-5a41-41d1-ab00-7c3dcfc239d4"]}],"mendeley":{"formattedCitation":"(Kumar Singh et al., 2020)","plainTextFormattedCitation":"(Kumar Singh et al., 2020)","previouslyFormattedCitation":"(Kumar Singh et al., 2020)"},"properties":{"noteIndex":0},"schema":"https://github.com/citation-style-language/schema/raw/master/csl-citation.json"}</w:instrText>
      </w:r>
      <w:r w:rsidR="00F23800" w:rsidRPr="00B76429">
        <w:fldChar w:fldCharType="separate"/>
      </w:r>
      <w:r w:rsidR="00F23800" w:rsidRPr="00B76429">
        <w:rPr>
          <w:noProof/>
        </w:rPr>
        <w:t>(Kumar Singh et al., 2020)</w:t>
      </w:r>
      <w:r w:rsidR="00F23800" w:rsidRPr="00B76429">
        <w:fldChar w:fldCharType="end"/>
      </w:r>
    </w:p>
    <w:p w14:paraId="3D64CAC5" w14:textId="77777777" w:rsidR="000D07B1" w:rsidRDefault="000D07B1" w:rsidP="0097146D">
      <w:pPr>
        <w:pStyle w:val="Default"/>
        <w:spacing w:after="162" w:line="360" w:lineRule="auto"/>
        <w:jc w:val="both"/>
        <w:rPr>
          <w:sz w:val="23"/>
          <w:szCs w:val="23"/>
        </w:rPr>
      </w:pPr>
    </w:p>
    <w:p w14:paraId="2E698DC9" w14:textId="229CDEDA" w:rsidR="00FE543A" w:rsidRDefault="00F94CF7" w:rsidP="0097146D">
      <w:pPr>
        <w:pStyle w:val="Default"/>
        <w:spacing w:after="162" w:line="360" w:lineRule="auto"/>
        <w:jc w:val="both"/>
      </w:pPr>
      <w:r w:rsidRPr="00FE543A">
        <w:fldChar w:fldCharType="begin" w:fldLock="1"/>
      </w:r>
      <w:r w:rsidR="00E40AB3">
        <w:instrText>ADDIN CSL_CITATION {"citationItems":[{"id":"ITEM-1","itemData":{"DOI":"10.1109/ICENCO.2018.8636119","ISBN":"9781538651179","abstract":"People usually try as certainly online opinions about products travel plans or movies. Thus, opinions and sentiment analysis become a daily process. Therefore, the need for text sentiment analysis automation has arisen. It is helpful to access views and sentimental views about specific subject effectively, rather than surfing reviews. In this paper, two main approaches of sentiment analysis are applied, machine learning approaches support vector machine, naive Bayes, decision tree, and K-nearest neighbor and the second approach is the deep neural network, a recurrent neural network using Long Short-Term Memory (LSTM). Also, we used three twitter datasets which are IMDB, Amazon, and Airline to apply two approaches. Also, we illustrate a comparison between different algorithms and the experiment results are shown the recurrent neural network using LSTM that is scored the highest accuracy of 88%, 87%, and 93%.","author":[{"dropping-particle":"","family":"Wazery","given":"Yaser Maher","non-dropping-particle":"","parse-names":false,"suffix":""},{"dropping-particle":"","family":"Mohammed","given":"Hager Saleh","non-dropping-particle":"","parse-names":false,"suffix":""},{"dropping-particle":"","family":"Houssein","given":"Essam Halim","non-dropping-particle":"","parse-names":false,"suffix":""}],"container-title":"ICENCO 2018 - 14th International Computer Engineering Conference: Secure Smart Societies","id":"ITEM-1","issued":{"date-parts":[["2019"]]},"page":"177-182","publisher":"IEEE","title":"Twitter sentiment analysis using deep neural network","type":"article-journal"},"uris":["http://www.mendeley.com/documents/?uuid=29c9a483-feb2-4590-9881-dd8e2d993c9c"]}],"mendeley":{"formattedCitation":"(Wazery et al., 2019)","plainTextFormattedCitation":"(Wazery et al., 2019)","previouslyFormattedCitation":"(Wazery et al., 2019)"},"properties":{"noteIndex":0},"schema":"https://github.com/citation-style-language/schema/raw/master/csl-citation.json"}</w:instrText>
      </w:r>
      <w:r w:rsidRPr="00FE543A">
        <w:fldChar w:fldCharType="separate"/>
      </w:r>
      <w:r w:rsidRPr="00FE543A">
        <w:rPr>
          <w:noProof/>
        </w:rPr>
        <w:t>(Wazery et al., 2019)</w:t>
      </w:r>
      <w:r w:rsidRPr="00FE543A">
        <w:fldChar w:fldCharType="end"/>
      </w:r>
      <w:r w:rsidRPr="00FE543A">
        <w:t xml:space="preserve"> in their research applied traditional machine learning models and deep learning models on IMDB dataset, Amazon dataset and Airline tweets</w:t>
      </w:r>
      <w:r w:rsidR="0056356D" w:rsidRPr="00FE543A">
        <w:t xml:space="preserve"> and compared their performances</w:t>
      </w:r>
      <w:r w:rsidR="00E2363E" w:rsidRPr="00FE543A">
        <w:t>. Word bag and word embeddings were used for feature extraction.</w:t>
      </w:r>
      <w:r w:rsidR="00CE27B1" w:rsidRPr="00FE543A">
        <w:t xml:space="preserve"> Accuracy, Precision, Recall and F1-score were used for model evaluation</w:t>
      </w:r>
      <w:r w:rsidR="00ED6DCB" w:rsidRPr="00FE543A">
        <w:t>.</w:t>
      </w:r>
      <w:r w:rsidR="00503ECC" w:rsidRPr="00FE543A">
        <w:t xml:space="preserve"> Result showed that </w:t>
      </w:r>
      <w:r w:rsidR="00192D42">
        <w:t xml:space="preserve">deep learning based </w:t>
      </w:r>
      <w:r w:rsidR="00503ECC" w:rsidRPr="00FE543A">
        <w:t xml:space="preserve">RNN-LSTM model yields the best accuracy score for all </w:t>
      </w:r>
      <w:r w:rsidR="004E5CC4">
        <w:t xml:space="preserve">the </w:t>
      </w:r>
      <w:r w:rsidR="00503ECC" w:rsidRPr="00FE543A">
        <w:t>datasets.</w:t>
      </w:r>
      <w:r w:rsidR="00F92F95">
        <w:t xml:space="preserve"> NB doesn’t do well on Amazon</w:t>
      </w:r>
      <w:r w:rsidR="008A3764">
        <w:t xml:space="preserve"> and Airline</w:t>
      </w:r>
      <w:r w:rsidR="00F92F95">
        <w:t xml:space="preserve"> dataset but on IMDB dataset</w:t>
      </w:r>
      <w:r w:rsidR="007E1A34">
        <w:t xml:space="preserve"> mostly because of data formats.</w:t>
      </w:r>
    </w:p>
    <w:p w14:paraId="542C1ACE" w14:textId="3B0D3B4F" w:rsidR="00664500" w:rsidRDefault="00664500" w:rsidP="0097146D">
      <w:pPr>
        <w:pStyle w:val="Default"/>
        <w:spacing w:after="162" w:line="360" w:lineRule="auto"/>
        <w:jc w:val="both"/>
      </w:pPr>
    </w:p>
    <w:p w14:paraId="05A923D0" w14:textId="24449078" w:rsidR="00664500" w:rsidRDefault="00664500" w:rsidP="0097146D">
      <w:pPr>
        <w:pStyle w:val="Default"/>
        <w:spacing w:after="162" w:line="360" w:lineRule="auto"/>
        <w:jc w:val="both"/>
      </w:pPr>
    </w:p>
    <w:p w14:paraId="6216918F" w14:textId="77777777" w:rsidR="004E32C0" w:rsidRPr="009C5396" w:rsidRDefault="004E32C0" w:rsidP="0097146D">
      <w:pPr>
        <w:pStyle w:val="Default"/>
        <w:spacing w:after="162" w:line="360" w:lineRule="auto"/>
        <w:jc w:val="both"/>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171"/>
        <w:gridCol w:w="4884"/>
      </w:tblGrid>
      <w:tr w:rsidR="00DE25B2" w14:paraId="1E93FBE1" w14:textId="77777777" w:rsidTr="00B70284">
        <w:tc>
          <w:tcPr>
            <w:tcW w:w="4171" w:type="dxa"/>
          </w:tcPr>
          <w:p w14:paraId="169E8E37" w14:textId="77777777" w:rsidR="00FE543A" w:rsidRDefault="00FE543A" w:rsidP="00FE543A">
            <w:pPr>
              <w:pStyle w:val="Default"/>
              <w:spacing w:after="162" w:line="360" w:lineRule="auto"/>
              <w:jc w:val="center"/>
              <w:rPr>
                <w:sz w:val="23"/>
                <w:szCs w:val="23"/>
              </w:rPr>
            </w:pPr>
            <w:r>
              <w:rPr>
                <w:sz w:val="23"/>
                <w:szCs w:val="23"/>
              </w:rPr>
              <w:lastRenderedPageBreak/>
              <w:t>Methodology</w:t>
            </w:r>
          </w:p>
          <w:p w14:paraId="676B52FC" w14:textId="28E766EA" w:rsidR="00DA73AA" w:rsidRDefault="00DA73AA" w:rsidP="00FE543A">
            <w:pPr>
              <w:pStyle w:val="Default"/>
              <w:spacing w:after="162" w:line="360" w:lineRule="auto"/>
              <w:jc w:val="center"/>
              <w:rPr>
                <w:sz w:val="23"/>
                <w:szCs w:val="23"/>
              </w:rPr>
            </w:pPr>
            <w:r>
              <w:rPr>
                <w:noProof/>
                <w:sz w:val="23"/>
                <w:szCs w:val="23"/>
              </w:rPr>
              <w:drawing>
                <wp:inline distT="0" distB="0" distL="0" distR="0" wp14:anchorId="5063F0FB" wp14:editId="47D19490">
                  <wp:extent cx="2427605" cy="3335731"/>
                  <wp:effectExtent l="0" t="0" r="0" b="4445"/>
                  <wp:docPr id="60" name="Picture 6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62949" cy="3384296"/>
                          </a:xfrm>
                          <a:prstGeom prst="rect">
                            <a:avLst/>
                          </a:prstGeom>
                        </pic:spPr>
                      </pic:pic>
                    </a:graphicData>
                  </a:graphic>
                </wp:inline>
              </w:drawing>
            </w:r>
          </w:p>
        </w:tc>
        <w:tc>
          <w:tcPr>
            <w:tcW w:w="4884" w:type="dxa"/>
          </w:tcPr>
          <w:p w14:paraId="37B24938" w14:textId="24AF3AA7" w:rsidR="00711252" w:rsidRDefault="00711252" w:rsidP="00DA73AA">
            <w:pPr>
              <w:pStyle w:val="Default"/>
              <w:spacing w:after="162" w:line="360" w:lineRule="auto"/>
              <w:jc w:val="center"/>
              <w:rPr>
                <w:sz w:val="23"/>
                <w:szCs w:val="23"/>
              </w:rPr>
            </w:pPr>
            <w:r>
              <w:rPr>
                <w:sz w:val="23"/>
                <w:szCs w:val="23"/>
              </w:rPr>
              <w:t>Amazon Dataset</w:t>
            </w:r>
            <w:r w:rsidR="00F754CB">
              <w:rPr>
                <w:sz w:val="23"/>
                <w:szCs w:val="23"/>
              </w:rPr>
              <w:t xml:space="preserve"> Results</w:t>
            </w:r>
          </w:p>
          <w:p w14:paraId="47457CAF" w14:textId="412609C5" w:rsidR="00711252" w:rsidRDefault="00711252" w:rsidP="00DA73AA">
            <w:pPr>
              <w:pStyle w:val="Default"/>
              <w:spacing w:after="162" w:line="360" w:lineRule="auto"/>
              <w:jc w:val="center"/>
              <w:rPr>
                <w:sz w:val="23"/>
                <w:szCs w:val="23"/>
              </w:rPr>
            </w:pPr>
            <w:r>
              <w:rPr>
                <w:noProof/>
                <w:sz w:val="23"/>
                <w:szCs w:val="23"/>
              </w:rPr>
              <w:drawing>
                <wp:inline distT="0" distB="0" distL="0" distR="0" wp14:anchorId="07214440" wp14:editId="005F2EB8">
                  <wp:extent cx="2964307" cy="668727"/>
                  <wp:effectExtent l="0" t="0" r="0" b="4445"/>
                  <wp:docPr id="61" name="Picture 6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Table&#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983676" cy="673096"/>
                          </a:xfrm>
                          <a:prstGeom prst="rect">
                            <a:avLst/>
                          </a:prstGeom>
                        </pic:spPr>
                      </pic:pic>
                    </a:graphicData>
                  </a:graphic>
                </wp:inline>
              </w:drawing>
            </w:r>
          </w:p>
          <w:p w14:paraId="355ED7F0" w14:textId="0BA13789" w:rsidR="00711252" w:rsidRDefault="00711252" w:rsidP="00DA73AA">
            <w:pPr>
              <w:pStyle w:val="Default"/>
              <w:spacing w:after="162" w:line="360" w:lineRule="auto"/>
              <w:jc w:val="center"/>
              <w:rPr>
                <w:sz w:val="23"/>
                <w:szCs w:val="23"/>
              </w:rPr>
            </w:pPr>
            <w:r>
              <w:rPr>
                <w:sz w:val="23"/>
                <w:szCs w:val="23"/>
              </w:rPr>
              <w:t>IMDB Dataset</w:t>
            </w:r>
            <w:r w:rsidR="00F754CB">
              <w:rPr>
                <w:sz w:val="23"/>
                <w:szCs w:val="23"/>
              </w:rPr>
              <w:t xml:space="preserve"> Results</w:t>
            </w:r>
          </w:p>
          <w:p w14:paraId="14002D3C" w14:textId="77777777" w:rsidR="00F754CB" w:rsidRDefault="00F754CB" w:rsidP="00DA73AA">
            <w:pPr>
              <w:pStyle w:val="Default"/>
              <w:spacing w:after="162" w:line="360" w:lineRule="auto"/>
              <w:jc w:val="center"/>
              <w:rPr>
                <w:sz w:val="23"/>
                <w:szCs w:val="23"/>
              </w:rPr>
            </w:pPr>
            <w:r>
              <w:rPr>
                <w:noProof/>
                <w:sz w:val="23"/>
                <w:szCs w:val="23"/>
              </w:rPr>
              <w:drawing>
                <wp:inline distT="0" distB="0" distL="0" distR="0" wp14:anchorId="24CFB8FD" wp14:editId="7789DFA9">
                  <wp:extent cx="2920013" cy="664210"/>
                  <wp:effectExtent l="0" t="0" r="1270" b="0"/>
                  <wp:docPr id="62" name="Picture 6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Table&#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954929" cy="672152"/>
                          </a:xfrm>
                          <a:prstGeom prst="rect">
                            <a:avLst/>
                          </a:prstGeom>
                        </pic:spPr>
                      </pic:pic>
                    </a:graphicData>
                  </a:graphic>
                </wp:inline>
              </w:drawing>
            </w:r>
          </w:p>
          <w:p w14:paraId="10936562" w14:textId="77777777" w:rsidR="00F754CB" w:rsidRDefault="00F754CB" w:rsidP="00DA73AA">
            <w:pPr>
              <w:pStyle w:val="Default"/>
              <w:spacing w:after="162" w:line="360" w:lineRule="auto"/>
              <w:jc w:val="center"/>
              <w:rPr>
                <w:sz w:val="23"/>
                <w:szCs w:val="23"/>
              </w:rPr>
            </w:pPr>
            <w:r>
              <w:rPr>
                <w:sz w:val="23"/>
                <w:szCs w:val="23"/>
              </w:rPr>
              <w:t>Airline Dataset Results</w:t>
            </w:r>
          </w:p>
          <w:p w14:paraId="1B5B7493" w14:textId="38D645C3" w:rsidR="00EF407C" w:rsidRDefault="00DE25B2" w:rsidP="00DA73AA">
            <w:pPr>
              <w:pStyle w:val="Default"/>
              <w:spacing w:after="162" w:line="360" w:lineRule="auto"/>
              <w:jc w:val="center"/>
              <w:rPr>
                <w:sz w:val="23"/>
                <w:szCs w:val="23"/>
              </w:rPr>
            </w:pPr>
            <w:r>
              <w:rPr>
                <w:noProof/>
                <w:sz w:val="23"/>
                <w:szCs w:val="23"/>
              </w:rPr>
              <w:drawing>
                <wp:inline distT="0" distB="0" distL="0" distR="0" wp14:anchorId="0F3F2448" wp14:editId="06CA37BD">
                  <wp:extent cx="2915539" cy="671233"/>
                  <wp:effectExtent l="0" t="0" r="5715" b="1905"/>
                  <wp:docPr id="63" name="Picture 6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able&#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949076" cy="678954"/>
                          </a:xfrm>
                          <a:prstGeom prst="rect">
                            <a:avLst/>
                          </a:prstGeom>
                        </pic:spPr>
                      </pic:pic>
                    </a:graphicData>
                  </a:graphic>
                </wp:inline>
              </w:drawing>
            </w:r>
          </w:p>
        </w:tc>
      </w:tr>
    </w:tbl>
    <w:p w14:paraId="5034062D" w14:textId="7FA10688" w:rsidR="003F661E" w:rsidRDefault="00B70284" w:rsidP="00B70284">
      <w:pPr>
        <w:pStyle w:val="Default"/>
        <w:spacing w:after="162" w:line="360" w:lineRule="auto"/>
        <w:jc w:val="center"/>
      </w:pPr>
      <w:r>
        <w:t>Figure 2.</w:t>
      </w:r>
      <w:r w:rsidR="00043A0B">
        <w:t>1</w:t>
      </w:r>
      <w:r w:rsidR="00683842">
        <w:t>0</w:t>
      </w:r>
      <w:r>
        <w:t xml:space="preserve"> </w:t>
      </w:r>
      <w:r w:rsidRPr="00CC5E24">
        <w:rPr>
          <w:rFonts w:ascii="Calibri" w:hAnsi="Calibri" w:cs="Calibri"/>
        </w:rPr>
        <w:t>﻿</w:t>
      </w:r>
      <w:r w:rsidR="00683842">
        <w:t>Proposed opinion mining</w:t>
      </w:r>
      <w:r>
        <w:t xml:space="preserve"> architecture </w:t>
      </w:r>
      <w:r>
        <w:rPr>
          <w:sz w:val="23"/>
          <w:szCs w:val="23"/>
        </w:rPr>
        <w:t xml:space="preserve"> </w:t>
      </w:r>
      <w:r w:rsidR="005242EE" w:rsidRPr="00FE543A">
        <w:fldChar w:fldCharType="begin" w:fldLock="1"/>
      </w:r>
      <w:r w:rsidR="005242EE">
        <w:instrText>ADDIN CSL_CITATION {"citationItems":[{"id":"ITEM-1","itemData":{"DOI":"10.1109/ICENCO.2018.8636119","ISBN":"9781538651179","abstract":"People usually try as certainly online opinions about products travel plans or movies. Thus, opinions and sentiment analysis become a daily process. Therefore, the need for text sentiment analysis automation has arisen. It is helpful to access views and sentimental views about specific subject effectively, rather than surfing reviews. In this paper, two main approaches of sentiment analysis are applied, machine learning approaches support vector machine, naive Bayes, decision tree, and K-nearest neighbor and the second approach is the deep neural network, a recurrent neural network using Long Short-Term Memory (LSTM). Also, we used three twitter datasets which are IMDB, Amazon, and Airline to apply two approaches. Also, we illustrate a comparison between different algorithms and the experiment results are shown the recurrent neural network using LSTM that is scored the highest accuracy of 88%, 87%, and 93%.","author":[{"dropping-particle":"","family":"Wazery","given":"Yaser Maher","non-dropping-particle":"","parse-names":false,"suffix":""},{"dropping-particle":"","family":"Mohammed","given":"Hager Saleh","non-dropping-particle":"","parse-names":false,"suffix":""},{"dropping-particle":"","family":"Houssein","given":"Essam Halim","non-dropping-particle":"","parse-names":false,"suffix":""}],"container-title":"ICENCO 2018 - 14th International Computer Engineering Conference: Secure Smart Societies","id":"ITEM-1","issued":{"date-parts":[["2019"]]},"page":"177-182","publisher":"IEEE","title":"Twitter sentiment analysis using deep neural network","type":"article-journal"},"uris":["http://www.mendeley.com/documents/?uuid=29c9a483-feb2-4590-9881-dd8e2d993c9c"]}],"mendeley":{"formattedCitation":"(Wazery et al., 2019)","plainTextFormattedCitation":"(Wazery et al., 2019)","previouslyFormattedCitation":"(Wazery et al., 2019)"},"properties":{"noteIndex":0},"schema":"https://github.com/citation-style-language/schema/raw/master/csl-citation.json"}</w:instrText>
      </w:r>
      <w:r w:rsidR="005242EE" w:rsidRPr="00FE543A">
        <w:fldChar w:fldCharType="separate"/>
      </w:r>
      <w:r w:rsidR="005242EE" w:rsidRPr="00FE543A">
        <w:rPr>
          <w:noProof/>
        </w:rPr>
        <w:t>(Wazery et al., 2019)</w:t>
      </w:r>
      <w:r w:rsidR="005242EE" w:rsidRPr="00FE543A">
        <w:fldChar w:fldCharType="end"/>
      </w:r>
    </w:p>
    <w:p w14:paraId="0FEFBFB8" w14:textId="77777777" w:rsidR="00B70284" w:rsidRDefault="00B70284" w:rsidP="00B70284">
      <w:pPr>
        <w:pStyle w:val="Default"/>
        <w:spacing w:after="162" w:line="360" w:lineRule="auto"/>
        <w:jc w:val="center"/>
        <w:rPr>
          <w:sz w:val="23"/>
          <w:szCs w:val="23"/>
        </w:rPr>
      </w:pPr>
    </w:p>
    <w:p w14:paraId="78DFDE27" w14:textId="6C1C651E" w:rsidR="00C366B4" w:rsidRPr="00CD67F1" w:rsidRDefault="00CD67F1" w:rsidP="0097146D">
      <w:pPr>
        <w:pStyle w:val="Heading1"/>
        <w:spacing w:line="360" w:lineRule="auto"/>
        <w:ind w:left="0"/>
        <w:jc w:val="both"/>
        <w:rPr>
          <w:rFonts w:cs="Times New Roman"/>
          <w:sz w:val="24"/>
          <w:szCs w:val="24"/>
        </w:rPr>
      </w:pPr>
      <w:r>
        <w:rPr>
          <w:rFonts w:cs="Times New Roman"/>
          <w:sz w:val="24"/>
          <w:szCs w:val="24"/>
        </w:rPr>
        <w:t>2</w:t>
      </w:r>
      <w:r w:rsidRPr="0043796F">
        <w:rPr>
          <w:rFonts w:cs="Times New Roman"/>
          <w:sz w:val="24"/>
          <w:szCs w:val="24"/>
        </w:rPr>
        <w:t>.</w:t>
      </w:r>
      <w:r>
        <w:rPr>
          <w:rFonts w:cs="Times New Roman"/>
          <w:sz w:val="24"/>
          <w:szCs w:val="24"/>
        </w:rPr>
        <w:t>3</w:t>
      </w:r>
      <w:r w:rsidR="00814C97">
        <w:rPr>
          <w:rFonts w:cs="Times New Roman"/>
          <w:sz w:val="24"/>
          <w:szCs w:val="24"/>
        </w:rPr>
        <w:tab/>
      </w:r>
      <w:r>
        <w:rPr>
          <w:rFonts w:cs="Times New Roman"/>
          <w:sz w:val="24"/>
          <w:szCs w:val="24"/>
        </w:rPr>
        <w:t xml:space="preserve">Sentiment Analysis </w:t>
      </w:r>
      <w:r w:rsidR="00DB1E97">
        <w:rPr>
          <w:rFonts w:cs="Times New Roman"/>
          <w:sz w:val="24"/>
          <w:szCs w:val="24"/>
        </w:rPr>
        <w:t>in</w:t>
      </w:r>
      <w:r>
        <w:rPr>
          <w:rFonts w:cs="Times New Roman"/>
          <w:sz w:val="24"/>
          <w:szCs w:val="24"/>
        </w:rPr>
        <w:t xml:space="preserve"> </w:t>
      </w:r>
      <w:r w:rsidR="00DB1E97">
        <w:rPr>
          <w:rFonts w:cs="Times New Roman"/>
          <w:sz w:val="24"/>
          <w:szCs w:val="24"/>
        </w:rPr>
        <w:t>Product Reviews domain</w:t>
      </w:r>
    </w:p>
    <w:p w14:paraId="0C0BDA98" w14:textId="77777777" w:rsidR="00C366B4" w:rsidRDefault="00C366B4" w:rsidP="0097146D">
      <w:pPr>
        <w:spacing w:line="360" w:lineRule="auto"/>
        <w:jc w:val="both"/>
        <w:rPr>
          <w:lang w:val="en-US"/>
        </w:rPr>
      </w:pPr>
    </w:p>
    <w:p w14:paraId="3DCDBC0E" w14:textId="61DA6A82" w:rsidR="00C366B4" w:rsidRDefault="00C366B4" w:rsidP="0097146D">
      <w:pPr>
        <w:spacing w:line="360" w:lineRule="auto"/>
        <w:jc w:val="both"/>
        <w:rPr>
          <w:lang w:val="en-US"/>
        </w:rPr>
      </w:pPr>
      <w:r w:rsidRPr="0043796F">
        <w:rPr>
          <w:lang w:val="en-US"/>
        </w:rPr>
        <w:fldChar w:fldCharType="begin" w:fldLock="1"/>
      </w:r>
      <w:r w:rsidRPr="0043796F">
        <w:rPr>
          <w:lang w:val="en-US"/>
        </w:rPr>
        <w:instrText>ADDIN CSL_CITATION {"citationItems":[{"id":"ITEM-1","itemData":{"DOI":"10.1109/SISY.2018.8524814","ISBN":"9781538668405","abstract":"In the last few years sentiment analysis has made much progress. Sentiment analysis has been used in several applications to identify the opinions of people, products, brands, services, etc., which can, for example, improve a company's business. Some of these applications claim to have more effective document representation models than merely Information Retrieval approaches like the bag-of-words representation. Document representation models have increased interest to solve some of the limitations that bag-of-words representation has. In this paper, the several sentiment analysis and document representation methods of Amazon reviews are compared. In this paper, traditional models such as a bag-of-words, bag-of-ngrams and their TF-IDF variants combined with linear classifiers such as Logistic Regression and SVM, and deep learning models such as word-based convolutional neural networks (ConvNets) and the simple long short-term memory (LSTM) recurrent neural network were used. Various document representation techniques such as Paragraph Vector or using pre-trained Word2Vec and Glove word embeddings to compute the vector for each word in the document were tested, and word vectors are aggregated using the element-wise mean. It is shown that deep learning models perform better on our large dataset than traditional models. LSTM resulted with the best accuracy of 95.55%. Deep learning models generally work better than traditional models as training set size increases. Our best performing model can be used for automatic sentiment classification for future product reviews in retail stores.","author":[{"dropping-particle":"","family":"Tamara","given":"Katić","non-dropping-particle":"","parse-names":false,"suffix":""},{"dropping-particle":"","family":"Milićević","given":"Nemanja","non-dropping-particle":"","parse-names":false,"suffix":""}],"container-title":"SISY 2018 - IEEE 16th International Symposium on Intelligent Systems and Informatics, Proceedings","id":"ITEM-1","issued":{"date-parts":[["2018"]]},"page":"283-288","title":"Comparing Sentiment Analysis and Document Representation Methods of Amazon Reviews","type":"article-journal"},"uris":["http://www.mendeley.com/documents/?uuid=18e4c0b0-6e09-4514-86bd-7983903a3a79"]}],"mendeley":{"formattedCitation":"(Tamara and Milićević, 2018)","plainTextFormattedCitation":"(Tamara and Milićević, 2018)","previouslyFormattedCitation":"(Tamara and Milićević, 2018)"},"properties":{"noteIndex":0},"schema":"https://github.com/citation-style-language/schema/raw/master/csl-citation.json"}</w:instrText>
      </w:r>
      <w:r w:rsidRPr="0043796F">
        <w:rPr>
          <w:lang w:val="en-US"/>
        </w:rPr>
        <w:fldChar w:fldCharType="separate"/>
      </w:r>
      <w:r w:rsidRPr="0043796F">
        <w:rPr>
          <w:noProof/>
          <w:lang w:val="en-US"/>
        </w:rPr>
        <w:t>(Tamara and Milićević, 2018)</w:t>
      </w:r>
      <w:r w:rsidRPr="0043796F">
        <w:rPr>
          <w:lang w:val="en-US"/>
        </w:rPr>
        <w:fldChar w:fldCharType="end"/>
      </w:r>
      <w:r>
        <w:rPr>
          <w:lang w:val="en-US"/>
        </w:rPr>
        <w:t xml:space="preserve"> did the comparative analysis by applying BOW, BOW with n-grams and TF-IDF embeddings to different machine learning models like Logistic Regression, SVM and few deep learning models like LSTM and </w:t>
      </w:r>
      <w:proofErr w:type="spellStart"/>
      <w:r>
        <w:rPr>
          <w:lang w:val="en-US"/>
        </w:rPr>
        <w:t>ConvNet</w:t>
      </w:r>
      <w:proofErr w:type="spellEnd"/>
      <w:r>
        <w:rPr>
          <w:lang w:val="en-US"/>
        </w:rPr>
        <w:t xml:space="preserve">. Glove and Word2Vec embeddings were also tested here. In this research amazon product review dataset was used and paper concluded that deep learning models perform better than traditional machine learning models. LSTM yielded greater than 95% accuracy and BOW n-grams + TDF with SVM model gave around 92% accuracy.  BOW with Boosting yielded around 80%+ accuracy. </w:t>
      </w:r>
      <w:r w:rsidRPr="006F4E73">
        <w:rPr>
          <w:lang w:val="en-US"/>
        </w:rPr>
        <w:t xml:space="preserve">Because review classes </w:t>
      </w:r>
      <w:r>
        <w:rPr>
          <w:lang w:val="en-US"/>
        </w:rPr>
        <w:t>were</w:t>
      </w:r>
      <w:r w:rsidRPr="006F4E73">
        <w:rPr>
          <w:lang w:val="en-US"/>
        </w:rPr>
        <w:t xml:space="preserve"> evenly distributed, accuracy was chosen as a performance criterion for this categorization assignment. As a metric, the average F-1 score of the positive and negative groups was used to combine the precision and recall of the two class labels. The test set </w:t>
      </w:r>
      <w:r>
        <w:rPr>
          <w:lang w:val="en-US"/>
        </w:rPr>
        <w:t>was</w:t>
      </w:r>
      <w:r w:rsidRPr="006F4E73">
        <w:rPr>
          <w:lang w:val="en-US"/>
        </w:rPr>
        <w:t xml:space="preserve"> used to evaluate all models.</w:t>
      </w:r>
      <w:r w:rsidR="006833F1">
        <w:rPr>
          <w:lang w:val="en-US"/>
        </w:rPr>
        <w:t xml:space="preserve"> In the summary table </w:t>
      </w:r>
      <w:r w:rsidR="00606B26">
        <w:rPr>
          <w:lang w:val="en-US"/>
        </w:rPr>
        <w:t>below,</w:t>
      </w:r>
      <w:r w:rsidR="006833F1">
        <w:rPr>
          <w:lang w:val="en-US"/>
        </w:rPr>
        <w:t xml:space="preserve"> best score</w:t>
      </w:r>
      <w:r w:rsidR="00A54246">
        <w:rPr>
          <w:lang w:val="en-US"/>
        </w:rPr>
        <w:t xml:space="preserve"> is</w:t>
      </w:r>
      <w:r w:rsidR="006833F1">
        <w:rPr>
          <w:lang w:val="en-US"/>
        </w:rPr>
        <w:t xml:space="preserve"> highlighted with </w:t>
      </w:r>
      <w:r w:rsidR="006255FE">
        <w:rPr>
          <w:lang w:val="en-US"/>
        </w:rPr>
        <w:t>blue</w:t>
      </w:r>
      <w:r w:rsidR="006833F1">
        <w:rPr>
          <w:lang w:val="en-US"/>
        </w:rPr>
        <w:t xml:space="preserve"> and </w:t>
      </w:r>
      <w:r w:rsidR="00112800">
        <w:rPr>
          <w:lang w:val="en-US"/>
        </w:rPr>
        <w:t>w</w:t>
      </w:r>
      <w:r w:rsidR="006833F1">
        <w:rPr>
          <w:lang w:val="en-US"/>
        </w:rPr>
        <w:t xml:space="preserve">orst score with </w:t>
      </w:r>
      <w:r w:rsidR="005114DD">
        <w:rPr>
          <w:lang w:val="en-US"/>
        </w:rPr>
        <w:t>red</w:t>
      </w:r>
      <w:r w:rsidR="006833F1">
        <w:rPr>
          <w:lang w:val="en-US"/>
        </w:rPr>
        <w:t xml:space="preserve"> color</w:t>
      </w:r>
      <w:r w:rsidR="00112800">
        <w:rPr>
          <w:lang w:val="en-US"/>
        </w:rPr>
        <w:t>.</w:t>
      </w:r>
    </w:p>
    <w:p w14:paraId="1334F2F1" w14:textId="7158C8BC" w:rsidR="00AA61B7" w:rsidRDefault="00AA61B7" w:rsidP="0097146D">
      <w:pPr>
        <w:spacing w:line="360" w:lineRule="auto"/>
        <w:jc w:val="both"/>
        <w:rPr>
          <w:lang w:val="en-US"/>
        </w:rPr>
      </w:pPr>
    </w:p>
    <w:p w14:paraId="7619D58C" w14:textId="5822426F" w:rsidR="00AA61B7" w:rsidRDefault="00AA61B7" w:rsidP="0097146D">
      <w:pPr>
        <w:spacing w:line="360" w:lineRule="auto"/>
        <w:jc w:val="both"/>
        <w:rPr>
          <w:lang w:val="en-US"/>
        </w:rPr>
      </w:pPr>
    </w:p>
    <w:p w14:paraId="355B8FCA" w14:textId="77777777" w:rsidR="00AA61B7" w:rsidRDefault="00AA61B7" w:rsidP="0097146D">
      <w:pPr>
        <w:spacing w:line="360" w:lineRule="auto"/>
        <w:jc w:val="both"/>
        <w:rPr>
          <w:lang w:val="en-US"/>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663"/>
        <w:gridCol w:w="4392"/>
      </w:tblGrid>
      <w:tr w:rsidR="00D76021" w14:paraId="120D76D6" w14:textId="77777777" w:rsidTr="00BE54B3">
        <w:tc>
          <w:tcPr>
            <w:tcW w:w="4663" w:type="dxa"/>
          </w:tcPr>
          <w:p w14:paraId="0D223BFC" w14:textId="565754A6" w:rsidR="00646A20" w:rsidRDefault="00646A20" w:rsidP="0097146D">
            <w:pPr>
              <w:spacing w:line="360" w:lineRule="auto"/>
              <w:jc w:val="both"/>
              <w:rPr>
                <w:lang w:val="en-US"/>
              </w:rPr>
            </w:pPr>
            <w:r>
              <w:rPr>
                <w:lang w:val="en-US"/>
              </w:rPr>
              <w:t xml:space="preserve">Traditional Models </w:t>
            </w:r>
            <w:r w:rsidR="0051603E">
              <w:rPr>
                <w:lang w:val="en-US"/>
              </w:rPr>
              <w:t>Results</w:t>
            </w:r>
          </w:p>
          <w:p w14:paraId="5712316A" w14:textId="5046679C" w:rsidR="00646A20" w:rsidRDefault="00646A20" w:rsidP="0097146D">
            <w:pPr>
              <w:spacing w:line="360" w:lineRule="auto"/>
              <w:jc w:val="both"/>
              <w:rPr>
                <w:lang w:val="en-US"/>
              </w:rPr>
            </w:pPr>
            <w:r>
              <w:rPr>
                <w:noProof/>
                <w:lang w:val="en-US"/>
              </w:rPr>
              <w:drawing>
                <wp:inline distT="0" distB="0" distL="0" distR="0" wp14:anchorId="3801B074" wp14:editId="140DC648">
                  <wp:extent cx="2902857" cy="2620367"/>
                  <wp:effectExtent l="0" t="0" r="5715" b="0"/>
                  <wp:docPr id="18" name="Picture 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able&#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950532" cy="2663403"/>
                          </a:xfrm>
                          <a:prstGeom prst="rect">
                            <a:avLst/>
                          </a:prstGeom>
                        </pic:spPr>
                      </pic:pic>
                    </a:graphicData>
                  </a:graphic>
                </wp:inline>
              </w:drawing>
            </w:r>
          </w:p>
        </w:tc>
        <w:tc>
          <w:tcPr>
            <w:tcW w:w="4392" w:type="dxa"/>
          </w:tcPr>
          <w:p w14:paraId="1FB2EC29" w14:textId="77777777" w:rsidR="00D76021" w:rsidRDefault="00D76021" w:rsidP="0097146D">
            <w:pPr>
              <w:spacing w:line="360" w:lineRule="auto"/>
              <w:jc w:val="both"/>
              <w:rPr>
                <w:lang w:val="en-US"/>
              </w:rPr>
            </w:pPr>
          </w:p>
          <w:p w14:paraId="57C6792E" w14:textId="6F57488E" w:rsidR="00D76021" w:rsidRDefault="00D76021" w:rsidP="0097146D">
            <w:pPr>
              <w:spacing w:line="360" w:lineRule="auto"/>
              <w:jc w:val="both"/>
              <w:rPr>
                <w:lang w:val="en-US"/>
              </w:rPr>
            </w:pPr>
            <w:r>
              <w:rPr>
                <w:lang w:val="en-US"/>
              </w:rPr>
              <w:t>Deep Learning Models Results</w:t>
            </w:r>
          </w:p>
          <w:p w14:paraId="2C23475E" w14:textId="77777777" w:rsidR="00D76021" w:rsidRDefault="00D76021" w:rsidP="0097146D">
            <w:pPr>
              <w:spacing w:line="360" w:lineRule="auto"/>
              <w:jc w:val="both"/>
              <w:rPr>
                <w:lang w:val="en-US"/>
              </w:rPr>
            </w:pPr>
          </w:p>
          <w:p w14:paraId="6FFE83A6" w14:textId="62B98513" w:rsidR="00646A20" w:rsidRDefault="00D76021" w:rsidP="0097146D">
            <w:pPr>
              <w:spacing w:line="360" w:lineRule="auto"/>
              <w:jc w:val="both"/>
              <w:rPr>
                <w:lang w:val="en-US"/>
              </w:rPr>
            </w:pPr>
            <w:r>
              <w:rPr>
                <w:noProof/>
                <w:lang w:val="en-US"/>
              </w:rPr>
              <w:drawing>
                <wp:inline distT="0" distB="0" distL="0" distR="0" wp14:anchorId="02330CBD" wp14:editId="6F521749">
                  <wp:extent cx="2729865" cy="1204686"/>
                  <wp:effectExtent l="0" t="0" r="635" b="1905"/>
                  <wp:docPr id="19" name="Picture 1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able&#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875575" cy="1268988"/>
                          </a:xfrm>
                          <a:prstGeom prst="rect">
                            <a:avLst/>
                          </a:prstGeom>
                        </pic:spPr>
                      </pic:pic>
                    </a:graphicData>
                  </a:graphic>
                </wp:inline>
              </w:drawing>
            </w:r>
          </w:p>
        </w:tc>
      </w:tr>
    </w:tbl>
    <w:p w14:paraId="3A637FE4" w14:textId="2C6027B9" w:rsidR="00BE54B3" w:rsidRDefault="00BE54B3" w:rsidP="00BE54B3">
      <w:pPr>
        <w:pStyle w:val="Default"/>
        <w:spacing w:after="162" w:line="360" w:lineRule="auto"/>
        <w:jc w:val="center"/>
      </w:pPr>
      <w:r>
        <w:t>Figure 2.1</w:t>
      </w:r>
      <w:r>
        <w:t>1</w:t>
      </w:r>
      <w:r>
        <w:t xml:space="preserve"> </w:t>
      </w:r>
      <w:r w:rsidRPr="00CC5E24">
        <w:rPr>
          <w:rFonts w:ascii="Calibri" w:hAnsi="Calibri" w:cs="Calibri"/>
        </w:rPr>
        <w:t>﻿</w:t>
      </w:r>
      <w:r w:rsidR="00065EE2">
        <w:t>Traditional &amp; Deep learning model results</w:t>
      </w:r>
      <w:r>
        <w:t xml:space="preserve"> </w:t>
      </w:r>
      <w:r>
        <w:rPr>
          <w:sz w:val="23"/>
          <w:szCs w:val="23"/>
        </w:rPr>
        <w:t xml:space="preserve"> </w:t>
      </w:r>
      <w:r w:rsidR="001D78EB" w:rsidRPr="0043796F">
        <w:rPr>
          <w:lang w:val="en-US"/>
        </w:rPr>
        <w:fldChar w:fldCharType="begin" w:fldLock="1"/>
      </w:r>
      <w:r w:rsidR="001D78EB" w:rsidRPr="0043796F">
        <w:rPr>
          <w:lang w:val="en-US"/>
        </w:rPr>
        <w:instrText>ADDIN CSL_CITATION {"citationItems":[{"id":"ITEM-1","itemData":{"DOI":"10.1109/SISY.2018.8524814","ISBN":"9781538668405","abstract":"In the last few years sentiment analysis has made much progress. Sentiment analysis has been used in several applications to identify the opinions of people, products, brands, services, etc., which can, for example, improve a company's business. Some of these applications claim to have more effective document representation models than merely Information Retrieval approaches like the bag-of-words representation. Document representation models have increased interest to solve some of the limitations that bag-of-words representation has. In this paper, the several sentiment analysis and document representation methods of Amazon reviews are compared. In this paper, traditional models such as a bag-of-words, bag-of-ngrams and their TF-IDF variants combined with linear classifiers such as Logistic Regression and SVM, and deep learning models such as word-based convolutional neural networks (ConvNets) and the simple long short-term memory (LSTM) recurrent neural network were used. Various document representation techniques such as Paragraph Vector or using pre-trained Word2Vec and Glove word embeddings to compute the vector for each word in the document were tested, and word vectors are aggregated using the element-wise mean. It is shown that deep learning models perform better on our large dataset than traditional models. LSTM resulted with the best accuracy of 95.55%. Deep learning models generally work better than traditional models as training set size increases. Our best performing model can be used for automatic sentiment classification for future product reviews in retail stores.","author":[{"dropping-particle":"","family":"Tamara","given":"Katić","non-dropping-particle":"","parse-names":false,"suffix":""},{"dropping-particle":"","family":"Milićević","given":"Nemanja","non-dropping-particle":"","parse-names":false,"suffix":""}],"container-title":"SISY 2018 - IEEE 16th International Symposium on Intelligent Systems and Informatics, Proceedings","id":"ITEM-1","issued":{"date-parts":[["2018"]]},"page":"283-288","title":"Comparing Sentiment Analysis and Document Representation Methods of Amazon Reviews","type":"article-journal"},"uris":["http://www.mendeley.com/documents/?uuid=18e4c0b0-6e09-4514-86bd-7983903a3a79"]}],"mendeley":{"formattedCitation":"(Tamara and Milićević, 2018)","plainTextFormattedCitation":"(Tamara and Milićević, 2018)","previouslyFormattedCitation":"(Tamara and Milićević, 2018)"},"properties":{"noteIndex":0},"schema":"https://github.com/citation-style-language/schema/raw/master/csl-citation.json"}</w:instrText>
      </w:r>
      <w:r w:rsidR="001D78EB" w:rsidRPr="0043796F">
        <w:rPr>
          <w:lang w:val="en-US"/>
        </w:rPr>
        <w:fldChar w:fldCharType="separate"/>
      </w:r>
      <w:r w:rsidR="001D78EB" w:rsidRPr="0043796F">
        <w:rPr>
          <w:noProof/>
          <w:lang w:val="en-US"/>
        </w:rPr>
        <w:t>(Tamara and Milićević, 2018)</w:t>
      </w:r>
      <w:r w:rsidR="001D78EB" w:rsidRPr="0043796F">
        <w:rPr>
          <w:lang w:val="en-US"/>
        </w:rPr>
        <w:fldChar w:fldCharType="end"/>
      </w:r>
    </w:p>
    <w:p w14:paraId="2332424F" w14:textId="2B95E840" w:rsidR="00C366B4" w:rsidRPr="00BF3A23" w:rsidRDefault="00C366B4" w:rsidP="0097146D">
      <w:pPr>
        <w:spacing w:line="360" w:lineRule="auto"/>
        <w:jc w:val="both"/>
        <w:rPr>
          <w:lang w:val="en-US"/>
        </w:rPr>
      </w:pPr>
    </w:p>
    <w:p w14:paraId="68286A92" w14:textId="718D5DB2" w:rsidR="000802B2" w:rsidRDefault="00013F95" w:rsidP="0097146D">
      <w:pPr>
        <w:spacing w:line="360" w:lineRule="auto"/>
        <w:jc w:val="both"/>
        <w:rPr>
          <w:lang w:val="en-US"/>
        </w:rPr>
      </w:pPr>
      <w:r>
        <w:rPr>
          <w:lang w:val="en-US"/>
        </w:rPr>
        <w:fldChar w:fldCharType="begin" w:fldLock="1"/>
      </w:r>
      <w:r w:rsidR="000A49F2">
        <w:rPr>
          <w:lang w:val="en-US"/>
        </w:rPr>
        <w:instrText>ADDIN CSL_CITATION {"citationItems":[{"id":"ITEM-1","itemData":{"DOI":"10.1109/IC3A48958.2020.233300","ISBN":"9781728154329","abstract":"This paper represents a comparison between two machine learning approaches for analyzing the sentiment of the customers' reviews on Amazon products. Eventually, reviews of a product help the customers to understand the product quality. Incorporating multiple product review factors, including product quality, content, time of the review related to product durability, and historically older positive customer reviews will affect product rankings accordingly. Conversely, the manual approach on a large scale comment is time-consuming leading to an inefficient and unproductive way. In this era of artificial intelligence, machine learning is the most convenient way to train the neural network. So it would be much easier to go through thousands of comments if a model were adopted to polarize those reviews and learn from them. In this research work, firstly, the sentiment of the consumer has been analyzed by the Naive Bayes classifier. Meanwhile, the support vector machine(SVM) has classified the sentiments of the users in binary categories. Hence, the data has been passed through the network model after the preprocessing method named term frequency(TF) and inverse document frequency(IDF) lead to evaluate the feature. To sum up, the goal of this research is to find comparatively better machine learning approaches among SVM and Naive Bayes classifier based on statistical measurement.","author":[{"dropping-particle":"","family":"Dey","given":"Sanjay","non-dropping-particle":"","parse-names":false,"suffix":""},{"dropping-particle":"","family":"Wasif","given":"Sarhan","non-dropping-particle":"","parse-names":false,"suffix":""},{"dropping-particle":"","family":"Tonmoy","given":"Dhiman Sikder","non-dropping-particle":"","parse-names":false,"suffix":""},{"dropping-particle":"","family":"Sultana","given":"Subrina","non-dropping-particle":"","parse-names":false,"suffix":""},{"dropping-particle":"","family":"Sarkar","given":"Jayjeet","non-dropping-particle":"","parse-names":false,"suffix":""},{"dropping-particle":"","family":"Dey","given":"Monisha","non-dropping-particle":"","parse-names":false,"suffix":""}],"container-title":"2020 International Conference on Contemporary Computing and Applications, IC3A 2020","id":"ITEM-1","issued":{"date-parts":[["2020"]]},"page":"217-220","title":"A Comparative Study of Support Vector Machine and Naive Bayes Classifier for Sentiment Analysis on Amazon Product Reviews","type":"article-journal"},"uris":["http://www.mendeley.com/documents/?uuid=85ea4891-4041-4792-818b-1600d50c732e"]}],"mendeley":{"formattedCitation":"(Dey et al., 2020)","plainTextFormattedCitation":"(Dey et al., 2020)","previouslyFormattedCitation":"(Dey et al., 2020)"},"properties":{"noteIndex":0},"schema":"https://github.com/citation-style-language/schema/raw/master/csl-citation.json"}</w:instrText>
      </w:r>
      <w:r>
        <w:rPr>
          <w:lang w:val="en-US"/>
        </w:rPr>
        <w:fldChar w:fldCharType="separate"/>
      </w:r>
      <w:r w:rsidRPr="00223014">
        <w:rPr>
          <w:noProof/>
          <w:lang w:val="en-US"/>
        </w:rPr>
        <w:t>(Dey et al., 2020)</w:t>
      </w:r>
      <w:r>
        <w:rPr>
          <w:lang w:val="en-US"/>
        </w:rPr>
        <w:fldChar w:fldCharType="end"/>
      </w:r>
      <w:r>
        <w:rPr>
          <w:lang w:val="en-US"/>
        </w:rPr>
        <w:t xml:space="preserve"> presented comparative study of couple of machine learning algorithms on amazon product reviews. They used TF-IDF, frequent noun identifier and relevant noun remover for feature extraction. After that they used NB and SVM as machine learning approaches. Their research showed that SVM works better on amazon product reviews with high accuracy rate. They used precision, recall and F1-Score as well to measure system performance.</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224"/>
        <w:gridCol w:w="4831"/>
      </w:tblGrid>
      <w:tr w:rsidR="00BB1B9D" w14:paraId="20149C89" w14:textId="77777777" w:rsidTr="000802B2">
        <w:tc>
          <w:tcPr>
            <w:tcW w:w="4224" w:type="dxa"/>
          </w:tcPr>
          <w:p w14:paraId="5FCF233B" w14:textId="77777777" w:rsidR="00013F95" w:rsidRDefault="00A863C3" w:rsidP="0097146D">
            <w:pPr>
              <w:spacing w:line="360" w:lineRule="auto"/>
              <w:jc w:val="both"/>
              <w:rPr>
                <w:lang w:val="en-US"/>
              </w:rPr>
            </w:pPr>
            <w:r>
              <w:rPr>
                <w:lang w:val="en-US"/>
              </w:rPr>
              <w:t>Methodology</w:t>
            </w:r>
          </w:p>
          <w:p w14:paraId="3C280287" w14:textId="7F2A84D7" w:rsidR="00A863C3" w:rsidRDefault="00A863C3" w:rsidP="0097146D">
            <w:pPr>
              <w:spacing w:line="360" w:lineRule="auto"/>
              <w:jc w:val="both"/>
              <w:rPr>
                <w:lang w:val="en-US"/>
              </w:rPr>
            </w:pPr>
            <w:r>
              <w:rPr>
                <w:noProof/>
                <w:lang w:val="en-US"/>
              </w:rPr>
              <w:drawing>
                <wp:inline distT="0" distB="0" distL="0" distR="0" wp14:anchorId="1D371BFA" wp14:editId="163C2046">
                  <wp:extent cx="2640550" cy="2873829"/>
                  <wp:effectExtent l="0" t="0" r="1270" b="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723790" cy="2964423"/>
                          </a:xfrm>
                          <a:prstGeom prst="rect">
                            <a:avLst/>
                          </a:prstGeom>
                        </pic:spPr>
                      </pic:pic>
                    </a:graphicData>
                  </a:graphic>
                </wp:inline>
              </w:drawing>
            </w:r>
          </w:p>
        </w:tc>
        <w:tc>
          <w:tcPr>
            <w:tcW w:w="4831" w:type="dxa"/>
          </w:tcPr>
          <w:p w14:paraId="083060E9" w14:textId="245EAFCE" w:rsidR="00013F95" w:rsidRDefault="00A863C3" w:rsidP="0097146D">
            <w:pPr>
              <w:spacing w:line="360" w:lineRule="auto"/>
              <w:jc w:val="both"/>
              <w:rPr>
                <w:lang w:val="en-US"/>
              </w:rPr>
            </w:pPr>
            <w:r>
              <w:rPr>
                <w:lang w:val="en-US"/>
              </w:rPr>
              <w:t>Result</w:t>
            </w:r>
          </w:p>
          <w:p w14:paraId="5184FEBE" w14:textId="132314ED" w:rsidR="00A863C3" w:rsidRDefault="00A863C3" w:rsidP="0097146D">
            <w:pPr>
              <w:spacing w:line="360" w:lineRule="auto"/>
              <w:jc w:val="both"/>
              <w:rPr>
                <w:lang w:val="en-US"/>
              </w:rPr>
            </w:pPr>
            <w:r>
              <w:rPr>
                <w:noProof/>
                <w:lang w:val="en-US"/>
              </w:rPr>
              <w:drawing>
                <wp:inline distT="0" distB="0" distL="0" distR="0" wp14:anchorId="43E691FA" wp14:editId="7F7B0167">
                  <wp:extent cx="3042857" cy="764994"/>
                  <wp:effectExtent l="0" t="0" r="0" b="0"/>
                  <wp:docPr id="20" name="Picture 2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able&#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080623" cy="774489"/>
                          </a:xfrm>
                          <a:prstGeom prst="rect">
                            <a:avLst/>
                          </a:prstGeom>
                        </pic:spPr>
                      </pic:pic>
                    </a:graphicData>
                  </a:graphic>
                </wp:inline>
              </w:drawing>
            </w:r>
          </w:p>
          <w:p w14:paraId="65F5C1B1" w14:textId="762DABBE" w:rsidR="00A863C3" w:rsidRDefault="00A863C3" w:rsidP="0097146D">
            <w:pPr>
              <w:spacing w:line="360" w:lineRule="auto"/>
              <w:jc w:val="both"/>
              <w:rPr>
                <w:lang w:val="en-US"/>
              </w:rPr>
            </w:pPr>
            <w:r>
              <w:rPr>
                <w:noProof/>
                <w:lang w:val="en-US"/>
              </w:rPr>
              <w:drawing>
                <wp:inline distT="0" distB="0" distL="0" distR="0" wp14:anchorId="5122875E" wp14:editId="34AFF7FE">
                  <wp:extent cx="2726481" cy="689065"/>
                  <wp:effectExtent l="0" t="0" r="4445" b="0"/>
                  <wp:docPr id="21" name="Picture 2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Table&#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827710" cy="714649"/>
                          </a:xfrm>
                          <a:prstGeom prst="rect">
                            <a:avLst/>
                          </a:prstGeom>
                        </pic:spPr>
                      </pic:pic>
                    </a:graphicData>
                  </a:graphic>
                </wp:inline>
              </w:drawing>
            </w:r>
          </w:p>
        </w:tc>
      </w:tr>
    </w:tbl>
    <w:p w14:paraId="6F38D256" w14:textId="3C4A582C" w:rsidR="000802B2" w:rsidRDefault="000802B2" w:rsidP="001F5F59">
      <w:pPr>
        <w:pStyle w:val="Default"/>
        <w:spacing w:after="162" w:line="360" w:lineRule="auto"/>
        <w:jc w:val="center"/>
        <w:rPr>
          <w:sz w:val="23"/>
          <w:szCs w:val="23"/>
        </w:rPr>
      </w:pPr>
      <w:r>
        <w:t>Figure 2.1</w:t>
      </w:r>
      <w:r>
        <w:t>2</w:t>
      </w:r>
      <w:r>
        <w:t xml:space="preserve"> </w:t>
      </w:r>
      <w:r w:rsidRPr="00CC5E24">
        <w:rPr>
          <w:rFonts w:ascii="Calibri" w:hAnsi="Calibri" w:cs="Calibri"/>
        </w:rPr>
        <w:t>﻿</w:t>
      </w:r>
      <w:r w:rsidR="001C63E1">
        <w:t>Flow Diagram of the System Architecture</w:t>
      </w:r>
      <w:r>
        <w:t xml:space="preserve"> </w:t>
      </w:r>
      <w:r>
        <w:rPr>
          <w:sz w:val="23"/>
          <w:szCs w:val="23"/>
        </w:rPr>
        <w:t xml:space="preserve"> </w:t>
      </w:r>
      <w:r w:rsidR="001F5F59">
        <w:rPr>
          <w:lang w:val="en-US"/>
        </w:rPr>
        <w:fldChar w:fldCharType="begin" w:fldLock="1"/>
      </w:r>
      <w:r w:rsidR="001F5F59">
        <w:rPr>
          <w:lang w:val="en-US"/>
        </w:rPr>
        <w:instrText>ADDIN CSL_CITATION {"citationItems":[{"id":"ITEM-1","itemData":{"DOI":"10.1109/IC3A48958.2020.233300","ISBN":"9781728154329","abstract":"This paper represents a comparison between two machine learning approaches for analyzing the sentiment of the customers' reviews on Amazon products. Eventually, reviews of a product help the customers to understand the product quality. Incorporating multiple product review factors, including product quality, content, time of the review related to product durability, and historically older positive customer reviews will affect product rankings accordingly. Conversely, the manual approach on a large scale comment is time-consuming leading to an inefficient and unproductive way. In this era of artificial intelligence, machine learning is the most convenient way to train the neural network. So it would be much easier to go through thousands of comments if a model were adopted to polarize those reviews and learn from them. In this research work, firstly, the sentiment of the consumer has been analyzed by the Naive Bayes classifier. Meanwhile, the support vector machine(SVM) has classified the sentiments of the users in binary categories. Hence, the data has been passed through the network model after the preprocessing method named term frequency(TF) and inverse document frequency(IDF) lead to evaluate the feature. To sum up, the goal of this research is to find comparatively better machine learning approaches among SVM and Naive Bayes classifier based on statistical measurement.","author":[{"dropping-particle":"","family":"Dey","given":"Sanjay","non-dropping-particle":"","parse-names":false,"suffix":""},{"dropping-particle":"","family":"Wasif","given":"Sarhan","non-dropping-particle":"","parse-names":false,"suffix":""},{"dropping-particle":"","family":"Tonmoy","given":"Dhiman Sikder","non-dropping-particle":"","parse-names":false,"suffix":""},{"dropping-particle":"","family":"Sultana","given":"Subrina","non-dropping-particle":"","parse-names":false,"suffix":""},{"dropping-particle":"","family":"Sarkar","given":"Jayjeet","non-dropping-particle":"","parse-names":false,"suffix":""},{"dropping-particle":"","family":"Dey","given":"Monisha","non-dropping-particle":"","parse-names":false,"suffix":""}],"container-title":"2020 International Conference on Contemporary Computing and Applications, IC3A 2020","id":"ITEM-1","issued":{"date-parts":[["2020"]]},"page":"217-220","title":"A Comparative Study of Support Vector Machine and Naive Bayes Classifier for Sentiment Analysis on Amazon Product Reviews","type":"article-journal"},"uris":["http://www.mendeley.com/documents/?uuid=85ea4891-4041-4792-818b-1600d50c732e"]}],"mendeley":{"formattedCitation":"(Dey et al., 2020)","plainTextFormattedCitation":"(Dey et al., 2020)","previouslyFormattedCitation":"(Dey et al., 2020)"},"properties":{"noteIndex":0},"schema":"https://github.com/citation-style-language/schema/raw/master/csl-citation.json"}</w:instrText>
      </w:r>
      <w:r w:rsidR="001F5F59">
        <w:rPr>
          <w:lang w:val="en-US"/>
        </w:rPr>
        <w:fldChar w:fldCharType="separate"/>
      </w:r>
      <w:r w:rsidR="001F5F59" w:rsidRPr="00223014">
        <w:rPr>
          <w:noProof/>
          <w:lang w:val="en-US"/>
        </w:rPr>
        <w:t>(Dey et al., 2020)</w:t>
      </w:r>
      <w:r w:rsidR="001F5F59">
        <w:rPr>
          <w:lang w:val="en-US"/>
        </w:rPr>
        <w:fldChar w:fldCharType="end"/>
      </w:r>
    </w:p>
    <w:p w14:paraId="72DCB029" w14:textId="4BED71F0" w:rsidR="000A49F2" w:rsidRDefault="000A49F2" w:rsidP="0097146D">
      <w:pPr>
        <w:pStyle w:val="Default"/>
        <w:spacing w:after="162" w:line="360" w:lineRule="auto"/>
        <w:jc w:val="both"/>
        <w:rPr>
          <w:sz w:val="23"/>
          <w:szCs w:val="23"/>
        </w:rPr>
      </w:pPr>
      <w:r>
        <w:rPr>
          <w:sz w:val="23"/>
          <w:szCs w:val="23"/>
        </w:rPr>
        <w:lastRenderedPageBreak/>
        <w:fldChar w:fldCharType="begin" w:fldLock="1"/>
      </w:r>
      <w:r w:rsidR="00551E92">
        <w:rPr>
          <w:sz w:val="23"/>
          <w:szCs w:val="23"/>
        </w:rPr>
        <w:instrText>ADDIN CSL_CITATION {"citationItems":[{"id":"ITEM-1","itemData":{"DOI":"10.1016/j.procs.2018.05.029","ISSN":"18770509","abstract":"With rapid increase in e-commerce, it is important to develop quick and efficient methods for consumer review mining. One way for mining consumer reviews is sentiment classification with machine learning approach. In this paper we use word2vec model and convert reviews into vector representations for classification. Dataset consists of more than 400,000 consumer reviews in the mobile phone category from Amazon. Our research consists of two parts: First we demonstrate the ability of word2vec to find similar semantic features in the domain of study and then we classify the consumer reviews using CBOW (continuous bag of words) and skip-gram models with different machine learning algorithms: SVM, Naïve Bayes, Logistic Regression and Random Forest using 10-folds cross validation. The experimental results show that Random Forest using CBOW achieves most superior accuracy.","author":[{"dropping-particle":"","family":"Bansal","given":"Barkha","non-dropping-particle":"","parse-names":false,"suffix":""},{"dropping-particle":"","family":"Srivastava","given":"Sangeet","non-dropping-particle":"","parse-names":false,"suffix":""}],"container-title":"Procedia Computer Science","id":"ITEM-1","issued":{"date-parts":[["2018"]]},"page":"1147-1153","publisher":"Elsevier B.V.","title":"Sentiment classification of online consumer reviews using word vector representations","type":"article-journal","volume":"132"},"uris":["http://www.mendeley.com/documents/?uuid=c0d476fc-f192-4194-b0c5-9b976b538de6"]}],"mendeley":{"formattedCitation":"(Bansal and Srivastava, 2018)","plainTextFormattedCitation":"(Bansal and Srivastava, 2018)","previouslyFormattedCitation":"(Bansal and Srivastava, 2018)"},"properties":{"noteIndex":0},"schema":"https://github.com/citation-style-language/schema/raw/master/csl-citation.json"}</w:instrText>
      </w:r>
      <w:r>
        <w:rPr>
          <w:sz w:val="23"/>
          <w:szCs w:val="23"/>
        </w:rPr>
        <w:fldChar w:fldCharType="separate"/>
      </w:r>
      <w:r w:rsidRPr="000A49F2">
        <w:rPr>
          <w:noProof/>
          <w:sz w:val="23"/>
          <w:szCs w:val="23"/>
        </w:rPr>
        <w:t>(Bansal and Srivastava, 2018)</w:t>
      </w:r>
      <w:r>
        <w:rPr>
          <w:sz w:val="23"/>
          <w:szCs w:val="23"/>
        </w:rPr>
        <w:fldChar w:fldCharType="end"/>
      </w:r>
      <w:r>
        <w:rPr>
          <w:sz w:val="23"/>
          <w:szCs w:val="23"/>
        </w:rPr>
        <w:t xml:space="preserve"> in their research classified user reviews using CBOW and skip-gram techniques using various machine learning algorithms like SVM, LR, NB, and Random Forest using k-cross validation technique. They concluded that Random Forest with CBOW gets the highest accuracy amongst all.</w:t>
      </w:r>
      <w:r w:rsidR="00B8477E">
        <w:rPr>
          <w:sz w:val="23"/>
          <w:szCs w:val="23"/>
        </w:rPr>
        <w:t xml:space="preserve"> They used dataset </w:t>
      </w:r>
      <w:r w:rsidR="005840DB">
        <w:rPr>
          <w:sz w:val="23"/>
          <w:szCs w:val="23"/>
        </w:rPr>
        <w:t>consisting of</w:t>
      </w:r>
      <w:r w:rsidR="00B8477E">
        <w:rPr>
          <w:sz w:val="23"/>
          <w:szCs w:val="23"/>
        </w:rPr>
        <w:t xml:space="preserve"> 4 Lacs mobile phone reviews on amazon for different brands.</w:t>
      </w:r>
      <w:r w:rsidR="005840DB">
        <w:rPr>
          <w:sz w:val="23"/>
          <w:szCs w:val="23"/>
        </w:rPr>
        <w:t xml:space="preserve"> They used spacy for data pre-processing and performed stemming</w:t>
      </w:r>
      <w:r w:rsidR="000F053F">
        <w:rPr>
          <w:sz w:val="23"/>
          <w:szCs w:val="23"/>
        </w:rPr>
        <w:t>, stop word removal</w:t>
      </w:r>
      <w:r w:rsidR="00174C7C">
        <w:rPr>
          <w:sz w:val="23"/>
          <w:szCs w:val="23"/>
        </w:rPr>
        <w:t>,</w:t>
      </w:r>
      <w:r w:rsidR="000F053F">
        <w:rPr>
          <w:sz w:val="23"/>
          <w:szCs w:val="23"/>
        </w:rPr>
        <w:t xml:space="preserve"> removal of punctuations </w:t>
      </w:r>
      <w:r w:rsidR="00174C7C">
        <w:rPr>
          <w:sz w:val="23"/>
          <w:szCs w:val="23"/>
        </w:rPr>
        <w:t>etc.</w:t>
      </w:r>
      <w:r w:rsidR="00041430">
        <w:rPr>
          <w:sz w:val="23"/>
          <w:szCs w:val="23"/>
        </w:rPr>
        <w:t xml:space="preserve"> </w:t>
      </w:r>
      <w:r w:rsidR="0090038D">
        <w:rPr>
          <w:sz w:val="23"/>
          <w:szCs w:val="23"/>
        </w:rPr>
        <w:t xml:space="preserve">Accuracy was used as metric to evaluate models. </w:t>
      </w:r>
      <w:r w:rsidR="00041430">
        <w:rPr>
          <w:sz w:val="23"/>
          <w:szCs w:val="23"/>
        </w:rPr>
        <w:t>Below is a summary table showing accuracy of different models with mean and 95% confidence interval</w:t>
      </w:r>
      <w:r w:rsidR="00C507BB">
        <w:rPr>
          <w:sz w:val="23"/>
          <w:szCs w:val="23"/>
        </w:rPr>
        <w:t xml:space="preserve"> of 10-fold cross validation.</w:t>
      </w:r>
    </w:p>
    <w:tbl>
      <w:tblPr>
        <w:tblStyle w:val="TableGrid"/>
        <w:tblW w:w="0" w:type="auto"/>
        <w:tblLook w:val="04A0" w:firstRow="1" w:lastRow="0" w:firstColumn="1" w:lastColumn="0" w:noHBand="0" w:noVBand="1"/>
      </w:tblPr>
      <w:tblGrid>
        <w:gridCol w:w="9055"/>
      </w:tblGrid>
      <w:tr w:rsidR="00002F93" w14:paraId="6DAAE9F4" w14:textId="77777777" w:rsidTr="00002F93">
        <w:tc>
          <w:tcPr>
            <w:tcW w:w="9055" w:type="dxa"/>
          </w:tcPr>
          <w:p w14:paraId="2E9D9005" w14:textId="50DE232F" w:rsidR="00002F93" w:rsidRDefault="00002F93" w:rsidP="0097146D">
            <w:pPr>
              <w:pStyle w:val="Default"/>
              <w:spacing w:after="162" w:line="360" w:lineRule="auto"/>
              <w:jc w:val="both"/>
              <w:rPr>
                <w:sz w:val="23"/>
                <w:szCs w:val="23"/>
              </w:rPr>
            </w:pPr>
            <w:r>
              <w:rPr>
                <w:noProof/>
                <w:sz w:val="23"/>
                <w:szCs w:val="23"/>
              </w:rPr>
              <w:drawing>
                <wp:inline distT="0" distB="0" distL="0" distR="0" wp14:anchorId="74F8B17D" wp14:editId="03BE0C70">
                  <wp:extent cx="5756275" cy="1313271"/>
                  <wp:effectExtent l="0" t="0" r="0" b="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able&#10;&#10;Description automatically generated"/>
                          <pic:cNvPicPr/>
                        </pic:nvPicPr>
                        <pic:blipFill rotWithShape="1">
                          <a:blip r:embed="rId36" cstate="print">
                            <a:extLst>
                              <a:ext uri="{28A0092B-C50C-407E-A947-70E740481C1C}">
                                <a14:useLocalDpi xmlns:a14="http://schemas.microsoft.com/office/drawing/2010/main" val="0"/>
                              </a:ext>
                            </a:extLst>
                          </a:blip>
                          <a:srcRect t="4738"/>
                          <a:stretch/>
                        </pic:blipFill>
                        <pic:spPr bwMode="auto">
                          <a:xfrm>
                            <a:off x="0" y="0"/>
                            <a:ext cx="5756275" cy="1313271"/>
                          </a:xfrm>
                          <a:prstGeom prst="rect">
                            <a:avLst/>
                          </a:prstGeom>
                          <a:ln>
                            <a:noFill/>
                          </a:ln>
                          <a:extLst>
                            <a:ext uri="{53640926-AAD7-44D8-BBD7-CCE9431645EC}">
                              <a14:shadowObscured xmlns:a14="http://schemas.microsoft.com/office/drawing/2010/main"/>
                            </a:ext>
                          </a:extLst>
                        </pic:spPr>
                      </pic:pic>
                    </a:graphicData>
                  </a:graphic>
                </wp:inline>
              </w:drawing>
            </w:r>
          </w:p>
        </w:tc>
      </w:tr>
    </w:tbl>
    <w:p w14:paraId="5859B0A2" w14:textId="224D587F" w:rsidR="00C233F6" w:rsidRDefault="00C233F6" w:rsidP="00C233F6">
      <w:pPr>
        <w:pStyle w:val="Default"/>
        <w:spacing w:after="162" w:line="360" w:lineRule="auto"/>
        <w:jc w:val="center"/>
        <w:rPr>
          <w:sz w:val="23"/>
          <w:szCs w:val="23"/>
        </w:rPr>
      </w:pPr>
      <w:r>
        <w:t>Figure 2.1</w:t>
      </w:r>
      <w:r w:rsidR="00D2353F">
        <w:t>3</w:t>
      </w:r>
      <w:r>
        <w:t xml:space="preserve"> </w:t>
      </w:r>
      <w:r w:rsidRPr="00CC5E24">
        <w:rPr>
          <w:rFonts w:ascii="Calibri" w:hAnsi="Calibri" w:cs="Calibri"/>
        </w:rPr>
        <w:t>﻿</w:t>
      </w:r>
      <w:r w:rsidR="003161FD">
        <w:t>Accuracy of traditional ML models</w:t>
      </w:r>
      <w:r>
        <w:t xml:space="preserve"> </w:t>
      </w:r>
      <w:r>
        <w:rPr>
          <w:sz w:val="23"/>
          <w:szCs w:val="23"/>
        </w:rPr>
        <w:t xml:space="preserve"> </w:t>
      </w:r>
      <w:r w:rsidR="003161FD">
        <w:rPr>
          <w:sz w:val="23"/>
          <w:szCs w:val="23"/>
        </w:rPr>
        <w:fldChar w:fldCharType="begin" w:fldLock="1"/>
      </w:r>
      <w:r w:rsidR="003161FD">
        <w:rPr>
          <w:sz w:val="23"/>
          <w:szCs w:val="23"/>
        </w:rPr>
        <w:instrText>ADDIN CSL_CITATION {"citationItems":[{"id":"ITEM-1","itemData":{"DOI":"10.1016/j.procs.2018.05.029","ISSN":"18770509","abstract":"With rapid increase in e-commerce, it is important to develop quick and efficient methods for consumer review mining. One way for mining consumer reviews is sentiment classification with machine learning approach. In this paper we use word2vec model and convert reviews into vector representations for classification. Dataset consists of more than 400,000 consumer reviews in the mobile phone category from Amazon. Our research consists of two parts: First we demonstrate the ability of word2vec to find similar semantic features in the domain of study and then we classify the consumer reviews using CBOW (continuous bag of words) and skip-gram models with different machine learning algorithms: SVM, Naïve Bayes, Logistic Regression and Random Forest using 10-folds cross validation. The experimental results show that Random Forest using CBOW achieves most superior accuracy.","author":[{"dropping-particle":"","family":"Bansal","given":"Barkha","non-dropping-particle":"","parse-names":false,"suffix":""},{"dropping-particle":"","family":"Srivastava","given":"Sangeet","non-dropping-particle":"","parse-names":false,"suffix":""}],"container-title":"Procedia Computer Science","id":"ITEM-1","issued":{"date-parts":[["2018"]]},"page":"1147-1153","publisher":"Elsevier B.V.","title":"Sentiment classification of online consumer reviews using word vector representations","type":"article-journal","volume":"132"},"uris":["http://www.mendeley.com/documents/?uuid=c0d476fc-f192-4194-b0c5-9b976b538de6"]}],"mendeley":{"formattedCitation":"(Bansal and Srivastava, 2018)","plainTextFormattedCitation":"(Bansal and Srivastava, 2018)","previouslyFormattedCitation":"(Bansal and Srivastava, 2018)"},"properties":{"noteIndex":0},"schema":"https://github.com/citation-style-language/schema/raw/master/csl-citation.json"}</w:instrText>
      </w:r>
      <w:r w:rsidR="003161FD">
        <w:rPr>
          <w:sz w:val="23"/>
          <w:szCs w:val="23"/>
        </w:rPr>
        <w:fldChar w:fldCharType="separate"/>
      </w:r>
      <w:r w:rsidR="003161FD" w:rsidRPr="000A49F2">
        <w:rPr>
          <w:noProof/>
          <w:sz w:val="23"/>
          <w:szCs w:val="23"/>
        </w:rPr>
        <w:t>(Bansal and Srivastava, 2018)</w:t>
      </w:r>
      <w:r w:rsidR="003161FD">
        <w:rPr>
          <w:sz w:val="23"/>
          <w:szCs w:val="23"/>
        </w:rPr>
        <w:fldChar w:fldCharType="end"/>
      </w:r>
    </w:p>
    <w:p w14:paraId="5B8D1817" w14:textId="77777777" w:rsidR="003161FD" w:rsidRDefault="003161FD" w:rsidP="00C233F6">
      <w:pPr>
        <w:pStyle w:val="Default"/>
        <w:spacing w:after="162" w:line="360" w:lineRule="auto"/>
        <w:jc w:val="center"/>
        <w:rPr>
          <w:sz w:val="23"/>
          <w:szCs w:val="23"/>
        </w:rPr>
      </w:pPr>
    </w:p>
    <w:p w14:paraId="75AAE4E1" w14:textId="7F00482C" w:rsidR="00551E92" w:rsidRDefault="00551E92" w:rsidP="0097146D">
      <w:pPr>
        <w:pStyle w:val="Default"/>
        <w:spacing w:after="162" w:line="360" w:lineRule="auto"/>
        <w:jc w:val="both"/>
        <w:rPr>
          <w:sz w:val="23"/>
          <w:szCs w:val="23"/>
        </w:rPr>
      </w:pPr>
      <w:r>
        <w:rPr>
          <w:sz w:val="23"/>
          <w:szCs w:val="23"/>
        </w:rPr>
        <w:fldChar w:fldCharType="begin" w:fldLock="1"/>
      </w:r>
      <w:r w:rsidR="00AF2C00">
        <w:rPr>
          <w:sz w:val="23"/>
          <w:szCs w:val="23"/>
        </w:rPr>
        <w:instrText>ADDIN CSL_CITATION {"citationItems":[{"id":"ITEM-1","itemData":{"DOI":"10.1109/ICOT.2018.8705796","ISBN":"9781538673195","abstract":"Data mining can be used for data analysis of social media users who visit E-Commerce. This study uses data mining techniques aimed at comparing the classification in sentiment analysis from the views of E-Commerce customers who have been written on Twitter. The data set is derived from tweets about E-Commerce in Tokopedia and Bukalapak. Text mining techniques, transform, tokenize, stem, classification, etc. are used to build classification and analysis of sentiment analysis. Rapidminer is also used to assist in making analysis sentiments for comparison by using three different classifications in the dataset with the Decision Tree, K-NN, and Naïve Bayes Classifier approaches to find the best accuracy. The highest result of this study is the Naïve Bayes approach with an accuracy of 77%, precision 88.50% and recall of 64%.","author":[{"dropping-particle":"","family":"Bayhaqy","given":"Achmad","non-dropping-particle":"","parse-names":false,"suffix":""},{"dropping-particle":"","family":"Sfenrianto","given":"Sfenrianto","non-dropping-particle":"","parse-names":false,"suffix":""},{"dropping-particle":"","family":"Nainggolan","given":"Kaman","non-dropping-particle":"","parse-names":false,"suffix":""},{"dropping-particle":"","family":"Kaburuan","given":"Emil R.","non-dropping-particle":"","parse-names":false,"suffix":""}],"container-title":"2018 International Conference on Orange Technologies, ICOT 2018","id":"ITEM-1","issued":{"date-parts":[["2018"]]},"publisher":"IEEE","title":"Sentiment Analysis about E-Commerce from Tweets Using Decision Tree, K-Nearest Neighbor, and Naïve Bayes","type":"article-journal"},"uris":["http://www.mendeley.com/documents/?uuid=1a04e708-970f-4dc0-ad7a-d6310fbee251"]}],"mendeley":{"formattedCitation":"(Bayhaqy et al., 2018)","plainTextFormattedCitation":"(Bayhaqy et al., 2018)","previouslyFormattedCitation":"(Bayhaqy et al., 2018)"},"properties":{"noteIndex":0},"schema":"https://github.com/citation-style-language/schema/raw/master/csl-citation.json"}</w:instrText>
      </w:r>
      <w:r>
        <w:rPr>
          <w:sz w:val="23"/>
          <w:szCs w:val="23"/>
        </w:rPr>
        <w:fldChar w:fldCharType="separate"/>
      </w:r>
      <w:r w:rsidRPr="00551E92">
        <w:rPr>
          <w:noProof/>
          <w:sz w:val="23"/>
          <w:szCs w:val="23"/>
        </w:rPr>
        <w:t>(Bayhaqy et al., 2018)</w:t>
      </w:r>
      <w:r>
        <w:rPr>
          <w:sz w:val="23"/>
          <w:szCs w:val="23"/>
        </w:rPr>
        <w:fldChar w:fldCharType="end"/>
      </w:r>
      <w:r>
        <w:rPr>
          <w:sz w:val="23"/>
          <w:szCs w:val="23"/>
        </w:rPr>
        <w:t xml:space="preserve"> in their research did comparative study of 3 machine learning algorithms </w:t>
      </w:r>
      <w:r w:rsidR="009023AB">
        <w:rPr>
          <w:sz w:val="23"/>
          <w:szCs w:val="23"/>
        </w:rPr>
        <w:t xml:space="preserve">Decision Tree, KNN and Naïve Bayes on the dataset made up of tweets about e-commerce. During pre-processing </w:t>
      </w:r>
      <w:r w:rsidR="00B734A7">
        <w:rPr>
          <w:sz w:val="23"/>
          <w:szCs w:val="23"/>
        </w:rPr>
        <w:t>stage,</w:t>
      </w:r>
      <w:r w:rsidR="009023AB">
        <w:rPr>
          <w:sz w:val="23"/>
          <w:szCs w:val="23"/>
        </w:rPr>
        <w:t xml:space="preserve"> they applied cleansing of texts, convert to negation, convert emoticons, </w:t>
      </w:r>
      <w:r w:rsidR="00491F2E">
        <w:rPr>
          <w:sz w:val="23"/>
          <w:szCs w:val="23"/>
        </w:rPr>
        <w:t>tokenization, filtering words that appear in large number but have no meaning, stemming etc</w:t>
      </w:r>
      <w:r w:rsidR="0052736D">
        <w:rPr>
          <w:sz w:val="23"/>
          <w:szCs w:val="23"/>
        </w:rPr>
        <w:t xml:space="preserve"> and they</w:t>
      </w:r>
      <w:r w:rsidR="00023706">
        <w:rPr>
          <w:sz w:val="23"/>
          <w:szCs w:val="23"/>
        </w:rPr>
        <w:t xml:space="preserve"> concluded that Naïve Bayes performed better overall.</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654"/>
        <w:gridCol w:w="4401"/>
      </w:tblGrid>
      <w:tr w:rsidR="0046673A" w14:paraId="17EA96AB" w14:textId="77777777" w:rsidTr="008242D2">
        <w:tc>
          <w:tcPr>
            <w:tcW w:w="4654" w:type="dxa"/>
          </w:tcPr>
          <w:p w14:paraId="50CD78E6" w14:textId="77777777" w:rsidR="00121039" w:rsidRDefault="00121039" w:rsidP="0097146D">
            <w:pPr>
              <w:pStyle w:val="Default"/>
              <w:spacing w:after="162" w:line="360" w:lineRule="auto"/>
              <w:jc w:val="both"/>
              <w:rPr>
                <w:sz w:val="23"/>
                <w:szCs w:val="23"/>
              </w:rPr>
            </w:pPr>
            <w:r>
              <w:rPr>
                <w:sz w:val="23"/>
                <w:szCs w:val="23"/>
              </w:rPr>
              <w:t>Methodology</w:t>
            </w:r>
          </w:p>
          <w:p w14:paraId="1C56CB58" w14:textId="1D2887D1" w:rsidR="00121039" w:rsidRDefault="0046673A" w:rsidP="0097146D">
            <w:pPr>
              <w:pStyle w:val="Default"/>
              <w:spacing w:after="162" w:line="360" w:lineRule="auto"/>
              <w:jc w:val="both"/>
              <w:rPr>
                <w:sz w:val="23"/>
                <w:szCs w:val="23"/>
              </w:rPr>
            </w:pPr>
            <w:r>
              <w:rPr>
                <w:noProof/>
                <w:sz w:val="23"/>
                <w:szCs w:val="23"/>
              </w:rPr>
              <w:drawing>
                <wp:inline distT="0" distB="0" distL="0" distR="0" wp14:anchorId="36EF1798" wp14:editId="638CE016">
                  <wp:extent cx="2895600" cy="2348103"/>
                  <wp:effectExtent l="0" t="0" r="0" b="1905"/>
                  <wp:docPr id="46"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916348" cy="2364928"/>
                          </a:xfrm>
                          <a:prstGeom prst="rect">
                            <a:avLst/>
                          </a:prstGeom>
                        </pic:spPr>
                      </pic:pic>
                    </a:graphicData>
                  </a:graphic>
                </wp:inline>
              </w:drawing>
            </w:r>
          </w:p>
        </w:tc>
        <w:tc>
          <w:tcPr>
            <w:tcW w:w="4401" w:type="dxa"/>
          </w:tcPr>
          <w:p w14:paraId="08B4F2AF" w14:textId="77777777" w:rsidR="00121039" w:rsidRDefault="00121039" w:rsidP="0097146D">
            <w:pPr>
              <w:pStyle w:val="Default"/>
              <w:spacing w:after="162" w:line="360" w:lineRule="auto"/>
              <w:jc w:val="both"/>
              <w:rPr>
                <w:sz w:val="23"/>
                <w:szCs w:val="23"/>
              </w:rPr>
            </w:pPr>
            <w:r>
              <w:rPr>
                <w:sz w:val="23"/>
                <w:szCs w:val="23"/>
              </w:rPr>
              <w:t>Result</w:t>
            </w:r>
          </w:p>
          <w:p w14:paraId="48C3BB05" w14:textId="20CEDA59" w:rsidR="00121039" w:rsidRDefault="00121039" w:rsidP="0097146D">
            <w:pPr>
              <w:pStyle w:val="Default"/>
              <w:spacing w:after="162" w:line="360" w:lineRule="auto"/>
              <w:jc w:val="both"/>
              <w:rPr>
                <w:sz w:val="23"/>
                <w:szCs w:val="23"/>
              </w:rPr>
            </w:pPr>
            <w:r>
              <w:rPr>
                <w:noProof/>
                <w:sz w:val="23"/>
                <w:szCs w:val="23"/>
              </w:rPr>
              <w:drawing>
                <wp:inline distT="0" distB="0" distL="0" distR="0" wp14:anchorId="3A9B59B4" wp14:editId="0B99D125">
                  <wp:extent cx="2728235" cy="660400"/>
                  <wp:effectExtent l="0" t="0" r="2540" b="0"/>
                  <wp:docPr id="28" name="Picture 2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Table&#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774750" cy="671659"/>
                          </a:xfrm>
                          <a:prstGeom prst="rect">
                            <a:avLst/>
                          </a:prstGeom>
                        </pic:spPr>
                      </pic:pic>
                    </a:graphicData>
                  </a:graphic>
                </wp:inline>
              </w:drawing>
            </w:r>
          </w:p>
        </w:tc>
      </w:tr>
    </w:tbl>
    <w:p w14:paraId="7E58E4D1" w14:textId="541B66A6" w:rsidR="00034689" w:rsidRDefault="008242D2" w:rsidP="008242D2">
      <w:pPr>
        <w:pStyle w:val="Default"/>
        <w:spacing w:after="162" w:line="360" w:lineRule="auto"/>
        <w:jc w:val="center"/>
        <w:rPr>
          <w:sz w:val="23"/>
          <w:szCs w:val="23"/>
        </w:rPr>
      </w:pPr>
      <w:r w:rsidRPr="008242D2">
        <w:rPr>
          <w:sz w:val="23"/>
          <w:szCs w:val="23"/>
        </w:rPr>
        <w:t>Figure 2.1</w:t>
      </w:r>
      <w:r w:rsidR="00CE054E">
        <w:rPr>
          <w:sz w:val="23"/>
          <w:szCs w:val="23"/>
        </w:rPr>
        <w:t>4</w:t>
      </w:r>
      <w:r w:rsidRPr="008242D2">
        <w:rPr>
          <w:sz w:val="23"/>
          <w:szCs w:val="23"/>
        </w:rPr>
        <w:t xml:space="preserve"> </w:t>
      </w:r>
      <w:r w:rsidR="00CE054E">
        <w:rPr>
          <w:sz w:val="23"/>
          <w:szCs w:val="23"/>
        </w:rPr>
        <w:t>Classification System Diagram for Sentiment Analysis</w:t>
      </w:r>
      <w:r w:rsidR="001538CE">
        <w:rPr>
          <w:sz w:val="23"/>
          <w:szCs w:val="23"/>
        </w:rPr>
        <w:t xml:space="preserve"> </w:t>
      </w:r>
      <w:r w:rsidR="001538CE">
        <w:rPr>
          <w:sz w:val="23"/>
          <w:szCs w:val="23"/>
        </w:rPr>
        <w:fldChar w:fldCharType="begin" w:fldLock="1"/>
      </w:r>
      <w:r w:rsidR="001538CE">
        <w:rPr>
          <w:sz w:val="23"/>
          <w:szCs w:val="23"/>
        </w:rPr>
        <w:instrText>ADDIN CSL_CITATION {"citationItems":[{"id":"ITEM-1","itemData":{"DOI":"10.1109/ICOT.2018.8705796","ISBN":"9781538673195","abstract":"Data mining can be used for data analysis of social media users who visit E-Commerce. This study uses data mining techniques aimed at comparing the classification in sentiment analysis from the views of E-Commerce customers who have been written on Twitter. The data set is derived from tweets about E-Commerce in Tokopedia and Bukalapak. Text mining techniques, transform, tokenize, stem, classification, etc. are used to build classification and analysis of sentiment analysis. Rapidminer is also used to assist in making analysis sentiments for comparison by using three different classifications in the dataset with the Decision Tree, K-NN, and Naïve Bayes Classifier approaches to find the best accuracy. The highest result of this study is the Naïve Bayes approach with an accuracy of 77%, precision 88.50% and recall of 64%.","author":[{"dropping-particle":"","family":"Bayhaqy","given":"Achmad","non-dropping-particle":"","parse-names":false,"suffix":""},{"dropping-particle":"","family":"Sfenrianto","given":"Sfenrianto","non-dropping-particle":"","parse-names":false,"suffix":""},{"dropping-particle":"","family":"Nainggolan","given":"Kaman","non-dropping-particle":"","parse-names":false,"suffix":""},{"dropping-particle":"","family":"Kaburuan","given":"Emil R.","non-dropping-particle":"","parse-names":false,"suffix":""}],"container-title":"2018 International Conference on Orange Technologies, ICOT 2018","id":"ITEM-1","issued":{"date-parts":[["2018"]]},"publisher":"IEEE","title":"Sentiment Analysis about E-Commerce from Tweets Using Decision Tree, K-Nearest Neighbor, and Naïve Bayes","type":"article-journal"},"uris":["http://www.mendeley.com/documents/?uuid=1a04e708-970f-4dc0-ad7a-d6310fbee251"]}],"mendeley":{"formattedCitation":"(Bayhaqy et al., 2018)","plainTextFormattedCitation":"(Bayhaqy et al., 2018)","previouslyFormattedCitation":"(Bayhaqy et al., 2018)"},"properties":{"noteIndex":0},"schema":"https://github.com/citation-style-language/schema/raw/master/csl-citation.json"}</w:instrText>
      </w:r>
      <w:r w:rsidR="001538CE">
        <w:rPr>
          <w:sz w:val="23"/>
          <w:szCs w:val="23"/>
        </w:rPr>
        <w:fldChar w:fldCharType="separate"/>
      </w:r>
      <w:r w:rsidR="001538CE" w:rsidRPr="00551E92">
        <w:rPr>
          <w:noProof/>
          <w:sz w:val="23"/>
          <w:szCs w:val="23"/>
        </w:rPr>
        <w:t>(Bayhaqy et al., 2018)</w:t>
      </w:r>
      <w:r w:rsidR="001538CE">
        <w:rPr>
          <w:sz w:val="23"/>
          <w:szCs w:val="23"/>
        </w:rPr>
        <w:fldChar w:fldCharType="end"/>
      </w:r>
    </w:p>
    <w:p w14:paraId="5C5104AE" w14:textId="2BD1A588" w:rsidR="00214E70" w:rsidRDefault="00166227" w:rsidP="0097146D">
      <w:pPr>
        <w:pStyle w:val="Default"/>
        <w:spacing w:after="162" w:line="360" w:lineRule="auto"/>
        <w:jc w:val="both"/>
        <w:rPr>
          <w:sz w:val="23"/>
          <w:szCs w:val="23"/>
        </w:rPr>
      </w:pPr>
      <w:r>
        <w:rPr>
          <w:sz w:val="23"/>
          <w:szCs w:val="23"/>
        </w:rPr>
        <w:lastRenderedPageBreak/>
        <w:fldChar w:fldCharType="begin" w:fldLock="1"/>
      </w:r>
      <w:r w:rsidR="00CF0CF3">
        <w:rPr>
          <w:sz w:val="23"/>
          <w:szCs w:val="23"/>
        </w:rPr>
        <w:instrText>ADDIN CSL_CITATION {"citationItems":[{"id":"ITEM-1","itemData":{"DOI":"10.1109/ICAIS50930.2021.9395802","ISBN":"9781728195377","abstract":"Sentiment analysis is a study about opinions, emotions, and attitudes of the people towards an event or issue. Social networking is an invaluable medium for individuals to express their thoughts and views about any subject or topic, contributing to massive quantities of unstructured knowledge. These emotions can be processed and examined to analyze and obtain insights. Therefore, several machine learning and Natural Language Processing (NLP) based methods were used to examine these opinions. Because of the shifts in the sequential order, stream lengths, and complex logic, the exact sentiments in the consumer feedback are still difficult. Recently, deep learning methods have been used to attain improved results. The most common forms of deep learning method used are the Recurrent Neural Network (RNN) and the Convolutional Neural Network (CNN). Long short-term memory (LSTM), particularly with attentive layers, pays greater focus to the sentiment impact. LSTM has an advantage over alternative RNNs and other deep learning approaches because of relative insensitivity to gap length. Deep learning approaches have better accuracy over existing state-of-the-art approaches because of their ability to handle extensive realtime data and the power of feature extraction, but there is still room for improvement. This paper has used Long Short-Term Model (LSTM) model to predict the customer review's opinion, attaining an accuracy of 93.66%. Furthermore, comparative analysis of the deep LSTM model with existing has been presented.","author":[{"dropping-particle":"","family":"Mohbey","given":"Krishna Kumar","non-dropping-particle":"","parse-names":false,"suffix":""}],"container-title":"Proceedings - International Conference on Artificial Intelligence and Smart Systems, ICAIS 2021","id":"ITEM-1","issued":{"date-parts":[["2021"]]},"page":"121-126","title":"Sentiment analysis for product rating using a deep learning approach","type":"article-journal"},"uris":["http://www.mendeley.com/documents/?uuid=d6b50c9e-bb65-4c35-861d-c5cd10940af1"]}],"mendeley":{"formattedCitation":"(Mohbey, 2021)","plainTextFormattedCitation":"(Mohbey, 2021)","previouslyFormattedCitation":"(Mohbey, 2021)"},"properties":{"noteIndex":0},"schema":"https://github.com/citation-style-language/schema/raw/master/csl-citation.json"}</w:instrText>
      </w:r>
      <w:r>
        <w:rPr>
          <w:sz w:val="23"/>
          <w:szCs w:val="23"/>
        </w:rPr>
        <w:fldChar w:fldCharType="separate"/>
      </w:r>
      <w:r w:rsidRPr="00457AC9">
        <w:rPr>
          <w:noProof/>
          <w:sz w:val="23"/>
          <w:szCs w:val="23"/>
        </w:rPr>
        <w:t>(Mohbey, 2021)</w:t>
      </w:r>
      <w:r>
        <w:rPr>
          <w:sz w:val="23"/>
          <w:szCs w:val="23"/>
        </w:rPr>
        <w:fldChar w:fldCharType="end"/>
      </w:r>
      <w:r>
        <w:rPr>
          <w:sz w:val="23"/>
          <w:szCs w:val="23"/>
        </w:rPr>
        <w:t xml:space="preserve">  in </w:t>
      </w:r>
      <w:r w:rsidR="00914B80">
        <w:rPr>
          <w:sz w:val="23"/>
          <w:szCs w:val="23"/>
        </w:rPr>
        <w:t>his</w:t>
      </w:r>
      <w:r>
        <w:rPr>
          <w:sz w:val="23"/>
          <w:szCs w:val="23"/>
        </w:rPr>
        <w:t xml:space="preserve"> research applied LSTM on amazon product review dataset from Kaggle</w:t>
      </w:r>
      <w:r w:rsidR="00F21892">
        <w:rPr>
          <w:sz w:val="23"/>
          <w:szCs w:val="23"/>
        </w:rPr>
        <w:t xml:space="preserve"> containing around 1.6 Lacs of records.</w:t>
      </w:r>
      <w:r w:rsidR="00B0490D">
        <w:rPr>
          <w:sz w:val="23"/>
          <w:szCs w:val="23"/>
        </w:rPr>
        <w:t xml:space="preserve"> and got around 93</w:t>
      </w:r>
      <w:r w:rsidR="00E36B88">
        <w:rPr>
          <w:sz w:val="23"/>
          <w:szCs w:val="23"/>
        </w:rPr>
        <w:t>.66</w:t>
      </w:r>
      <w:r w:rsidR="00B0490D">
        <w:rPr>
          <w:sz w:val="23"/>
          <w:szCs w:val="23"/>
        </w:rPr>
        <w:t>% accuracy.</w:t>
      </w:r>
      <w:r w:rsidR="00914B80">
        <w:rPr>
          <w:sz w:val="23"/>
          <w:szCs w:val="23"/>
        </w:rPr>
        <w:t xml:space="preserve"> </w:t>
      </w:r>
      <w:r w:rsidR="00D02BF5">
        <w:rPr>
          <w:sz w:val="23"/>
          <w:szCs w:val="23"/>
        </w:rPr>
        <w:t>Furthermore,</w:t>
      </w:r>
      <w:r w:rsidR="00914B80">
        <w:rPr>
          <w:sz w:val="23"/>
          <w:szCs w:val="23"/>
        </w:rPr>
        <w:t xml:space="preserve"> paper presented comparative study of LSTM with other machine learning models.</w:t>
      </w:r>
      <w:r w:rsidR="00D02BF5">
        <w:rPr>
          <w:sz w:val="23"/>
          <w:szCs w:val="23"/>
        </w:rPr>
        <w:t xml:space="preserve"> Word normalization, stop word removal, tokenization and vectorization were used </w:t>
      </w:r>
      <w:r w:rsidR="000259D6">
        <w:rPr>
          <w:sz w:val="23"/>
          <w:szCs w:val="23"/>
        </w:rPr>
        <w:t>to pre-process data.</w:t>
      </w:r>
      <w:r w:rsidR="00673427">
        <w:rPr>
          <w:sz w:val="23"/>
          <w:szCs w:val="23"/>
        </w:rPr>
        <w:t xml:space="preserve"> Precision, F1-score, AUC, accuracy, recall </w:t>
      </w:r>
      <w:r w:rsidR="005D16B1">
        <w:rPr>
          <w:sz w:val="23"/>
          <w:szCs w:val="23"/>
        </w:rPr>
        <w:t>metrics were</w:t>
      </w:r>
      <w:r w:rsidR="00673427">
        <w:rPr>
          <w:sz w:val="23"/>
          <w:szCs w:val="23"/>
        </w:rPr>
        <w:t xml:space="preserve"> used to access the performance of the models.</w:t>
      </w:r>
      <w:r w:rsidR="000B22B7">
        <w:rPr>
          <w:sz w:val="23"/>
          <w:szCs w:val="23"/>
        </w:rPr>
        <w:t xml:space="preserve"> For LSTM model hyper parameters </w:t>
      </w:r>
      <w:r w:rsidR="00D40168">
        <w:rPr>
          <w:sz w:val="23"/>
          <w:szCs w:val="23"/>
        </w:rPr>
        <w:t xml:space="preserve">like Batch size, dimensions, Activation function, optimizer, learning rate, number of epochs and dropouts </w:t>
      </w:r>
      <w:r w:rsidR="00C31ADC">
        <w:rPr>
          <w:sz w:val="23"/>
          <w:szCs w:val="23"/>
        </w:rPr>
        <w:t>were tuned</w:t>
      </w:r>
      <w:r w:rsidR="00214E70">
        <w:rPr>
          <w:sz w:val="23"/>
          <w:szCs w:val="23"/>
        </w:rPr>
        <w:t>.</w:t>
      </w:r>
      <w:r w:rsidR="0050335B">
        <w:rPr>
          <w:sz w:val="23"/>
          <w:szCs w:val="23"/>
        </w:rPr>
        <w:t xml:space="preserve"> </w:t>
      </w:r>
      <w:r w:rsidR="00A876CD">
        <w:rPr>
          <w:sz w:val="23"/>
          <w:szCs w:val="23"/>
        </w:rPr>
        <w:t xml:space="preserve">Result showed that </w:t>
      </w:r>
      <w:r w:rsidR="005936FA">
        <w:rPr>
          <w:sz w:val="23"/>
          <w:szCs w:val="23"/>
        </w:rPr>
        <w:t>LSTM depends only on pre-trained word vector and achieves 93% accuracy with 95% F1-score</w:t>
      </w:r>
      <w:r w:rsidR="00D25CCD">
        <w:rPr>
          <w:sz w:val="23"/>
          <w:szCs w:val="23"/>
        </w:rPr>
        <w:t xml:space="preserve"> and AUC of 97%</w:t>
      </w:r>
      <w:r w:rsidR="00812643">
        <w:rPr>
          <w:sz w:val="23"/>
          <w:szCs w:val="23"/>
        </w:rPr>
        <w:t xml:space="preserve"> that is significantly above all other models in the comparison.</w:t>
      </w:r>
      <w:r w:rsidR="000E5912">
        <w:rPr>
          <w:sz w:val="23"/>
          <w:szCs w:val="23"/>
        </w:rPr>
        <w:t xml:space="preserve"> Result also showed that SVM and NB do not perform well on </w:t>
      </w:r>
      <w:r w:rsidR="00FD7E76">
        <w:rPr>
          <w:sz w:val="23"/>
          <w:szCs w:val="23"/>
        </w:rPr>
        <w:t>massive</w:t>
      </w:r>
      <w:r w:rsidR="000E5912">
        <w:rPr>
          <w:sz w:val="23"/>
          <w:szCs w:val="23"/>
        </w:rPr>
        <w:t xml:space="preserve"> dataset</w:t>
      </w:r>
      <w:r w:rsidR="00E97DFE">
        <w:rPr>
          <w:sz w:val="23"/>
          <w:szCs w:val="23"/>
        </w:rPr>
        <w:t xml:space="preserve"> </w:t>
      </w:r>
      <w:r w:rsidR="008B08F2">
        <w:rPr>
          <w:sz w:val="23"/>
          <w:szCs w:val="23"/>
        </w:rPr>
        <w:t>and</w:t>
      </w:r>
      <w:r w:rsidR="00E97DFE">
        <w:rPr>
          <w:sz w:val="23"/>
          <w:szCs w:val="23"/>
        </w:rPr>
        <w:t xml:space="preserve"> takes long time to train.</w:t>
      </w:r>
    </w:p>
    <w:p w14:paraId="56E1CEA2" w14:textId="3B22026F" w:rsidR="009D1F77" w:rsidRDefault="00036632" w:rsidP="00556184">
      <w:pPr>
        <w:pStyle w:val="Default"/>
        <w:spacing w:after="162" w:line="360" w:lineRule="auto"/>
        <w:jc w:val="center"/>
        <w:rPr>
          <w:sz w:val="23"/>
          <w:szCs w:val="23"/>
        </w:rPr>
      </w:pPr>
      <w:r>
        <w:rPr>
          <w:noProof/>
          <w:sz w:val="23"/>
          <w:szCs w:val="23"/>
        </w:rPr>
        <w:drawing>
          <wp:inline distT="0" distB="0" distL="0" distR="0" wp14:anchorId="47A4D79D" wp14:editId="72F78D3C">
            <wp:extent cx="3535227" cy="1421600"/>
            <wp:effectExtent l="0" t="0" r="0" b="1270"/>
            <wp:docPr id="31" name="Picture 3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Table&#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535227" cy="1421600"/>
                    </a:xfrm>
                    <a:prstGeom prst="rect">
                      <a:avLst/>
                    </a:prstGeom>
                  </pic:spPr>
                </pic:pic>
              </a:graphicData>
            </a:graphic>
          </wp:inline>
        </w:drawing>
      </w:r>
    </w:p>
    <w:p w14:paraId="00F0FC0C" w14:textId="7498C2DF" w:rsidR="001C0441" w:rsidRDefault="001C0441" w:rsidP="001C0441">
      <w:pPr>
        <w:pStyle w:val="Default"/>
        <w:spacing w:after="162" w:line="360" w:lineRule="auto"/>
        <w:jc w:val="center"/>
        <w:rPr>
          <w:sz w:val="23"/>
          <w:szCs w:val="23"/>
        </w:rPr>
      </w:pPr>
      <w:r w:rsidRPr="008242D2">
        <w:rPr>
          <w:sz w:val="23"/>
          <w:szCs w:val="23"/>
        </w:rPr>
        <w:t>Figure 2.1</w:t>
      </w:r>
      <w:r>
        <w:rPr>
          <w:sz w:val="23"/>
          <w:szCs w:val="23"/>
        </w:rPr>
        <w:t>5</w:t>
      </w:r>
      <w:r w:rsidRPr="008242D2">
        <w:rPr>
          <w:sz w:val="23"/>
          <w:szCs w:val="23"/>
        </w:rPr>
        <w:t xml:space="preserve"> </w:t>
      </w:r>
      <w:r w:rsidR="001D61B0">
        <w:rPr>
          <w:sz w:val="23"/>
          <w:szCs w:val="23"/>
        </w:rPr>
        <w:t xml:space="preserve">Comparison of ML model </w:t>
      </w:r>
      <w:r w:rsidR="005774CC">
        <w:rPr>
          <w:sz w:val="23"/>
          <w:szCs w:val="23"/>
        </w:rPr>
        <w:t>performance</w:t>
      </w:r>
      <w:r>
        <w:rPr>
          <w:sz w:val="23"/>
          <w:szCs w:val="23"/>
        </w:rPr>
        <w:t xml:space="preserve"> </w:t>
      </w:r>
      <w:r>
        <w:rPr>
          <w:sz w:val="23"/>
          <w:szCs w:val="23"/>
        </w:rPr>
        <w:fldChar w:fldCharType="begin" w:fldLock="1"/>
      </w:r>
      <w:r>
        <w:rPr>
          <w:sz w:val="23"/>
          <w:szCs w:val="23"/>
        </w:rPr>
        <w:instrText>ADDIN CSL_CITATION {"citationItems":[{"id":"ITEM-1","itemData":{"DOI":"10.1109/ICAIS50930.2021.9395802","ISBN":"9781728195377","abstract":"Sentiment analysis is a study about opinions, emotions, and attitudes of the people towards an event or issue. Social networking is an invaluable medium for individuals to express their thoughts and views about any subject or topic, contributing to massive quantities of unstructured knowledge. These emotions can be processed and examined to analyze and obtain insights. Therefore, several machine learning and Natural Language Processing (NLP) based methods were used to examine these opinions. Because of the shifts in the sequential order, stream lengths, and complex logic, the exact sentiments in the consumer feedback are still difficult. Recently, deep learning methods have been used to attain improved results. The most common forms of deep learning method used are the Recurrent Neural Network (RNN) and the Convolutional Neural Network (CNN). Long short-term memory (LSTM), particularly with attentive layers, pays greater focus to the sentiment impact. LSTM has an advantage over alternative RNNs and other deep learning approaches because of relative insensitivity to gap length. Deep learning approaches have better accuracy over existing state-of-the-art approaches because of their ability to handle extensive realtime data and the power of feature extraction, but there is still room for improvement. This paper has used Long Short-Term Model (LSTM) model to predict the customer review's opinion, attaining an accuracy of 93.66%. Furthermore, comparative analysis of the deep LSTM model with existing has been presented.","author":[{"dropping-particle":"","family":"Mohbey","given":"Krishna Kumar","non-dropping-particle":"","parse-names":false,"suffix":""}],"container-title":"Proceedings - International Conference on Artificial Intelligence and Smart Systems, ICAIS 2021","id":"ITEM-1","issued":{"date-parts":[["2021"]]},"page":"121-126","title":"Sentiment analysis for product rating using a deep learning approach","type":"article-journal"},"uris":["http://www.mendeley.com/documents/?uuid=d6b50c9e-bb65-4c35-861d-c5cd10940af1"]}],"mendeley":{"formattedCitation":"(Mohbey, 2021)","plainTextFormattedCitation":"(Mohbey, 2021)","previouslyFormattedCitation":"(Mohbey, 2021)"},"properties":{"noteIndex":0},"schema":"https://github.com/citation-style-language/schema/raw/master/csl-citation.json"}</w:instrText>
      </w:r>
      <w:r>
        <w:rPr>
          <w:sz w:val="23"/>
          <w:szCs w:val="23"/>
        </w:rPr>
        <w:fldChar w:fldCharType="separate"/>
      </w:r>
      <w:r w:rsidRPr="00457AC9">
        <w:rPr>
          <w:noProof/>
          <w:sz w:val="23"/>
          <w:szCs w:val="23"/>
        </w:rPr>
        <w:t>(Mohbey, 2021)</w:t>
      </w:r>
      <w:r>
        <w:rPr>
          <w:sz w:val="23"/>
          <w:szCs w:val="23"/>
        </w:rPr>
        <w:fldChar w:fldCharType="end"/>
      </w:r>
    </w:p>
    <w:p w14:paraId="22C42622" w14:textId="77777777" w:rsidR="009001AF" w:rsidRDefault="009001AF" w:rsidP="00556184">
      <w:pPr>
        <w:pStyle w:val="Default"/>
        <w:spacing w:after="162" w:line="360" w:lineRule="auto"/>
        <w:jc w:val="center"/>
        <w:rPr>
          <w:sz w:val="23"/>
          <w:szCs w:val="23"/>
        </w:rPr>
      </w:pPr>
    </w:p>
    <w:p w14:paraId="60980294" w14:textId="6E1ADB9A" w:rsidR="006A0C0E" w:rsidRDefault="00C86088" w:rsidP="0097146D">
      <w:pPr>
        <w:pStyle w:val="Default"/>
        <w:spacing w:after="162" w:line="360" w:lineRule="auto"/>
        <w:jc w:val="both"/>
      </w:pPr>
      <w:r w:rsidRPr="00A1354F">
        <w:fldChar w:fldCharType="begin" w:fldLock="1"/>
      </w:r>
      <w:r w:rsidR="00F94CF7">
        <w:instrText>ADDIN CSL_CITATION {"citationItems":[{"id":"ITEM-1","itemData":{"DOI":"10.1109/ICCCI48352.2020.9104086","ISBN":"9781728145136","abstract":"21st century is touted as a data revolution where tons of data silos being created every second. These data silos are stored across various servers and creating authentic data mines across multiple locations. Business leaders across the world realized the significance of the information residing in these data silos and constantly trying to extract relevant information which can be used to strategize and make savvy decisions. Prodigious salient information out there concealed in customer reviews, tweets, social media comments, and the challenge is to extract hidden insights from it. It is an arduous process to extract meaningful information from these data silos manually. One of the imperative aspects in Natural Language Processing is sentiment Analysis - Extracting emotions, opinions, sentiments, fervor from the corpus of data and showcasing general opinion of the reviewers about the product. All previous works in NLP rely on traditional classification techniques like Support Vector Machines, Naïve Bayes, Maximum Entropy, Random forest, etc. With the advent of deep learning models, there is a reliable improvement in accuracy in Natural Language Processing. This paper introduces a deep learning technique namely Deep Convolutional Neural Network which captures a sentiment in the text corpus. The performance of this model will be evaluated on the Amazon product reviews and IMDB movie reviews.","author":[{"dropping-particle":"","family":"Tammina","given":"Srikanth","non-dropping-particle":"","parse-names":false,"suffix":""},{"dropping-particle":"","family":"Annareddy","given":"Sunil","non-dropping-particle":"","parse-names":false,"suffix":""}],"container-title":"2020 International Conference on Computer Communication and Informatics, ICCCI 2020","id":"ITEM-1","issued":{"date-parts":[["2020"]]},"page":"20-25","title":"Sentiment analysis on customer reviews using convolutional neural network","type":"article-journal"},"uris":["http://www.mendeley.com/documents/?uuid=2f491431-057f-42af-bc20-befa44105322"]}],"mendeley":{"formattedCitation":"(Tammina and Annareddy, 2020)","plainTextFormattedCitation":"(Tammina and Annareddy, 2020)","previouslyFormattedCitation":"(Tammina and Annareddy, 2020)"},"properties":{"noteIndex":0},"schema":"https://github.com/citation-style-language/schema/raw/master/csl-citation.json"}</w:instrText>
      </w:r>
      <w:r w:rsidRPr="00A1354F">
        <w:fldChar w:fldCharType="separate"/>
      </w:r>
      <w:r w:rsidRPr="00A1354F">
        <w:rPr>
          <w:noProof/>
        </w:rPr>
        <w:t>(Tammina and Annareddy, 2020)</w:t>
      </w:r>
      <w:r w:rsidRPr="00A1354F">
        <w:fldChar w:fldCharType="end"/>
      </w:r>
      <w:r w:rsidRPr="00A1354F">
        <w:t xml:space="preserve"> in their research used Amazon product reviews and IMDB movie reviews dataset and applied deep CNN model and compared its performance with traditional machine learning models like SVM, Random Forest and NB</w:t>
      </w:r>
      <w:r w:rsidR="009F0939" w:rsidRPr="00A1354F">
        <w:t>.</w:t>
      </w:r>
      <w:r w:rsidR="005948D6" w:rsidRPr="00A1354F">
        <w:t xml:space="preserve"> </w:t>
      </w:r>
      <w:r w:rsidR="00372872">
        <w:t xml:space="preserve">IMDB dataset had 50k records and amazon dataset had 34k records. </w:t>
      </w:r>
      <w:r w:rsidR="005948D6" w:rsidRPr="00A1354F">
        <w:t xml:space="preserve">As a </w:t>
      </w:r>
      <w:r w:rsidR="00674C17" w:rsidRPr="00A1354F">
        <w:t>pre-processing step</w:t>
      </w:r>
      <w:r w:rsidR="005948D6" w:rsidRPr="00A1354F">
        <w:t xml:space="preserve"> stemming, lemmatization and punctuation removal were done</w:t>
      </w:r>
      <w:r w:rsidR="007045E1" w:rsidRPr="00A1354F">
        <w:t>.</w:t>
      </w:r>
      <w:r w:rsidR="009D152B">
        <w:t xml:space="preserve"> Accuracy was used as </w:t>
      </w:r>
      <w:proofErr w:type="spellStart"/>
      <w:proofErr w:type="gramStart"/>
      <w:r w:rsidR="009D152B">
        <w:t>a</w:t>
      </w:r>
      <w:proofErr w:type="spellEnd"/>
      <w:proofErr w:type="gramEnd"/>
      <w:r w:rsidR="009D152B">
        <w:t xml:space="preserve"> evaluation metric</w:t>
      </w:r>
      <w:r w:rsidR="002C7997">
        <w:t>.</w:t>
      </w:r>
      <w:r w:rsidR="00D54991">
        <w:t xml:space="preserve"> To prevent overfitting dropout hyper parameter was used.</w:t>
      </w:r>
      <w:r w:rsidR="00D01A46">
        <w:t xml:space="preserve"> Results suggested that CNN could efficiently extract information through feature maps and performed better than other models.</w:t>
      </w:r>
      <w:r w:rsidR="00EF5F55">
        <w:t xml:space="preserve"> </w:t>
      </w:r>
      <w:r w:rsidR="007955CE">
        <w:t>It took overall 2 hours to train on both datasets with 8 GB RAM and Intel i7 processor.</w:t>
      </w:r>
    </w:p>
    <w:p w14:paraId="1767A6D2" w14:textId="7E779423" w:rsidR="00A25D02" w:rsidRDefault="00A25D02" w:rsidP="0097146D">
      <w:pPr>
        <w:pStyle w:val="Default"/>
        <w:spacing w:after="162" w:line="360" w:lineRule="auto"/>
        <w:jc w:val="both"/>
      </w:pPr>
    </w:p>
    <w:p w14:paraId="4C7AF85A" w14:textId="2496756E" w:rsidR="00A25D02" w:rsidRDefault="00A25D02" w:rsidP="0097146D">
      <w:pPr>
        <w:pStyle w:val="Default"/>
        <w:spacing w:after="162" w:line="360" w:lineRule="auto"/>
        <w:jc w:val="both"/>
      </w:pPr>
    </w:p>
    <w:p w14:paraId="3B23C38B" w14:textId="66118961" w:rsidR="00A25D02" w:rsidRDefault="00A25D02" w:rsidP="0097146D">
      <w:pPr>
        <w:pStyle w:val="Default"/>
        <w:spacing w:after="162" w:line="360" w:lineRule="auto"/>
        <w:jc w:val="both"/>
      </w:pPr>
    </w:p>
    <w:p w14:paraId="49D03EEE" w14:textId="550B117E" w:rsidR="00A25D02" w:rsidRDefault="00A25D02" w:rsidP="0097146D">
      <w:pPr>
        <w:pStyle w:val="Default"/>
        <w:spacing w:after="162" w:line="360" w:lineRule="auto"/>
        <w:jc w:val="both"/>
      </w:pPr>
    </w:p>
    <w:p w14:paraId="24AAF13B" w14:textId="77777777" w:rsidR="00A25D02" w:rsidRDefault="00A25D02" w:rsidP="0097146D">
      <w:pPr>
        <w:pStyle w:val="Default"/>
        <w:spacing w:after="162" w:line="360" w:lineRule="auto"/>
        <w:jc w:val="both"/>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752"/>
        <w:gridCol w:w="4303"/>
      </w:tblGrid>
      <w:tr w:rsidR="004912F2" w14:paraId="56FA993A" w14:textId="77777777" w:rsidTr="0070623F">
        <w:tc>
          <w:tcPr>
            <w:tcW w:w="4752" w:type="dxa"/>
          </w:tcPr>
          <w:p w14:paraId="7E7B57CF" w14:textId="77777777" w:rsidR="00103B65" w:rsidRDefault="00103B65" w:rsidP="0097146D">
            <w:pPr>
              <w:pStyle w:val="Default"/>
              <w:spacing w:after="162" w:line="360" w:lineRule="auto"/>
              <w:jc w:val="both"/>
            </w:pPr>
            <w:r>
              <w:lastRenderedPageBreak/>
              <w:t>Methodology</w:t>
            </w:r>
          </w:p>
          <w:p w14:paraId="6548934C" w14:textId="48D38DC9" w:rsidR="00103B65" w:rsidRDefault="00103B65" w:rsidP="0097146D">
            <w:pPr>
              <w:pStyle w:val="Default"/>
              <w:spacing w:after="162" w:line="360" w:lineRule="auto"/>
              <w:jc w:val="both"/>
            </w:pPr>
            <w:r>
              <w:rPr>
                <w:noProof/>
              </w:rPr>
              <w:drawing>
                <wp:inline distT="0" distB="0" distL="0" distR="0" wp14:anchorId="76F32917" wp14:editId="44009BF7">
                  <wp:extent cx="3006548" cy="2435521"/>
                  <wp:effectExtent l="0" t="0" r="3810" b="3175"/>
                  <wp:docPr id="59" name="Picture 5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Diagram&#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045373" cy="2466972"/>
                          </a:xfrm>
                          <a:prstGeom prst="rect">
                            <a:avLst/>
                          </a:prstGeom>
                        </pic:spPr>
                      </pic:pic>
                    </a:graphicData>
                  </a:graphic>
                </wp:inline>
              </w:drawing>
            </w:r>
          </w:p>
        </w:tc>
        <w:tc>
          <w:tcPr>
            <w:tcW w:w="4303" w:type="dxa"/>
          </w:tcPr>
          <w:p w14:paraId="68942FCB" w14:textId="77777777" w:rsidR="00103B65" w:rsidRDefault="00103B65" w:rsidP="0097146D">
            <w:pPr>
              <w:pStyle w:val="Default"/>
              <w:spacing w:after="162" w:line="360" w:lineRule="auto"/>
              <w:jc w:val="both"/>
            </w:pPr>
          </w:p>
          <w:p w14:paraId="742F712C" w14:textId="562BE3E6" w:rsidR="00103B65" w:rsidRDefault="00103B65" w:rsidP="0097146D">
            <w:pPr>
              <w:pStyle w:val="Default"/>
              <w:spacing w:after="162" w:line="360" w:lineRule="auto"/>
              <w:jc w:val="both"/>
            </w:pPr>
            <w:r>
              <w:t>Result</w:t>
            </w:r>
            <w:r w:rsidR="00F16FC6">
              <w:t>s</w:t>
            </w:r>
          </w:p>
          <w:p w14:paraId="2C47BBC1" w14:textId="5B15A124" w:rsidR="00103B65" w:rsidRDefault="00103B65" w:rsidP="0097146D">
            <w:pPr>
              <w:pStyle w:val="Default"/>
              <w:spacing w:after="162" w:line="360" w:lineRule="auto"/>
              <w:jc w:val="both"/>
            </w:pPr>
            <w:r>
              <w:rPr>
                <w:noProof/>
              </w:rPr>
              <w:drawing>
                <wp:inline distT="0" distB="0" distL="0" distR="0" wp14:anchorId="67D3BB2A" wp14:editId="1105653E">
                  <wp:extent cx="2712573" cy="737616"/>
                  <wp:effectExtent l="0" t="0" r="0" b="0"/>
                  <wp:docPr id="58" name="Picture 5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Table&#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873248" cy="781308"/>
                          </a:xfrm>
                          <a:prstGeom prst="rect">
                            <a:avLst/>
                          </a:prstGeom>
                        </pic:spPr>
                      </pic:pic>
                    </a:graphicData>
                  </a:graphic>
                </wp:inline>
              </w:drawing>
            </w:r>
          </w:p>
        </w:tc>
      </w:tr>
    </w:tbl>
    <w:p w14:paraId="606EB46D" w14:textId="075E3296" w:rsidR="0070623F" w:rsidRDefault="0070623F" w:rsidP="0070623F">
      <w:pPr>
        <w:pStyle w:val="Default"/>
        <w:spacing w:after="162" w:line="360" w:lineRule="auto"/>
        <w:jc w:val="center"/>
      </w:pPr>
      <w:r w:rsidRPr="008242D2">
        <w:rPr>
          <w:sz w:val="23"/>
          <w:szCs w:val="23"/>
        </w:rPr>
        <w:t>Figure 2.1</w:t>
      </w:r>
      <w:r w:rsidR="00361A20">
        <w:rPr>
          <w:sz w:val="23"/>
          <w:szCs w:val="23"/>
        </w:rPr>
        <w:t>6</w:t>
      </w:r>
      <w:r w:rsidRPr="008242D2">
        <w:rPr>
          <w:sz w:val="23"/>
          <w:szCs w:val="23"/>
        </w:rPr>
        <w:t xml:space="preserve"> </w:t>
      </w:r>
      <w:r w:rsidR="00525EDA" w:rsidRPr="00525EDA">
        <w:rPr>
          <w:rFonts w:ascii="Calibri" w:hAnsi="Calibri" w:cs="Calibri"/>
          <w:sz w:val="23"/>
          <w:szCs w:val="23"/>
        </w:rPr>
        <w:t>﻿</w:t>
      </w:r>
      <w:r w:rsidR="00525EDA" w:rsidRPr="00525EDA">
        <w:rPr>
          <w:sz w:val="23"/>
          <w:szCs w:val="23"/>
        </w:rPr>
        <w:t xml:space="preserve"> </w:t>
      </w:r>
      <w:r w:rsidR="00A461D7">
        <w:rPr>
          <w:sz w:val="23"/>
          <w:szCs w:val="23"/>
        </w:rPr>
        <w:t>U</w:t>
      </w:r>
      <w:r w:rsidR="00525EDA" w:rsidRPr="00525EDA">
        <w:rPr>
          <w:sz w:val="23"/>
          <w:szCs w:val="23"/>
        </w:rPr>
        <w:t>sing word2vec and CNN to classify opinions</w:t>
      </w:r>
      <w:r w:rsidR="00525EDA">
        <w:rPr>
          <w:sz w:val="23"/>
          <w:szCs w:val="23"/>
        </w:rPr>
        <w:t xml:space="preserve"> </w:t>
      </w:r>
      <w:r w:rsidR="00D76955" w:rsidRPr="00A1354F">
        <w:fldChar w:fldCharType="begin" w:fldLock="1"/>
      </w:r>
      <w:r w:rsidR="00D76955">
        <w:instrText>ADDIN CSL_CITATION {"citationItems":[{"id":"ITEM-1","itemData":{"DOI":"10.1109/ICCCI48352.2020.9104086","ISBN":"9781728145136","abstract":"21st century is touted as a data revolution where tons of data silos being created every second. These data silos are stored across various servers and creating authentic data mines across multiple locations. Business leaders across the world realized the significance of the information residing in these data silos and constantly trying to extract relevant information which can be used to strategize and make savvy decisions. Prodigious salient information out there concealed in customer reviews, tweets, social media comments, and the challenge is to extract hidden insights from it. It is an arduous process to extract meaningful information from these data silos manually. One of the imperative aspects in Natural Language Processing is sentiment Analysis - Extracting emotions, opinions, sentiments, fervor from the corpus of data and showcasing general opinion of the reviewers about the product. All previous works in NLP rely on traditional classification techniques like Support Vector Machines, Naïve Bayes, Maximum Entropy, Random forest, etc. With the advent of deep learning models, there is a reliable improvement in accuracy in Natural Language Processing. This paper introduces a deep learning technique namely Deep Convolutional Neural Network which captures a sentiment in the text corpus. The performance of this model will be evaluated on the Amazon product reviews and IMDB movie reviews.","author":[{"dropping-particle":"","family":"Tammina","given":"Srikanth","non-dropping-particle":"","parse-names":false,"suffix":""},{"dropping-particle":"","family":"Annareddy","given":"Sunil","non-dropping-particle":"","parse-names":false,"suffix":""}],"container-title":"2020 International Conference on Computer Communication and Informatics, ICCCI 2020","id":"ITEM-1","issued":{"date-parts":[["2020"]]},"page":"20-25","title":"Sentiment analysis on customer reviews using convolutional neural network","type":"article-journal"},"uris":["http://www.mendeley.com/documents/?uuid=2f491431-057f-42af-bc20-befa44105322"]}],"mendeley":{"formattedCitation":"(Tammina and Annareddy, 2020)","plainTextFormattedCitation":"(Tammina and Annareddy, 2020)","previouslyFormattedCitation":"(Tammina and Annareddy, 2020)"},"properties":{"noteIndex":0},"schema":"https://github.com/citation-style-language/schema/raw/master/csl-citation.json"}</w:instrText>
      </w:r>
      <w:r w:rsidR="00D76955" w:rsidRPr="00A1354F">
        <w:fldChar w:fldCharType="separate"/>
      </w:r>
      <w:r w:rsidR="00D76955" w:rsidRPr="00A1354F">
        <w:rPr>
          <w:noProof/>
        </w:rPr>
        <w:t>(Tammina and Annareddy, 2020)</w:t>
      </w:r>
      <w:r w:rsidR="00D76955" w:rsidRPr="00A1354F">
        <w:fldChar w:fldCharType="end"/>
      </w:r>
    </w:p>
    <w:p w14:paraId="43C75CB0" w14:textId="77777777" w:rsidR="00FA1CA1" w:rsidRPr="0070623F" w:rsidRDefault="00FA1CA1" w:rsidP="0070623F">
      <w:pPr>
        <w:pStyle w:val="Default"/>
        <w:spacing w:after="162" w:line="360" w:lineRule="auto"/>
        <w:jc w:val="center"/>
        <w:rPr>
          <w:sz w:val="23"/>
          <w:szCs w:val="23"/>
        </w:rPr>
      </w:pPr>
    </w:p>
    <w:p w14:paraId="066175DA" w14:textId="05227AC6" w:rsidR="00926844" w:rsidRDefault="00E40AB3" w:rsidP="0097146D">
      <w:pPr>
        <w:pStyle w:val="Default"/>
        <w:spacing w:after="162" w:line="360" w:lineRule="auto"/>
        <w:jc w:val="both"/>
      </w:pPr>
      <w:r>
        <w:fldChar w:fldCharType="begin" w:fldLock="1"/>
      </w:r>
      <w:r w:rsidR="006B634B">
        <w:instrText>ADDIN CSL_CITATION {"citationItems":[{"id":"ITEM-1","itemData":{"DOI":"10.1109/SMART46866.2019.9117274","ISBN":"9781728132457","abstract":"In today's world business are becoming online based. Companies sell their products and seek for consumer's feedback. When all the consumer writes their review about that's a product, It's becomes difficult to say that product is good or not based on their review. That's where Deep learning come. By using this, we can extract opinion or sentiment from the text which is written by the consumer. This is sentiment analysis. It can classify the emotional status of that review. Our project detects opinion from consumer's review whether it is good or bad. We use SVM, Naive Bayes algorithm and some methods. We use the Naive Bayes algorithm because we want to know how often words occur in the document. And then we use SVM for classifying whether words are positive or negative. For our researching purpose, we use the Amazon consumer review data set, which was available online. Some methods that we are using for preprocessing and cleaned the document where just words are left. We trained our model so well with twenty-four thousand data. So, it will give us the best accuracy and we make this model with the best algorithm and after that, it gives the accuracy of 98.39%. This project will help us in real life when we are having trouble with product reviews. Our machine will help us to determine which review is good and which review is bad and make a category of a positive and negative review and saves our time.","author":[{"dropping-particle":"","family":"Hossain","given":"Rakib","non-dropping-particle":"","parse-names":false,"suffix":""},{"dropping-particle":"","family":"Ahamed","given":"Fowjael","non-dropping-particle":"","parse-names":false,"suffix":""},{"dropping-particle":"","family":"Zannat","given":"Raihana","non-dropping-particle":"","parse-names":false,"suffix":""},{"dropping-particle":"","family":"Rabbani","given":"Md Golam","non-dropping-particle":"","parse-names":false,"suffix":""}],"container-title":"Proceedings of the 2019 8th International Conference on System Modeling and Advancement in Research Trends, SMART 2019","id":"ITEM-1","issued":{"date-parts":[["2020"]]},"page":"329-333","title":"Comparative Sentiment Analysis using Difference Types of Machine Learning Algorithm","type":"article-journal"},"uris":["http://www.mendeley.com/documents/?uuid=5a387e91-16be-4178-a5b0-5cc72fcf1419"]}],"mendeley":{"formattedCitation":"(Hossain et al., 2020)","plainTextFormattedCitation":"(Hossain et al., 2020)","previouslyFormattedCitation":"(Hossain et al., 2020)"},"properties":{"noteIndex":0},"schema":"https://github.com/citation-style-language/schema/raw/master/csl-citation.json"}</w:instrText>
      </w:r>
      <w:r>
        <w:fldChar w:fldCharType="separate"/>
      </w:r>
      <w:r w:rsidRPr="00E40AB3">
        <w:rPr>
          <w:noProof/>
        </w:rPr>
        <w:t>(Hossain et al., 2020)</w:t>
      </w:r>
      <w:r>
        <w:fldChar w:fldCharType="end"/>
      </w:r>
      <w:r>
        <w:t xml:space="preserve"> in their research applied SVM, KNN, NB </w:t>
      </w:r>
      <w:r w:rsidR="00CB025C">
        <w:t xml:space="preserve">and Gradient boosting classifier on amazon consumer reviews dataset. </w:t>
      </w:r>
      <w:r w:rsidR="009237D5">
        <w:t>Dataset had around 24k reviews.</w:t>
      </w:r>
      <w:r w:rsidR="00E1099B">
        <w:t xml:space="preserve"> Research suggested that NB gets the best accuracy score although other models were also very near in the performance.</w:t>
      </w:r>
      <w:r w:rsidR="00DE69F2">
        <w:t xml:space="preserve"> Accuracy, Precision, Recall, and F1-Measure were used as evalu</w:t>
      </w:r>
      <w:r w:rsidR="00025D2E">
        <w:t>a</w:t>
      </w:r>
      <w:r w:rsidR="00DE69F2">
        <w:t>tion metrics.</w:t>
      </w:r>
      <w:r w:rsidR="004864B9">
        <w:t xml:space="preserve"> </w:t>
      </w:r>
      <w:r w:rsidR="004450CA">
        <w:t xml:space="preserve">For gradient boosting they used week learners and </w:t>
      </w:r>
      <w:r w:rsidR="0059420F">
        <w:t xml:space="preserve">parameters like </w:t>
      </w:r>
      <w:r w:rsidR="00A123CD">
        <w:t>min_samples_leaf, max_depth, random_state, n_estimator, subsamples, learning_rate etc.</w:t>
      </w:r>
    </w:p>
    <w:tbl>
      <w:tblPr>
        <w:tblStyle w:val="TableGrid"/>
        <w:tblW w:w="0" w:type="auto"/>
        <w:tblBorders>
          <w:insideH w:val="none" w:sz="0" w:space="0" w:color="auto"/>
          <w:insideV w:val="none" w:sz="0" w:space="0" w:color="auto"/>
        </w:tblBorders>
        <w:tblLayout w:type="fixed"/>
        <w:tblLook w:val="04A0" w:firstRow="1" w:lastRow="0" w:firstColumn="1" w:lastColumn="0" w:noHBand="0" w:noVBand="1"/>
      </w:tblPr>
      <w:tblGrid>
        <w:gridCol w:w="3256"/>
        <w:gridCol w:w="5799"/>
      </w:tblGrid>
      <w:tr w:rsidR="00E71500" w14:paraId="31A123DA" w14:textId="77777777" w:rsidTr="00E71500">
        <w:tc>
          <w:tcPr>
            <w:tcW w:w="3256" w:type="dxa"/>
          </w:tcPr>
          <w:p w14:paraId="6FD323BC" w14:textId="77777777" w:rsidR="0024207A" w:rsidRDefault="0024207A" w:rsidP="0024207A">
            <w:pPr>
              <w:pStyle w:val="Default"/>
              <w:spacing w:after="162" w:line="360" w:lineRule="auto"/>
              <w:jc w:val="center"/>
            </w:pPr>
            <w:r>
              <w:t>Methodology</w:t>
            </w:r>
          </w:p>
          <w:p w14:paraId="761B680C" w14:textId="5B092701" w:rsidR="0024207A" w:rsidRDefault="0024207A" w:rsidP="0024207A">
            <w:pPr>
              <w:pStyle w:val="Default"/>
              <w:spacing w:after="162" w:line="360" w:lineRule="auto"/>
              <w:jc w:val="center"/>
            </w:pPr>
            <w:r>
              <w:rPr>
                <w:noProof/>
              </w:rPr>
              <w:drawing>
                <wp:inline distT="0" distB="0" distL="0" distR="0" wp14:anchorId="092A341F" wp14:editId="065EFDE2">
                  <wp:extent cx="2097024" cy="2683914"/>
                  <wp:effectExtent l="0" t="0" r="0" b="0"/>
                  <wp:docPr id="64" name="Picture 6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Diagram&#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115942" cy="2708127"/>
                          </a:xfrm>
                          <a:prstGeom prst="rect">
                            <a:avLst/>
                          </a:prstGeom>
                        </pic:spPr>
                      </pic:pic>
                    </a:graphicData>
                  </a:graphic>
                </wp:inline>
              </w:drawing>
            </w:r>
          </w:p>
        </w:tc>
        <w:tc>
          <w:tcPr>
            <w:tcW w:w="5799" w:type="dxa"/>
          </w:tcPr>
          <w:p w14:paraId="40DC60E5" w14:textId="77777777" w:rsidR="00E71500" w:rsidRDefault="00E71500" w:rsidP="0024207A">
            <w:pPr>
              <w:pStyle w:val="Default"/>
              <w:spacing w:after="162" w:line="360" w:lineRule="auto"/>
              <w:jc w:val="center"/>
            </w:pPr>
          </w:p>
          <w:p w14:paraId="3CEFB2C4" w14:textId="77777777" w:rsidR="00E71500" w:rsidRDefault="00E71500" w:rsidP="0024207A">
            <w:pPr>
              <w:pStyle w:val="Default"/>
              <w:spacing w:after="162" w:line="360" w:lineRule="auto"/>
              <w:jc w:val="center"/>
            </w:pPr>
          </w:p>
          <w:p w14:paraId="4971CC51" w14:textId="617E14C5" w:rsidR="0024207A" w:rsidRDefault="0024207A" w:rsidP="0024207A">
            <w:pPr>
              <w:pStyle w:val="Default"/>
              <w:spacing w:after="162" w:line="360" w:lineRule="auto"/>
              <w:jc w:val="center"/>
            </w:pPr>
            <w:r>
              <w:t>Results</w:t>
            </w:r>
          </w:p>
          <w:p w14:paraId="14739829" w14:textId="3479DE0A" w:rsidR="0024207A" w:rsidRDefault="00E71500" w:rsidP="0024207A">
            <w:pPr>
              <w:pStyle w:val="Default"/>
              <w:spacing w:after="162" w:line="360" w:lineRule="auto"/>
              <w:jc w:val="center"/>
            </w:pPr>
            <w:r>
              <w:rPr>
                <w:noProof/>
              </w:rPr>
              <w:drawing>
                <wp:inline distT="0" distB="0" distL="0" distR="0" wp14:anchorId="424802D8" wp14:editId="607E4EFE">
                  <wp:extent cx="3634867" cy="761458"/>
                  <wp:effectExtent l="0" t="0" r="0" b="635"/>
                  <wp:docPr id="65" name="Picture 6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Table&#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52512" cy="765154"/>
                          </a:xfrm>
                          <a:prstGeom prst="rect">
                            <a:avLst/>
                          </a:prstGeom>
                        </pic:spPr>
                      </pic:pic>
                    </a:graphicData>
                  </a:graphic>
                </wp:inline>
              </w:drawing>
            </w:r>
          </w:p>
        </w:tc>
      </w:tr>
    </w:tbl>
    <w:p w14:paraId="050B98CB" w14:textId="0B25B7AC" w:rsidR="00275C8A" w:rsidRPr="008A4880" w:rsidRDefault="00C0345F" w:rsidP="008A4880">
      <w:pPr>
        <w:pStyle w:val="Default"/>
        <w:spacing w:after="162" w:line="360" w:lineRule="auto"/>
        <w:jc w:val="center"/>
        <w:rPr>
          <w:sz w:val="23"/>
          <w:szCs w:val="23"/>
        </w:rPr>
      </w:pPr>
      <w:r w:rsidRPr="008242D2">
        <w:rPr>
          <w:sz w:val="23"/>
          <w:szCs w:val="23"/>
        </w:rPr>
        <w:t>Figure 2.1</w:t>
      </w:r>
      <w:r w:rsidR="00836FBB">
        <w:rPr>
          <w:sz w:val="23"/>
          <w:szCs w:val="23"/>
        </w:rPr>
        <w:t>7</w:t>
      </w:r>
      <w:r w:rsidRPr="008242D2">
        <w:rPr>
          <w:sz w:val="23"/>
          <w:szCs w:val="23"/>
        </w:rPr>
        <w:t xml:space="preserve"> </w:t>
      </w:r>
      <w:r w:rsidR="00B96783">
        <w:rPr>
          <w:sz w:val="23"/>
          <w:szCs w:val="23"/>
        </w:rPr>
        <w:t>Proposed Model</w:t>
      </w:r>
      <w:r w:rsidR="001936E7">
        <w:rPr>
          <w:sz w:val="23"/>
          <w:szCs w:val="23"/>
        </w:rPr>
        <w:t xml:space="preserve"> </w:t>
      </w:r>
      <w:r w:rsidR="00DB57D5">
        <w:rPr>
          <w:sz w:val="23"/>
          <w:szCs w:val="23"/>
        </w:rPr>
        <w:t>&amp;</w:t>
      </w:r>
      <w:r w:rsidR="001936E7">
        <w:rPr>
          <w:sz w:val="23"/>
          <w:szCs w:val="23"/>
        </w:rPr>
        <w:t xml:space="preserve"> </w:t>
      </w:r>
      <w:r w:rsidR="00F406F3">
        <w:rPr>
          <w:sz w:val="23"/>
          <w:szCs w:val="23"/>
        </w:rPr>
        <w:t>R</w:t>
      </w:r>
      <w:r w:rsidR="001936E7">
        <w:rPr>
          <w:sz w:val="23"/>
          <w:szCs w:val="23"/>
        </w:rPr>
        <w:t>esults</w:t>
      </w:r>
      <w:r>
        <w:rPr>
          <w:sz w:val="23"/>
          <w:szCs w:val="23"/>
        </w:rPr>
        <w:t xml:space="preserve"> </w:t>
      </w:r>
      <w:r w:rsidR="00080281" w:rsidRPr="00E40AB3">
        <w:rPr>
          <w:noProof/>
        </w:rPr>
        <w:t>(Hossain et al., 2020</w:t>
      </w:r>
      <w:r w:rsidR="00080281">
        <w:rPr>
          <w:noProof/>
        </w:rPr>
        <w:t>)</w:t>
      </w:r>
    </w:p>
    <w:p w14:paraId="4689260C" w14:textId="7944DC88" w:rsidR="007B6BEC" w:rsidRDefault="006B6F06" w:rsidP="0097146D">
      <w:pPr>
        <w:pStyle w:val="Default"/>
        <w:spacing w:after="162" w:line="360" w:lineRule="auto"/>
        <w:jc w:val="both"/>
      </w:pPr>
      <w:r>
        <w:lastRenderedPageBreak/>
        <w:fldChar w:fldCharType="begin" w:fldLock="1"/>
      </w:r>
      <w:r w:rsidR="004604D5">
        <w:instrText>ADDIN CSL_CITATION {"citationItems":[{"id":"ITEM-1","itemData":{"ISBN":"9781665444095","author":[{"dropping-particle":"","family":"Shehu","given":"Safiya A","non-dropping-particle":"","parse-names":false,"suffix":""},{"dropping-particle":"","family":"Mohammed","given":"Abdulmalik D","non-dropping-particle":"","parse-names":false,"suffix":""},{"dropping-particle":"","family":"Abdullahi","given":"Ibrahim M","non-dropping-particle":"","parse-names":false,"suffix":""}],"id":"ITEM-1","issued":{"date-parts":[["2020"]]},"page":"132-139","title":"An Optimized Customers Sentiment Analysis Model Using Pastoralist Optimization Algorithm ( POA ) and Deep Learning","type":"article-journal"},"uris":["http://www.mendeley.com/documents/?uuid=e0696ca0-c3a1-467d-90a0-8a3d553f784c"]}],"mendeley":{"formattedCitation":"(Shehu et al., 2020)","plainTextFormattedCitation":"(Shehu et al., 2020)","previouslyFormattedCitation":"(Shehu et al., 2020)"},"properties":{"noteIndex":0},"schema":"https://github.com/citation-style-language/schema/raw/master/csl-citation.json"}</w:instrText>
      </w:r>
      <w:r>
        <w:fldChar w:fldCharType="separate"/>
      </w:r>
      <w:r w:rsidRPr="006B6F06">
        <w:rPr>
          <w:noProof/>
        </w:rPr>
        <w:t>(Shehu et al., 2020)</w:t>
      </w:r>
      <w:r>
        <w:fldChar w:fldCharType="end"/>
      </w:r>
      <w:r>
        <w:t xml:space="preserve"> in their research proposed optimised LSTM approach using </w:t>
      </w:r>
      <w:r w:rsidRPr="006B6F06">
        <w:rPr>
          <w:rFonts w:ascii="Calibri" w:hAnsi="Calibri" w:cs="Calibri"/>
        </w:rPr>
        <w:t>﻿</w:t>
      </w:r>
      <w:r w:rsidRPr="006B6F06">
        <w:t>Pastoralist Optimization Algorithm</w:t>
      </w:r>
      <w:r>
        <w:t xml:space="preserve"> for sentiment analysis.</w:t>
      </w:r>
      <w:r w:rsidR="0070759A">
        <w:t xml:space="preserve"> Amazon product review dataset was used in the research.</w:t>
      </w:r>
      <w:r w:rsidR="00314E08">
        <w:t xml:space="preserve"> POA-LSTM was then compared with LSTM for performance and results showed that POA-LSTM performs better </w:t>
      </w:r>
      <w:r w:rsidR="00A31E12">
        <w:t>for different population sizes.</w:t>
      </w:r>
      <w:r w:rsidR="00394D82">
        <w:t xml:space="preserve"> Accuracy, Precision, Recall and F1-score were used as evaluation metrics.</w:t>
      </w:r>
      <w:r w:rsidR="00DB32C8">
        <w:t xml:space="preserve"> As a part of pre-processing, elimination of URLs, special ciphers, break words </w:t>
      </w:r>
      <w:r w:rsidR="00CD3FB7">
        <w:t>were</w:t>
      </w:r>
      <w:r w:rsidR="00DB32C8">
        <w:t xml:space="preserve"> done along with tokenization.</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773"/>
        <w:gridCol w:w="4282"/>
      </w:tblGrid>
      <w:tr w:rsidR="00023942" w14:paraId="1BCF6FFE" w14:textId="77777777" w:rsidTr="00C0345F">
        <w:tc>
          <w:tcPr>
            <w:tcW w:w="4773" w:type="dxa"/>
          </w:tcPr>
          <w:p w14:paraId="41662849" w14:textId="77777777" w:rsidR="00641A28" w:rsidRDefault="00641A28" w:rsidP="00641A28">
            <w:pPr>
              <w:pStyle w:val="Default"/>
              <w:spacing w:after="162" w:line="360" w:lineRule="auto"/>
              <w:jc w:val="center"/>
            </w:pPr>
            <w:r>
              <w:t>Methodology</w:t>
            </w:r>
          </w:p>
          <w:p w14:paraId="6865699F" w14:textId="29CB30DF" w:rsidR="00AE515C" w:rsidRDefault="00012AB7" w:rsidP="00641A28">
            <w:pPr>
              <w:pStyle w:val="Default"/>
              <w:spacing w:after="162" w:line="360" w:lineRule="auto"/>
              <w:jc w:val="center"/>
            </w:pPr>
            <w:r>
              <w:rPr>
                <w:noProof/>
              </w:rPr>
              <w:drawing>
                <wp:inline distT="0" distB="0" distL="0" distR="0" wp14:anchorId="731E9754" wp14:editId="0D491253">
                  <wp:extent cx="2934238" cy="2904135"/>
                  <wp:effectExtent l="0" t="0" r="0" b="4445"/>
                  <wp:docPr id="79" name="Picture 7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A picture containing graphical user interface&#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944993" cy="2914780"/>
                          </a:xfrm>
                          <a:prstGeom prst="rect">
                            <a:avLst/>
                          </a:prstGeom>
                        </pic:spPr>
                      </pic:pic>
                    </a:graphicData>
                  </a:graphic>
                </wp:inline>
              </w:drawing>
            </w:r>
          </w:p>
        </w:tc>
        <w:tc>
          <w:tcPr>
            <w:tcW w:w="4282" w:type="dxa"/>
          </w:tcPr>
          <w:p w14:paraId="1789B2B5" w14:textId="77777777" w:rsidR="00641A28" w:rsidRDefault="00641A28" w:rsidP="00641A28">
            <w:pPr>
              <w:pStyle w:val="Default"/>
              <w:spacing w:after="162" w:line="360" w:lineRule="auto"/>
              <w:jc w:val="center"/>
            </w:pPr>
            <w:r>
              <w:t>Results</w:t>
            </w:r>
          </w:p>
          <w:p w14:paraId="1591F778" w14:textId="02BE1357" w:rsidR="00AE515C" w:rsidRDefault="00023942" w:rsidP="00641A28">
            <w:pPr>
              <w:pStyle w:val="Default"/>
              <w:spacing w:after="162" w:line="360" w:lineRule="auto"/>
              <w:jc w:val="center"/>
            </w:pPr>
            <w:r>
              <w:rPr>
                <w:noProof/>
              </w:rPr>
              <w:drawing>
                <wp:inline distT="0" distB="0" distL="0" distR="0" wp14:anchorId="50F894CC" wp14:editId="5AF11B8E">
                  <wp:extent cx="2617470" cy="2772461"/>
                  <wp:effectExtent l="0" t="0" r="0" b="0"/>
                  <wp:docPr id="80" name="Picture 8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Chart, line chart&#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50743" cy="2807705"/>
                          </a:xfrm>
                          <a:prstGeom prst="rect">
                            <a:avLst/>
                          </a:prstGeom>
                        </pic:spPr>
                      </pic:pic>
                    </a:graphicData>
                  </a:graphic>
                </wp:inline>
              </w:drawing>
            </w:r>
          </w:p>
        </w:tc>
      </w:tr>
    </w:tbl>
    <w:p w14:paraId="250E90FD" w14:textId="21B7BFBF" w:rsidR="000F1BFD" w:rsidRDefault="00C0345F" w:rsidP="00F2040B">
      <w:pPr>
        <w:pStyle w:val="Default"/>
        <w:spacing w:after="162" w:line="360" w:lineRule="auto"/>
        <w:jc w:val="center"/>
      </w:pPr>
      <w:r w:rsidRPr="008242D2">
        <w:rPr>
          <w:sz w:val="23"/>
          <w:szCs w:val="23"/>
        </w:rPr>
        <w:t>Figure 2.1</w:t>
      </w:r>
      <w:r w:rsidR="00A1137B">
        <w:rPr>
          <w:sz w:val="23"/>
          <w:szCs w:val="23"/>
        </w:rPr>
        <w:t>8</w:t>
      </w:r>
      <w:r w:rsidRPr="008242D2">
        <w:rPr>
          <w:sz w:val="23"/>
          <w:szCs w:val="23"/>
        </w:rPr>
        <w:t xml:space="preserve"> </w:t>
      </w:r>
      <w:r w:rsidR="00104FF0">
        <w:rPr>
          <w:sz w:val="23"/>
          <w:szCs w:val="23"/>
        </w:rPr>
        <w:t>Proposed Methodology and Results</w:t>
      </w:r>
      <w:r>
        <w:rPr>
          <w:sz w:val="23"/>
          <w:szCs w:val="23"/>
        </w:rPr>
        <w:t xml:space="preserve"> </w:t>
      </w:r>
      <w:r w:rsidR="00F2040B">
        <w:fldChar w:fldCharType="begin" w:fldLock="1"/>
      </w:r>
      <w:r w:rsidR="00F2040B">
        <w:instrText>ADDIN CSL_CITATION {"citationItems":[{"id":"ITEM-1","itemData":{"ISBN":"9781665444095","author":[{"dropping-particle":"","family":"Shehu","given":"Safiya A","non-dropping-particle":"","parse-names":false,"suffix":""},{"dropping-particle":"","family":"Mohammed","given":"Abdulmalik D","non-dropping-particle":"","parse-names":false,"suffix":""},{"dropping-particle":"","family":"Abdullahi","given":"Ibrahim M","non-dropping-particle":"","parse-names":false,"suffix":""}],"id":"ITEM-1","issued":{"date-parts":[["2020"]]},"page":"132-139","title":"An Optimized Customers Sentiment Analysis Model Using Pastoralist Optimization Algorithm ( POA ) and Deep Learning","type":"article-journal"},"uris":["http://www.mendeley.com/documents/?uuid=e0696ca0-c3a1-467d-90a0-8a3d553f784c"]}],"mendeley":{"formattedCitation":"(Shehu et al., 2020)","plainTextFormattedCitation":"(Shehu et al., 2020)","previouslyFormattedCitation":"(Shehu et al., 2020)"},"properties":{"noteIndex":0},"schema":"https://github.com/citation-style-language/schema/raw/master/csl-citation.json"}</w:instrText>
      </w:r>
      <w:r w:rsidR="00F2040B">
        <w:fldChar w:fldCharType="separate"/>
      </w:r>
      <w:r w:rsidR="00F2040B" w:rsidRPr="006B6F06">
        <w:rPr>
          <w:noProof/>
        </w:rPr>
        <w:t>(Shehu et al., 2020)</w:t>
      </w:r>
      <w:r w:rsidR="00F2040B">
        <w:fldChar w:fldCharType="end"/>
      </w:r>
    </w:p>
    <w:p w14:paraId="2143D110" w14:textId="77777777" w:rsidR="00F2040B" w:rsidRDefault="00F2040B" w:rsidP="00F2040B">
      <w:pPr>
        <w:pStyle w:val="Default"/>
        <w:spacing w:after="162" w:line="360" w:lineRule="auto"/>
        <w:jc w:val="center"/>
      </w:pPr>
    </w:p>
    <w:p w14:paraId="15D84F91" w14:textId="20DE183D" w:rsidR="004604D5" w:rsidRPr="00A671FA" w:rsidRDefault="004F599A" w:rsidP="0097146D">
      <w:pPr>
        <w:pStyle w:val="Default"/>
        <w:spacing w:after="162" w:line="360" w:lineRule="auto"/>
        <w:jc w:val="both"/>
        <w:rPr>
          <w:b/>
          <w:bCs/>
          <w:sz w:val="23"/>
          <w:szCs w:val="23"/>
        </w:rPr>
      </w:pPr>
      <w:r w:rsidRPr="00264403">
        <w:rPr>
          <w:b/>
          <w:bCs/>
          <w:sz w:val="23"/>
          <w:szCs w:val="23"/>
        </w:rPr>
        <w:t>2.4</w:t>
      </w:r>
      <w:r w:rsidR="00E61C8B">
        <w:rPr>
          <w:b/>
          <w:bCs/>
          <w:sz w:val="23"/>
          <w:szCs w:val="23"/>
        </w:rPr>
        <w:tab/>
      </w:r>
      <w:r w:rsidRPr="009B5B59">
        <w:rPr>
          <w:b/>
          <w:bCs/>
        </w:rPr>
        <w:t>Sentiment</w:t>
      </w:r>
      <w:r w:rsidRPr="00264403">
        <w:rPr>
          <w:b/>
          <w:bCs/>
          <w:sz w:val="23"/>
          <w:szCs w:val="23"/>
        </w:rPr>
        <w:t xml:space="preserve"> Analy</w:t>
      </w:r>
      <w:r>
        <w:rPr>
          <w:b/>
          <w:bCs/>
          <w:sz w:val="23"/>
          <w:szCs w:val="23"/>
        </w:rPr>
        <w:t>s</w:t>
      </w:r>
      <w:r w:rsidRPr="00264403">
        <w:rPr>
          <w:b/>
          <w:bCs/>
          <w:sz w:val="23"/>
          <w:szCs w:val="23"/>
        </w:rPr>
        <w:t>is in other domains.</w:t>
      </w:r>
    </w:p>
    <w:p w14:paraId="24182051" w14:textId="21D5B098" w:rsidR="00287C91" w:rsidRDefault="00264403" w:rsidP="0097146D">
      <w:pPr>
        <w:spacing w:line="360" w:lineRule="auto"/>
        <w:jc w:val="both"/>
      </w:pPr>
      <w:r w:rsidRPr="0043796F">
        <w:rPr>
          <w:lang w:val="en-US"/>
        </w:rPr>
        <w:fldChar w:fldCharType="begin" w:fldLock="1"/>
      </w:r>
      <w:r w:rsidRPr="0043796F">
        <w:rPr>
          <w:lang w:val="en-US"/>
        </w:rPr>
        <w:instrText>ADDIN CSL_CITATION {"citationItems":[{"id":"ITEM-1","itemData":{"DOI":"10.1145/3388218.3388229","ISBN":"9781450376716","abstract":"Sentiment analysis is an area that gains wide interest from research because of its importance and advantages in various fields. Different approaches and techniques are used to classify the sentiment of texts. Word embedding is one of the effective methods that represent aspects of word meaning and help to improve sentiment classification accuracy. Word2vec is well-known and widely used in learning word embedding that includes two models: Skip-Gram (SG) model and Continuous Bag-of-Words model (CBOW). Some of the studies use one of these models and other studies use both of them. In this survey, we highlight the latest studies on using the Word2vec model for sentiment analysis and its role in improving sentiment classification accuracy.","author":[{"dropping-particle":"","family":"Al-Saqqa","given":"Samar","non-dropping-particle":"","parse-names":false,"suffix":""},{"dropping-particle":"","family":"Awajan","given":"Arafat","non-dropping-particle":"","parse-names":false,"suffix":""}],"container-title":"ACM International Conference Proceeding Series","id":"ITEM-1","issue":"June 2020","issued":{"date-parts":[["2019"]]},"page":"39-43","title":"The Use of Word2vec Model in Sentiment Analysis: A Survey","type":"article-journal"},"uris":["http://www.mendeley.com/documents/?uuid=8625bc73-d57f-4711-974c-d2f0b52652fc"]}],"mendeley":{"formattedCitation":"(Al-Saqqa and Awajan, 2019)","plainTextFormattedCitation":"(Al-Saqqa and Awajan, 2019)","previouslyFormattedCitation":"(Al-Saqqa and Awajan, 2019)"},"properties":{"noteIndex":0},"schema":"https://github.com/citation-style-language/schema/raw/master/csl-citation.json"}</w:instrText>
      </w:r>
      <w:r w:rsidRPr="0043796F">
        <w:rPr>
          <w:lang w:val="en-US"/>
        </w:rPr>
        <w:fldChar w:fldCharType="separate"/>
      </w:r>
      <w:r w:rsidRPr="0043796F">
        <w:rPr>
          <w:noProof/>
          <w:lang w:val="en-US"/>
        </w:rPr>
        <w:t>(Al-Saqqa and Awajan, 2019)</w:t>
      </w:r>
      <w:r w:rsidRPr="0043796F">
        <w:rPr>
          <w:lang w:val="en-US"/>
        </w:rPr>
        <w:fldChar w:fldCharType="end"/>
      </w:r>
      <w:r w:rsidRPr="0043796F">
        <w:rPr>
          <w:lang w:val="en-US"/>
        </w:rPr>
        <w:t xml:space="preserve"> </w:t>
      </w:r>
      <w:r>
        <w:rPr>
          <w:lang w:val="en-US"/>
        </w:rPr>
        <w:t>in their survey</w:t>
      </w:r>
      <w:r w:rsidRPr="0043796F">
        <w:rPr>
          <w:lang w:val="en-US"/>
        </w:rPr>
        <w:t xml:space="preserve"> found </w:t>
      </w:r>
      <w:r w:rsidRPr="0043796F">
        <w:t>the</w:t>
      </w:r>
      <w:r>
        <w:t xml:space="preserve"> in the word embedding techniques CBOW and skip-gram, Skip-gram works better for infrequent words than the other. And CBOW works well with frequent words and is faster compared to skip-gram. They used different datasets like Twitter dataset, Arabic Health Services dataset, Airline tweets, Kaggle competition dataset etc in English, Chinese and Arabic languages.</w:t>
      </w:r>
    </w:p>
    <w:tbl>
      <w:tblPr>
        <w:tblStyle w:val="TableGrid"/>
        <w:tblW w:w="0" w:type="auto"/>
        <w:jc w:val="center"/>
        <w:tblBorders>
          <w:insideH w:val="none" w:sz="0" w:space="0" w:color="auto"/>
          <w:insideV w:val="none" w:sz="0" w:space="0" w:color="auto"/>
        </w:tblBorders>
        <w:tblLook w:val="04A0" w:firstRow="1" w:lastRow="0" w:firstColumn="1" w:lastColumn="0" w:noHBand="0" w:noVBand="1"/>
      </w:tblPr>
      <w:tblGrid>
        <w:gridCol w:w="6613"/>
      </w:tblGrid>
      <w:tr w:rsidR="00013163" w14:paraId="3E420806" w14:textId="77777777" w:rsidTr="008D727C">
        <w:trPr>
          <w:trHeight w:val="4175"/>
          <w:jc w:val="center"/>
        </w:trPr>
        <w:tc>
          <w:tcPr>
            <w:tcW w:w="6613" w:type="dxa"/>
          </w:tcPr>
          <w:p w14:paraId="1DF737BE" w14:textId="77777777" w:rsidR="00013163" w:rsidRDefault="00013163" w:rsidP="00D00997">
            <w:pPr>
              <w:pStyle w:val="Default"/>
              <w:spacing w:after="162" w:line="360" w:lineRule="auto"/>
              <w:jc w:val="center"/>
            </w:pPr>
            <w:r>
              <w:lastRenderedPageBreak/>
              <w:t>Architecture of CBOW and skip-gram</w:t>
            </w:r>
          </w:p>
          <w:p w14:paraId="64CFB7CA" w14:textId="77777777" w:rsidR="00013163" w:rsidRDefault="00013163" w:rsidP="00D00997">
            <w:pPr>
              <w:spacing w:line="360" w:lineRule="auto"/>
              <w:jc w:val="center"/>
            </w:pPr>
            <w:r>
              <w:rPr>
                <w:noProof/>
              </w:rPr>
              <w:drawing>
                <wp:inline distT="0" distB="0" distL="0" distR="0" wp14:anchorId="1CD23CF9" wp14:editId="4879D2DB">
                  <wp:extent cx="3361418" cy="2139590"/>
                  <wp:effectExtent l="0" t="0" r="4445" b="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369394" cy="2144667"/>
                          </a:xfrm>
                          <a:prstGeom prst="rect">
                            <a:avLst/>
                          </a:prstGeom>
                        </pic:spPr>
                      </pic:pic>
                    </a:graphicData>
                  </a:graphic>
                </wp:inline>
              </w:drawing>
            </w:r>
          </w:p>
          <w:p w14:paraId="0B00F19F" w14:textId="55597AFA" w:rsidR="00847D18" w:rsidRDefault="00847D18" w:rsidP="0097146D">
            <w:pPr>
              <w:spacing w:line="360" w:lineRule="auto"/>
              <w:jc w:val="both"/>
            </w:pPr>
          </w:p>
        </w:tc>
      </w:tr>
    </w:tbl>
    <w:p w14:paraId="50F96C44" w14:textId="0FCE0172" w:rsidR="00C0345F" w:rsidRDefault="00C0345F" w:rsidP="00C0345F">
      <w:pPr>
        <w:pStyle w:val="Default"/>
        <w:spacing w:after="162" w:line="360" w:lineRule="auto"/>
        <w:jc w:val="center"/>
        <w:rPr>
          <w:sz w:val="23"/>
          <w:szCs w:val="23"/>
        </w:rPr>
      </w:pPr>
      <w:r w:rsidRPr="008242D2">
        <w:rPr>
          <w:sz w:val="23"/>
          <w:szCs w:val="23"/>
        </w:rPr>
        <w:t>Figure 2.1</w:t>
      </w:r>
      <w:r w:rsidR="00100205">
        <w:rPr>
          <w:sz w:val="23"/>
          <w:szCs w:val="23"/>
        </w:rPr>
        <w:t>9</w:t>
      </w:r>
      <w:r w:rsidRPr="008242D2">
        <w:rPr>
          <w:sz w:val="23"/>
          <w:szCs w:val="23"/>
        </w:rPr>
        <w:t xml:space="preserve"> </w:t>
      </w:r>
      <w:r w:rsidR="003F2320" w:rsidRPr="003F2320">
        <w:rPr>
          <w:rFonts w:ascii="Calibri" w:hAnsi="Calibri" w:cs="Calibri"/>
          <w:sz w:val="23"/>
          <w:szCs w:val="23"/>
        </w:rPr>
        <w:t>﻿</w:t>
      </w:r>
      <w:r w:rsidR="003F2320" w:rsidRPr="003F2320">
        <w:rPr>
          <w:sz w:val="23"/>
          <w:szCs w:val="23"/>
        </w:rPr>
        <w:t>The architecture of CBOW and Skip-gram algorithms</w:t>
      </w:r>
      <w:r w:rsidR="003F2320" w:rsidRPr="003F2320">
        <w:rPr>
          <w:sz w:val="23"/>
          <w:szCs w:val="23"/>
        </w:rPr>
        <w:t xml:space="preserve"> </w:t>
      </w:r>
      <w:r w:rsidR="00C310C7" w:rsidRPr="0043796F">
        <w:rPr>
          <w:lang w:val="en-US"/>
        </w:rPr>
        <w:fldChar w:fldCharType="begin" w:fldLock="1"/>
      </w:r>
      <w:r w:rsidR="00C310C7" w:rsidRPr="0043796F">
        <w:rPr>
          <w:lang w:val="en-US"/>
        </w:rPr>
        <w:instrText>ADDIN CSL_CITATION {"citationItems":[{"id":"ITEM-1","itemData":{"DOI":"10.1145/3388218.3388229","ISBN":"9781450376716","abstract":"Sentiment analysis is an area that gains wide interest from research because of its importance and advantages in various fields. Different approaches and techniques are used to classify the sentiment of texts. Word embedding is one of the effective methods that represent aspects of word meaning and help to improve sentiment classification accuracy. Word2vec is well-known and widely used in learning word embedding that includes two models: Skip-Gram (SG) model and Continuous Bag-of-Words model (CBOW). Some of the studies use one of these models and other studies use both of them. In this survey, we highlight the latest studies on using the Word2vec model for sentiment analysis and its role in improving sentiment classification accuracy.","author":[{"dropping-particle":"","family":"Al-Saqqa","given":"Samar","non-dropping-particle":"","parse-names":false,"suffix":""},{"dropping-particle":"","family":"Awajan","given":"Arafat","non-dropping-particle":"","parse-names":false,"suffix":""}],"container-title":"ACM International Conference Proceeding Series","id":"ITEM-1","issue":"June 2020","issued":{"date-parts":[["2019"]]},"page":"39-43","title":"The Use of Word2vec Model in Sentiment Analysis: A Survey","type":"article-journal"},"uris":["http://www.mendeley.com/documents/?uuid=8625bc73-d57f-4711-974c-d2f0b52652fc"]}],"mendeley":{"formattedCitation":"(Al-Saqqa and Awajan, 2019)","plainTextFormattedCitation":"(Al-Saqqa and Awajan, 2019)","previouslyFormattedCitation":"(Al-Saqqa and Awajan, 2019)"},"properties":{"noteIndex":0},"schema":"https://github.com/citation-style-language/schema/raw/master/csl-citation.json"}</w:instrText>
      </w:r>
      <w:r w:rsidR="00C310C7" w:rsidRPr="0043796F">
        <w:rPr>
          <w:lang w:val="en-US"/>
        </w:rPr>
        <w:fldChar w:fldCharType="separate"/>
      </w:r>
      <w:r w:rsidR="00C310C7" w:rsidRPr="0043796F">
        <w:rPr>
          <w:noProof/>
          <w:lang w:val="en-US"/>
        </w:rPr>
        <w:t>(Al-Saqqa and Awajan, 2019)</w:t>
      </w:r>
      <w:r w:rsidR="00C310C7" w:rsidRPr="0043796F">
        <w:rPr>
          <w:lang w:val="en-US"/>
        </w:rPr>
        <w:fldChar w:fldCharType="end"/>
      </w:r>
    </w:p>
    <w:p w14:paraId="722A858B" w14:textId="77777777" w:rsidR="008D727C" w:rsidRDefault="008D727C" w:rsidP="0097146D">
      <w:pPr>
        <w:pStyle w:val="Default"/>
        <w:spacing w:after="162" w:line="360" w:lineRule="auto"/>
        <w:jc w:val="both"/>
      </w:pPr>
    </w:p>
    <w:p w14:paraId="6A84CB4B" w14:textId="2568A690" w:rsidR="00497B50" w:rsidRDefault="00497B50" w:rsidP="0097146D">
      <w:pPr>
        <w:pStyle w:val="Default"/>
        <w:spacing w:after="162" w:line="360" w:lineRule="auto"/>
        <w:jc w:val="both"/>
      </w:pPr>
      <w:r>
        <w:fldChar w:fldCharType="begin" w:fldLock="1"/>
      </w:r>
      <w:r w:rsidR="00B91F89">
        <w:instrText>ADDIN CSL_CITATION {"citationItems":[{"id":"ITEM-1","itemData":{"DOI":"10.1109/Confluence51648.2021.9377046","ISBN":"9780738131603","abstract":"Social media is the major place where people share their feelings in reviews and opinions about anything such as events, products, people, article and many more. These sentiments have great influence on readers who read those opinions and construct their own opinions in the matters. The unstructured data collected from varied sources needs to be analyzed and well-structured to address specific market questions and for this purpose sentiment analysis has received considerable attention over the years. Sentiment analysis is used to decipher the mind-set or feelings of a writer from his review. Many scholars have discussed the ability of deep learning models to resolve the question of knowing consumer emotions. In this paper, we are interested in handling the sentiment analysis task using various deep learning models such as Simple Neural Network, Convolutional Neural Network (CNN) and two Recurrent Neural Networks (RNN) - Long Short Term Memory (LSTM) and Gated Recurrent Unit (GRU).","author":[{"dropping-particle":"","family":"Singh","given":"Harmit","non-dropping-particle":"","parse-names":false,"suffix":""},{"dropping-particle":"","family":"Yadav","given":"Akanksha","non-dropping-particle":"","parse-names":false,"suffix":""},{"dropping-particle":"","family":"Bansal","given":"Rishabh","non-dropping-particle":"","parse-names":false,"suffix":""},{"dropping-particle":"","family":"Mala","given":"Shuchi","non-dropping-particle":"","parse-names":false,"suffix":""}],"container-title":"Proceedings of the Confluence 2021: 11th International Conference on Cloud Computing, Data Science and Engineering","id":"ITEM-1","issued":{"date-parts":[["2021"]]},"page":"304-308","title":"Understanding brand authenticity sentiments using big data analytics","type":"article-journal"},"uris":["http://www.mendeley.com/documents/?uuid=1a063afd-4aa8-4644-bbda-d7cef7b91265"]}],"mendeley":{"formattedCitation":"(Singh et al., 2021)","plainTextFormattedCitation":"(Singh et al., 2021)","previouslyFormattedCitation":"(Singh et al., 2021)"},"properties":{"noteIndex":0},"schema":"https://github.com/citation-style-language/schema/raw/master/csl-citation.json"}</w:instrText>
      </w:r>
      <w:r>
        <w:fldChar w:fldCharType="separate"/>
      </w:r>
      <w:r w:rsidRPr="004604D5">
        <w:rPr>
          <w:noProof/>
        </w:rPr>
        <w:t>(Singh et al., 2021)</w:t>
      </w:r>
      <w:r>
        <w:fldChar w:fldCharType="end"/>
      </w:r>
      <w:r>
        <w:t xml:space="preserve"> in their study applied deep learning models such as simple neural network, CNN and two RNNs like LSTM and GRU on web crawled customer reviews and reported that RNN outperforms simple NN and CNN models. They also plotted various charts measuring loss vs epochs and noticed that simple NN overfits. And other RNN and CNN models do well in comparison. Research also noted that GRU takes lesser time than LSTM to train. Overall GRU yielded the best accuracy score of 85.84%.</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937"/>
        <w:gridCol w:w="5118"/>
      </w:tblGrid>
      <w:tr w:rsidR="0093649B" w14:paraId="6D9FF164" w14:textId="77777777" w:rsidTr="00C0345F">
        <w:tc>
          <w:tcPr>
            <w:tcW w:w="3937" w:type="dxa"/>
          </w:tcPr>
          <w:p w14:paraId="740513AC" w14:textId="77777777" w:rsidR="0093649B" w:rsidRDefault="00437FF9" w:rsidP="00437FF9">
            <w:pPr>
              <w:pStyle w:val="Default"/>
              <w:spacing w:after="162" w:line="360" w:lineRule="auto"/>
              <w:jc w:val="center"/>
            </w:pPr>
            <w:r>
              <w:t>Methodology</w:t>
            </w:r>
          </w:p>
          <w:p w14:paraId="04876D64" w14:textId="77597326" w:rsidR="00437FF9" w:rsidRDefault="00437FF9" w:rsidP="00437FF9">
            <w:pPr>
              <w:pStyle w:val="Default"/>
              <w:spacing w:after="162" w:line="360" w:lineRule="auto"/>
              <w:jc w:val="center"/>
            </w:pPr>
            <w:r>
              <w:rPr>
                <w:noProof/>
              </w:rPr>
              <w:drawing>
                <wp:inline distT="0" distB="0" distL="0" distR="0" wp14:anchorId="3DA37CFB" wp14:editId="26707919">
                  <wp:extent cx="1689100" cy="2612571"/>
                  <wp:effectExtent l="0" t="0" r="0" b="3810"/>
                  <wp:docPr id="81" name="Picture 8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Diagram&#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741483" cy="2693593"/>
                          </a:xfrm>
                          <a:prstGeom prst="rect">
                            <a:avLst/>
                          </a:prstGeom>
                        </pic:spPr>
                      </pic:pic>
                    </a:graphicData>
                  </a:graphic>
                </wp:inline>
              </w:drawing>
            </w:r>
          </w:p>
        </w:tc>
        <w:tc>
          <w:tcPr>
            <w:tcW w:w="5118" w:type="dxa"/>
          </w:tcPr>
          <w:p w14:paraId="1E97230E" w14:textId="77777777" w:rsidR="0093649B" w:rsidRDefault="00437FF9" w:rsidP="00437FF9">
            <w:pPr>
              <w:pStyle w:val="Default"/>
              <w:spacing w:after="162" w:line="360" w:lineRule="auto"/>
              <w:jc w:val="center"/>
            </w:pPr>
            <w:r>
              <w:t>Results</w:t>
            </w:r>
          </w:p>
          <w:p w14:paraId="5A7C4CEC" w14:textId="27289F70" w:rsidR="00437FF9" w:rsidRDefault="00437FF9" w:rsidP="00437FF9">
            <w:pPr>
              <w:pStyle w:val="Default"/>
              <w:spacing w:after="162" w:line="360" w:lineRule="auto"/>
              <w:jc w:val="center"/>
            </w:pPr>
            <w:r>
              <w:rPr>
                <w:noProof/>
              </w:rPr>
              <w:drawing>
                <wp:inline distT="0" distB="0" distL="0" distR="0" wp14:anchorId="5C794CE0" wp14:editId="34870844">
                  <wp:extent cx="3113196" cy="1923897"/>
                  <wp:effectExtent l="0" t="0" r="0" b="0"/>
                  <wp:docPr id="82" name="Picture 8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Table&#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121839" cy="1929238"/>
                          </a:xfrm>
                          <a:prstGeom prst="rect">
                            <a:avLst/>
                          </a:prstGeom>
                        </pic:spPr>
                      </pic:pic>
                    </a:graphicData>
                  </a:graphic>
                </wp:inline>
              </w:drawing>
            </w:r>
          </w:p>
        </w:tc>
      </w:tr>
    </w:tbl>
    <w:p w14:paraId="2BE9074A" w14:textId="3B6821CE" w:rsidR="00497B50" w:rsidRDefault="00C0345F" w:rsidP="0012178B">
      <w:pPr>
        <w:pStyle w:val="Default"/>
        <w:spacing w:after="162" w:line="360" w:lineRule="auto"/>
        <w:jc w:val="center"/>
      </w:pPr>
      <w:r w:rsidRPr="008242D2">
        <w:rPr>
          <w:sz w:val="23"/>
          <w:szCs w:val="23"/>
        </w:rPr>
        <w:t>Figure 2.</w:t>
      </w:r>
      <w:r w:rsidR="00950568">
        <w:rPr>
          <w:sz w:val="23"/>
          <w:szCs w:val="23"/>
        </w:rPr>
        <w:t>20</w:t>
      </w:r>
      <w:r w:rsidRPr="008242D2">
        <w:rPr>
          <w:sz w:val="23"/>
          <w:szCs w:val="23"/>
        </w:rPr>
        <w:t xml:space="preserve"> </w:t>
      </w:r>
      <w:r w:rsidR="00E2561C">
        <w:rPr>
          <w:sz w:val="23"/>
          <w:szCs w:val="23"/>
        </w:rPr>
        <w:t>Process Flow diagram</w:t>
      </w:r>
      <w:r>
        <w:rPr>
          <w:sz w:val="23"/>
          <w:szCs w:val="23"/>
        </w:rPr>
        <w:t xml:space="preserve"> </w:t>
      </w:r>
      <w:r w:rsidR="0012178B">
        <w:fldChar w:fldCharType="begin" w:fldLock="1"/>
      </w:r>
      <w:r w:rsidR="0012178B">
        <w:instrText>ADDIN CSL_CITATION {"citationItems":[{"id":"ITEM-1","itemData":{"DOI":"10.1109/Confluence51648.2021.9377046","ISBN":"9780738131603","abstract":"Social media is the major place where people share their feelings in reviews and opinions about anything such as events, products, people, article and many more. These sentiments have great influence on readers who read those opinions and construct their own opinions in the matters. The unstructured data collected from varied sources needs to be analyzed and well-structured to address specific market questions and for this purpose sentiment analysis has received considerable attention over the years. Sentiment analysis is used to decipher the mind-set or feelings of a writer from his review. Many scholars have discussed the ability of deep learning models to resolve the question of knowing consumer emotions. In this paper, we are interested in handling the sentiment analysis task using various deep learning models such as Simple Neural Network, Convolutional Neural Network (CNN) and two Recurrent Neural Networks (RNN) - Long Short Term Memory (LSTM) and Gated Recurrent Unit (GRU).","author":[{"dropping-particle":"","family":"Singh","given":"Harmit","non-dropping-particle":"","parse-names":false,"suffix":""},{"dropping-particle":"","family":"Yadav","given":"Akanksha","non-dropping-particle":"","parse-names":false,"suffix":""},{"dropping-particle":"","family":"Bansal","given":"Rishabh","non-dropping-particle":"","parse-names":false,"suffix":""},{"dropping-particle":"","family":"Mala","given":"Shuchi","non-dropping-particle":"","parse-names":false,"suffix":""}],"container-title":"Proceedings of the Confluence 2021: 11th International Conference on Cloud Computing, Data Science and Engineering","id":"ITEM-1","issued":{"date-parts":[["2021"]]},"page":"304-308","title":"Understanding brand authenticity sentiments using big data analytics","type":"article-journal"},"uris":["http://www.mendeley.com/documents/?uuid=1a063afd-4aa8-4644-bbda-d7cef7b91265"]}],"mendeley":{"formattedCitation":"(Singh et al., 2021)","plainTextFormattedCitation":"(Singh et al., 2021)","previouslyFormattedCitation":"(Singh et al., 2021)"},"properties":{"noteIndex":0},"schema":"https://github.com/citation-style-language/schema/raw/master/csl-citation.json"}</w:instrText>
      </w:r>
      <w:r w:rsidR="0012178B">
        <w:fldChar w:fldCharType="separate"/>
      </w:r>
      <w:r w:rsidR="0012178B" w:rsidRPr="004604D5">
        <w:rPr>
          <w:noProof/>
        </w:rPr>
        <w:t>(Singh et al., 2021)</w:t>
      </w:r>
      <w:r w:rsidR="0012178B">
        <w:fldChar w:fldCharType="end"/>
      </w:r>
    </w:p>
    <w:p w14:paraId="40696CF0" w14:textId="0377F46F" w:rsidR="008C7CF6" w:rsidRPr="00C9498B" w:rsidRDefault="00AF2C00" w:rsidP="0097146D">
      <w:pPr>
        <w:pStyle w:val="Default"/>
        <w:spacing w:after="162" w:line="360" w:lineRule="auto"/>
        <w:jc w:val="both"/>
      </w:pPr>
      <w:r w:rsidRPr="00C9498B">
        <w:lastRenderedPageBreak/>
        <w:fldChar w:fldCharType="begin" w:fldLock="1"/>
      </w:r>
      <w:r w:rsidR="00457AC9" w:rsidRPr="00C9498B">
        <w:instrText>ADDIN CSL_CITATION {"citationItems":[{"id":"ITEM-1","itemData":{"DOI":"10.1109/Confluence51648.2021.9377070","ISBN":"9780738131603","abstract":"With the technological advancement in the field of digital transformation, the use of the internet and social media has increased immensely. Many people use these platforms to share their views, opinions and experiences. Analyzing such information is significant for any organization as it apprises the organization to understand the need of their customers. Sentiment analysis is an intelligible way to interpret the emotions from the textual information and it helps to determine whether that emotion is positive or negative. This paper outlines the data cleaning and data preparation process for sentiment analysis and presents experimental findings that demonstrates the comparative performance analysis of various classification algorithms. In this context, we have analyzed various machine learning techniques (Support Vector Machine, and Multinomial Naive Bayes) and deep learning techniques (Bidirectional Encoder Representations from Transformers, and Long Short-Term Memory) for sentiment analysis.","author":[{"dropping-particle":"","family":"Dhola","given":"Kaushik","non-dropping-particle":"","parse-names":false,"suffix":""},{"dropping-particle":"","family":"Saradva","given":"Mann","non-dropping-particle":"","parse-names":false,"suffix":""}],"container-title":"Proceedings of the Confluence 2021: 11th International Conference on Cloud Computing, Data Science and Engineering","id":"ITEM-1","issued":{"date-parts":[["2021"]]},"page":"932-936","title":"A comparative evaluation of traditional machine learning and deep learning classification techniques for sentiment analysis","type":"article-journal"},"uris":["http://www.mendeley.com/documents/?uuid=fc2dc165-4a2f-48a4-a2c4-31f6952e4a66"]}],"mendeley":{"formattedCitation":"(Dhola and Saradva, 2021)","plainTextFormattedCitation":"(Dhola and Saradva, 2021)","previouslyFormattedCitation":"(Dhola and Saradva, 2021)"},"properties":{"noteIndex":0},"schema":"https://github.com/citation-style-language/schema/raw/master/csl-citation.json"}</w:instrText>
      </w:r>
      <w:r w:rsidRPr="00C9498B">
        <w:fldChar w:fldCharType="separate"/>
      </w:r>
      <w:r w:rsidRPr="00C9498B">
        <w:rPr>
          <w:noProof/>
        </w:rPr>
        <w:t>(Dhola and Saradva, 2021)</w:t>
      </w:r>
      <w:r w:rsidRPr="00C9498B">
        <w:fldChar w:fldCharType="end"/>
      </w:r>
      <w:r w:rsidRPr="00C9498B">
        <w:t xml:space="preserve"> compared several machine learning as well as deep learning models on twitter dataset with </w:t>
      </w:r>
      <w:r w:rsidR="002D4439" w:rsidRPr="00C9498B">
        <w:t xml:space="preserve">1.6 </w:t>
      </w:r>
      <w:r w:rsidR="00FE059C" w:rsidRPr="00C9498B">
        <w:t>Million</w:t>
      </w:r>
      <w:r w:rsidRPr="00C9498B">
        <w:t xml:space="preserve"> of tweets for sentiment classification</w:t>
      </w:r>
      <w:r w:rsidR="002D4439" w:rsidRPr="00C9498B">
        <w:t xml:space="preserve">.  Dataset had equal number of positive and negative </w:t>
      </w:r>
      <w:r w:rsidR="003F5934" w:rsidRPr="00C9498B">
        <w:t>tweets.</w:t>
      </w:r>
      <w:r w:rsidR="00FE059C" w:rsidRPr="00C9498B">
        <w:t xml:space="preserve"> </w:t>
      </w:r>
      <w:r w:rsidR="005A341E" w:rsidRPr="00C9498B">
        <w:t>Tokenization and stemming were done as pre-processing and SVM, Multinomial NB</w:t>
      </w:r>
      <w:r w:rsidR="00FD53B6" w:rsidRPr="00C9498B">
        <w:t>, LSTM and BERT were applied as machine learning and deep learning models. And result showed that deep learning models like BERT and LSTM performed better.</w:t>
      </w:r>
      <w:r w:rsidR="0098770A" w:rsidRPr="00C9498B">
        <w:t xml:space="preserve"> They used precision, recall, F1-</w:t>
      </w:r>
      <w:r w:rsidR="005C4F25" w:rsidRPr="00C9498B">
        <w:t>score,</w:t>
      </w:r>
      <w:r w:rsidR="0098770A" w:rsidRPr="00C9498B">
        <w:t xml:space="preserve"> and accuracy metrics for </w:t>
      </w:r>
      <w:r w:rsidR="009B5452" w:rsidRPr="00C9498B">
        <w:t>evaluation</w:t>
      </w:r>
      <w:r w:rsidR="0098770A" w:rsidRPr="00C9498B">
        <w:t>.</w:t>
      </w:r>
      <w:r w:rsidR="00C6550D" w:rsidRPr="00C9498B">
        <w:t xml:space="preserve"> Below is a summary table. Right side of the table shows</w:t>
      </w:r>
      <w:r w:rsidR="00AD48D0" w:rsidRPr="00C9498B">
        <w:t xml:space="preserve"> the comparison of</w:t>
      </w:r>
      <w:r w:rsidR="00C6550D" w:rsidRPr="00C9498B">
        <w:t xml:space="preserve"> accuracy metric.</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921"/>
        <w:gridCol w:w="4134"/>
      </w:tblGrid>
      <w:tr w:rsidR="009B5452" w14:paraId="20D8AE5F" w14:textId="77777777" w:rsidTr="00C0345F">
        <w:tc>
          <w:tcPr>
            <w:tcW w:w="4921" w:type="dxa"/>
          </w:tcPr>
          <w:p w14:paraId="6E828CD0" w14:textId="0F0C02DD" w:rsidR="009B5452" w:rsidRDefault="009B5452" w:rsidP="0097146D">
            <w:pPr>
              <w:pStyle w:val="Default"/>
              <w:spacing w:after="162" w:line="360" w:lineRule="auto"/>
              <w:jc w:val="both"/>
              <w:rPr>
                <w:sz w:val="23"/>
                <w:szCs w:val="23"/>
              </w:rPr>
            </w:pPr>
            <w:r>
              <w:rPr>
                <w:noProof/>
                <w:sz w:val="23"/>
                <w:szCs w:val="23"/>
              </w:rPr>
              <w:drawing>
                <wp:inline distT="0" distB="0" distL="0" distR="0" wp14:anchorId="5AD69C18" wp14:editId="3D4A5855">
                  <wp:extent cx="3033887" cy="1187450"/>
                  <wp:effectExtent l="0" t="0" r="1905" b="0"/>
                  <wp:docPr id="30" name="Picture 3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Table&#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106995" cy="1216064"/>
                          </a:xfrm>
                          <a:prstGeom prst="rect">
                            <a:avLst/>
                          </a:prstGeom>
                        </pic:spPr>
                      </pic:pic>
                    </a:graphicData>
                  </a:graphic>
                </wp:inline>
              </w:drawing>
            </w:r>
          </w:p>
        </w:tc>
        <w:tc>
          <w:tcPr>
            <w:tcW w:w="4134" w:type="dxa"/>
          </w:tcPr>
          <w:p w14:paraId="2160FD0D" w14:textId="1FFCB5D7" w:rsidR="009B5452" w:rsidRDefault="009B5452" w:rsidP="0097146D">
            <w:pPr>
              <w:pStyle w:val="Default"/>
              <w:spacing w:after="162" w:line="360" w:lineRule="auto"/>
              <w:jc w:val="both"/>
              <w:rPr>
                <w:sz w:val="23"/>
                <w:szCs w:val="23"/>
              </w:rPr>
            </w:pPr>
            <w:r>
              <w:rPr>
                <w:noProof/>
                <w:sz w:val="23"/>
                <w:szCs w:val="23"/>
              </w:rPr>
              <w:drawing>
                <wp:inline distT="0" distB="0" distL="0" distR="0" wp14:anchorId="3CD8B460" wp14:editId="6400D242">
                  <wp:extent cx="2525304" cy="1187453"/>
                  <wp:effectExtent l="0" t="0" r="2540" b="0"/>
                  <wp:docPr id="29" name="Picture 2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bar chart&#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559755" cy="1203653"/>
                          </a:xfrm>
                          <a:prstGeom prst="rect">
                            <a:avLst/>
                          </a:prstGeom>
                        </pic:spPr>
                      </pic:pic>
                    </a:graphicData>
                  </a:graphic>
                </wp:inline>
              </w:drawing>
            </w:r>
          </w:p>
        </w:tc>
      </w:tr>
    </w:tbl>
    <w:p w14:paraId="645A54B1" w14:textId="413F8396" w:rsidR="00C0345F" w:rsidRDefault="00C0345F" w:rsidP="00C0345F">
      <w:pPr>
        <w:pStyle w:val="Default"/>
        <w:spacing w:after="162" w:line="360" w:lineRule="auto"/>
        <w:jc w:val="center"/>
        <w:rPr>
          <w:sz w:val="23"/>
          <w:szCs w:val="23"/>
        </w:rPr>
      </w:pPr>
      <w:r w:rsidRPr="008242D2">
        <w:rPr>
          <w:sz w:val="23"/>
          <w:szCs w:val="23"/>
        </w:rPr>
        <w:t>Figure 2.</w:t>
      </w:r>
      <w:r w:rsidR="007069F5">
        <w:rPr>
          <w:sz w:val="23"/>
          <w:szCs w:val="23"/>
        </w:rPr>
        <w:t>21</w:t>
      </w:r>
      <w:r w:rsidRPr="008242D2">
        <w:rPr>
          <w:sz w:val="23"/>
          <w:szCs w:val="23"/>
        </w:rPr>
        <w:t xml:space="preserve"> </w:t>
      </w:r>
      <w:r>
        <w:rPr>
          <w:sz w:val="23"/>
          <w:szCs w:val="23"/>
        </w:rPr>
        <w:t xml:space="preserve">Comparison of ML </w:t>
      </w:r>
      <w:r w:rsidR="007069F5">
        <w:rPr>
          <w:sz w:val="23"/>
          <w:szCs w:val="23"/>
        </w:rPr>
        <w:t xml:space="preserve">and DL </w:t>
      </w:r>
      <w:r>
        <w:rPr>
          <w:sz w:val="23"/>
          <w:szCs w:val="23"/>
        </w:rPr>
        <w:t xml:space="preserve">model performance </w:t>
      </w:r>
      <w:r w:rsidR="00735C9B" w:rsidRPr="00C9498B">
        <w:fldChar w:fldCharType="begin" w:fldLock="1"/>
      </w:r>
      <w:r w:rsidR="00735C9B" w:rsidRPr="00C9498B">
        <w:instrText>ADDIN CSL_CITATION {"citationItems":[{"id":"ITEM-1","itemData":{"DOI":"10.1109/Confluence51648.2021.9377070","ISBN":"9780738131603","abstract":"With the technological advancement in the field of digital transformation, the use of the internet and social media has increased immensely. Many people use these platforms to share their views, opinions and experiences. Analyzing such information is significant for any organization as it apprises the organization to understand the need of their customers. Sentiment analysis is an intelligible way to interpret the emotions from the textual information and it helps to determine whether that emotion is positive or negative. This paper outlines the data cleaning and data preparation process for sentiment analysis and presents experimental findings that demonstrates the comparative performance analysis of various classification algorithms. In this context, we have analyzed various machine learning techniques (Support Vector Machine, and Multinomial Naive Bayes) and deep learning techniques (Bidirectional Encoder Representations from Transformers, and Long Short-Term Memory) for sentiment analysis.","author":[{"dropping-particle":"","family":"Dhola","given":"Kaushik","non-dropping-particle":"","parse-names":false,"suffix":""},{"dropping-particle":"","family":"Saradva","given":"Mann","non-dropping-particle":"","parse-names":false,"suffix":""}],"container-title":"Proceedings of the Confluence 2021: 11th International Conference on Cloud Computing, Data Science and Engineering","id":"ITEM-1","issued":{"date-parts":[["2021"]]},"page":"932-936","title":"A comparative evaluation of traditional machine learning and deep learning classification techniques for sentiment analysis","type":"article-journal"},"uris":["http://www.mendeley.com/documents/?uuid=fc2dc165-4a2f-48a4-a2c4-31f6952e4a66"]}],"mendeley":{"formattedCitation":"(Dhola and Saradva, 2021)","plainTextFormattedCitation":"(Dhola and Saradva, 2021)","previouslyFormattedCitation":"(Dhola and Saradva, 2021)"},"properties":{"noteIndex":0},"schema":"https://github.com/citation-style-language/schema/raw/master/csl-citation.json"}</w:instrText>
      </w:r>
      <w:r w:rsidR="00735C9B" w:rsidRPr="00C9498B">
        <w:fldChar w:fldCharType="separate"/>
      </w:r>
      <w:r w:rsidR="00735C9B" w:rsidRPr="00C9498B">
        <w:rPr>
          <w:noProof/>
        </w:rPr>
        <w:t>(Dhola and Saradva, 2021)</w:t>
      </w:r>
      <w:r w:rsidR="00735C9B" w:rsidRPr="00C9498B">
        <w:fldChar w:fldCharType="end"/>
      </w:r>
    </w:p>
    <w:p w14:paraId="49406D37" w14:textId="28174981" w:rsidR="00CB11A4" w:rsidRPr="00FD4B84" w:rsidRDefault="00CB11A4" w:rsidP="0097146D">
      <w:pPr>
        <w:pStyle w:val="Default"/>
        <w:spacing w:after="162" w:line="360" w:lineRule="auto"/>
        <w:jc w:val="both"/>
      </w:pPr>
    </w:p>
    <w:p w14:paraId="206BA804" w14:textId="19AB234F" w:rsidR="00654B18" w:rsidRDefault="00CF0CF3" w:rsidP="0097146D">
      <w:pPr>
        <w:pStyle w:val="Default"/>
        <w:spacing w:after="162" w:line="360" w:lineRule="auto"/>
        <w:jc w:val="both"/>
      </w:pPr>
      <w:r w:rsidRPr="00FD4B84">
        <w:fldChar w:fldCharType="begin" w:fldLock="1"/>
      </w:r>
      <w:r w:rsidR="00FA2C01">
        <w:instrText>ADDIN CSL_CITATION {"citationItems":[{"id":"ITEM-1","itemData":{"DOI":"10.1109/ACCESS.2019.2963426","ISSN":"21693536","abstract":"The purpose of sentiment classification is to determine whether a particular document has a positive or negative nuance. Sentiment classification is extensively used in many business domains to improve products or services by understanding the opinions of customers regarding these products. Deep learning achieves state-of-the-art results in various challenging domains. With the success of deep learning, many studies have proposed deep-learning-based sentiment classification models and achieved better performances compared with conventional machine learning models. However, one practical issue occurring in deep-learning-based sentiment classification is that the best model structure depends on the characteristics of the dataset on which the deep learning model is trained; moreover, it is manually determined based on the domain knowledge of an expert or selected from a grid search of possible candidates. Herein, we present a comparative study of different deep-learning-based sentiment classification model structures to derive meaningful implications for building sentiment classification models. Specifically, eight deep-learning models, three based on convolutional neural networks and five based on recurrent neural networks, with two types of input structures, i.e., word level and character level, are compared for 13 review datasets, and the classification performances are discussed under different perspectives.","author":[{"dropping-particle":"","family":"Seo","given":"Seungwan","non-dropping-particle":"","parse-names":false,"suffix":""},{"dropping-particle":"","family":"Kim","given":"Czangyeob","non-dropping-particle":"","parse-names":false,"suffix":""},{"dropping-particle":"","family":"Kim","given":"Haedong","non-dropping-particle":"","parse-names":false,"suffix":""},{"dropping-particle":"","family":"Mo","given":"Kyounghyun","non-dropping-particle":"","parse-names":false,"suffix":""},{"dropping-particle":"","family":"Kang","given":"Pilsung","non-dropping-particle":"","parse-names":false,"suffix":""}],"container-title":"IEEE Access","id":"ITEM-1","issued":{"date-parts":[["2020"]]},"page":"6861-6875","publisher":"IEEE","title":"Comparative Study of Deep Learning-Based Sentiment Classification","type":"article-journal","volume":"8"},"uris":["http://www.mendeley.com/documents/?uuid=57dc5575-21ba-4f63-b83d-ec30d4747ad6"]}],"mendeley":{"formattedCitation":"(Seo et al., 2020)","plainTextFormattedCitation":"(Seo et al., 2020)","previouslyFormattedCitation":"(Seo et al., 2020)"},"properties":{"noteIndex":0},"schema":"https://github.com/citation-style-language/schema/raw/master/csl-citation.json"}</w:instrText>
      </w:r>
      <w:r w:rsidRPr="00FD4B84">
        <w:fldChar w:fldCharType="separate"/>
      </w:r>
      <w:r w:rsidRPr="00FD4B84">
        <w:rPr>
          <w:noProof/>
        </w:rPr>
        <w:t>(Seo et al., 2020)</w:t>
      </w:r>
      <w:r w:rsidRPr="00FD4B84">
        <w:fldChar w:fldCharType="end"/>
      </w:r>
      <w:r w:rsidR="00CC5BE9" w:rsidRPr="00FD4B84">
        <w:t xml:space="preserve"> </w:t>
      </w:r>
      <w:r w:rsidR="00C9498B" w:rsidRPr="00FD4B84">
        <w:t>presented comparative study of different deep learning models</w:t>
      </w:r>
      <w:r w:rsidR="003D23AB">
        <w:t xml:space="preserve"> like CNN</w:t>
      </w:r>
      <w:r w:rsidR="0063564F">
        <w:t xml:space="preserve"> and</w:t>
      </w:r>
      <w:r w:rsidR="003D23AB">
        <w:t xml:space="preserve"> RNN</w:t>
      </w:r>
      <w:r w:rsidR="00C9498B" w:rsidRPr="00FD4B84">
        <w:t xml:space="preserve"> on 13 different </w:t>
      </w:r>
      <w:r w:rsidR="002611F5" w:rsidRPr="00FD4B84">
        <w:t>datasets</w:t>
      </w:r>
      <w:r w:rsidR="00D20652">
        <w:t>.</w:t>
      </w:r>
      <w:r w:rsidR="00B209E3">
        <w:t xml:space="preserve"> Performances of these models were compared based on word level input and character level input</w:t>
      </w:r>
      <w:r w:rsidR="00CD073E">
        <w:t xml:space="preserve"> and metric used was Area under ROC.</w:t>
      </w:r>
      <w:r w:rsidR="00E44572">
        <w:t xml:space="preserve"> </w:t>
      </w:r>
      <w:r w:rsidR="00E24C17">
        <w:t xml:space="preserve">Result showed that sentiment classification performance with the size of dataset irrespective of the model used. </w:t>
      </w:r>
      <w:r w:rsidR="005337E0">
        <w:t>Word level input always yielded better performance for both models.</w:t>
      </w:r>
      <w:r w:rsidR="00C74335">
        <w:t xml:space="preserve"> They also noted that increasing model complexity is not always giving better results for CNN models but for RNNs.</w:t>
      </w:r>
      <w:r w:rsidR="000C61E3">
        <w:t xml:space="preserve"> Employing LSTM/GRU </w:t>
      </w:r>
      <w:r w:rsidR="002771AE">
        <w:t xml:space="preserve">unit </w:t>
      </w:r>
      <w:r w:rsidR="000C61E3">
        <w:t xml:space="preserve">helped in </w:t>
      </w:r>
      <w:r w:rsidR="00DE5EB4">
        <w:t xml:space="preserve">getting better </w:t>
      </w:r>
      <w:r w:rsidR="000C61E3">
        <w:t>performance.</w:t>
      </w:r>
      <w:r w:rsidR="005337E0">
        <w:t xml:space="preserve"> </w:t>
      </w:r>
      <w:r w:rsidR="004A7069">
        <w:t xml:space="preserve">Overall best model was bidirectional LSTM with </w:t>
      </w:r>
      <w:r w:rsidR="001E51AB">
        <w:t xml:space="preserve">word level inputs. </w:t>
      </w:r>
      <w:r w:rsidR="00381B29">
        <w:t>F</w:t>
      </w:r>
      <w:r w:rsidR="00E44572">
        <w:t xml:space="preserve">ollowing </w:t>
      </w:r>
      <w:r w:rsidR="00BF20CF">
        <w:t>is the summary of the performances of the models</w:t>
      </w:r>
      <w:r w:rsidR="00E33ED4">
        <w:t xml:space="preserve"> and best scores are highlighted in bold letters.</w:t>
      </w:r>
    </w:p>
    <w:p w14:paraId="55766058" w14:textId="395AF738" w:rsidR="00E415D3" w:rsidRDefault="00E415D3" w:rsidP="0097146D">
      <w:pPr>
        <w:pStyle w:val="Default"/>
        <w:spacing w:after="162" w:line="360" w:lineRule="auto"/>
        <w:jc w:val="both"/>
      </w:pPr>
    </w:p>
    <w:p w14:paraId="71CB04B8" w14:textId="1480FDD5" w:rsidR="00E415D3" w:rsidRDefault="00E415D3" w:rsidP="0097146D">
      <w:pPr>
        <w:pStyle w:val="Default"/>
        <w:spacing w:after="162" w:line="360" w:lineRule="auto"/>
        <w:jc w:val="both"/>
      </w:pPr>
    </w:p>
    <w:p w14:paraId="339698F0" w14:textId="337610BF" w:rsidR="00E415D3" w:rsidRDefault="00E415D3" w:rsidP="0097146D">
      <w:pPr>
        <w:pStyle w:val="Default"/>
        <w:spacing w:after="162" w:line="360" w:lineRule="auto"/>
        <w:jc w:val="both"/>
      </w:pPr>
    </w:p>
    <w:p w14:paraId="536D35E5" w14:textId="1FB9691C" w:rsidR="00E415D3" w:rsidRDefault="00E415D3" w:rsidP="0097146D">
      <w:pPr>
        <w:pStyle w:val="Default"/>
        <w:spacing w:after="162" w:line="360" w:lineRule="auto"/>
        <w:jc w:val="both"/>
      </w:pPr>
    </w:p>
    <w:p w14:paraId="270225A0" w14:textId="186A256C" w:rsidR="00E415D3" w:rsidRDefault="00E415D3" w:rsidP="0097146D">
      <w:pPr>
        <w:pStyle w:val="Default"/>
        <w:spacing w:after="162" w:line="360" w:lineRule="auto"/>
        <w:jc w:val="both"/>
      </w:pPr>
    </w:p>
    <w:p w14:paraId="3B2A5FD9" w14:textId="77777777" w:rsidR="00E415D3" w:rsidRDefault="00E415D3" w:rsidP="0097146D">
      <w:pPr>
        <w:pStyle w:val="Default"/>
        <w:spacing w:after="162" w:line="360" w:lineRule="auto"/>
        <w:jc w:val="both"/>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965"/>
        <w:gridCol w:w="5090"/>
      </w:tblGrid>
      <w:tr w:rsidR="00EB268D" w14:paraId="4BB4ED28" w14:textId="77777777" w:rsidTr="00C0345F">
        <w:tc>
          <w:tcPr>
            <w:tcW w:w="3965" w:type="dxa"/>
          </w:tcPr>
          <w:p w14:paraId="78F289E2" w14:textId="2306C43F" w:rsidR="00EB268D" w:rsidRDefault="00EB268D" w:rsidP="00E415D3">
            <w:pPr>
              <w:pStyle w:val="Default"/>
              <w:spacing w:after="162" w:line="360" w:lineRule="auto"/>
              <w:jc w:val="center"/>
            </w:pPr>
            <w:r>
              <w:lastRenderedPageBreak/>
              <w:t>Architecture of RNN based models</w:t>
            </w:r>
          </w:p>
          <w:p w14:paraId="053E48E0" w14:textId="5DA08052" w:rsidR="00B016E6" w:rsidRDefault="00EB268D" w:rsidP="002D1676">
            <w:pPr>
              <w:pStyle w:val="Default"/>
              <w:spacing w:after="162" w:line="360" w:lineRule="auto"/>
              <w:jc w:val="center"/>
            </w:pPr>
            <w:r>
              <w:rPr>
                <w:noProof/>
              </w:rPr>
              <w:drawing>
                <wp:inline distT="0" distB="0" distL="0" distR="0" wp14:anchorId="50EE6AFB" wp14:editId="658B108C">
                  <wp:extent cx="2481943" cy="1262190"/>
                  <wp:effectExtent l="0" t="0" r="0" b="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564157" cy="1304000"/>
                          </a:xfrm>
                          <a:prstGeom prst="rect">
                            <a:avLst/>
                          </a:prstGeom>
                        </pic:spPr>
                      </pic:pic>
                    </a:graphicData>
                  </a:graphic>
                </wp:inline>
              </w:drawing>
            </w:r>
          </w:p>
          <w:p w14:paraId="245EB9CE" w14:textId="04301CD8" w:rsidR="00EB268D" w:rsidRDefault="00EB268D" w:rsidP="00E415D3">
            <w:pPr>
              <w:pStyle w:val="Default"/>
              <w:spacing w:after="162" w:line="360" w:lineRule="auto"/>
              <w:jc w:val="center"/>
            </w:pPr>
            <w:r>
              <w:t>Architecture word level input</w:t>
            </w:r>
          </w:p>
          <w:p w14:paraId="5C70E9B8" w14:textId="2F9BD183" w:rsidR="00EB268D" w:rsidRDefault="00EB268D" w:rsidP="00E415D3">
            <w:pPr>
              <w:pStyle w:val="Default"/>
              <w:spacing w:after="162" w:line="360" w:lineRule="auto"/>
              <w:jc w:val="center"/>
            </w:pPr>
            <w:r>
              <w:rPr>
                <w:noProof/>
              </w:rPr>
              <w:drawing>
                <wp:inline distT="0" distB="0" distL="0" distR="0" wp14:anchorId="07C1624A" wp14:editId="4276D1F7">
                  <wp:extent cx="2342960" cy="1037772"/>
                  <wp:effectExtent l="0" t="0" r="0" b="3810"/>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388016" cy="1057729"/>
                          </a:xfrm>
                          <a:prstGeom prst="rect">
                            <a:avLst/>
                          </a:prstGeom>
                        </pic:spPr>
                      </pic:pic>
                    </a:graphicData>
                  </a:graphic>
                </wp:inline>
              </w:drawing>
            </w:r>
          </w:p>
          <w:p w14:paraId="38E75D3F" w14:textId="77777777" w:rsidR="00EB268D" w:rsidRDefault="00EB268D" w:rsidP="00E415D3">
            <w:pPr>
              <w:pStyle w:val="Default"/>
              <w:spacing w:after="162" w:line="360" w:lineRule="auto"/>
              <w:jc w:val="center"/>
            </w:pPr>
            <w:r>
              <w:t>Architecture character level input</w:t>
            </w:r>
          </w:p>
          <w:p w14:paraId="3EC9D1A6" w14:textId="46867658" w:rsidR="00EB268D" w:rsidRDefault="00EB268D" w:rsidP="00E415D3">
            <w:pPr>
              <w:pStyle w:val="Default"/>
              <w:spacing w:after="162" w:line="360" w:lineRule="auto"/>
              <w:jc w:val="center"/>
            </w:pPr>
            <w:r>
              <w:rPr>
                <w:noProof/>
              </w:rPr>
              <w:drawing>
                <wp:inline distT="0" distB="0" distL="0" distR="0" wp14:anchorId="2F76E64F" wp14:editId="70B711F9">
                  <wp:extent cx="2188875" cy="834571"/>
                  <wp:effectExtent l="0" t="0" r="0" b="3810"/>
                  <wp:docPr id="50" name="Picture 50"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Chart, diagram&#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206900" cy="841443"/>
                          </a:xfrm>
                          <a:prstGeom prst="rect">
                            <a:avLst/>
                          </a:prstGeom>
                        </pic:spPr>
                      </pic:pic>
                    </a:graphicData>
                  </a:graphic>
                </wp:inline>
              </w:drawing>
            </w:r>
          </w:p>
        </w:tc>
        <w:tc>
          <w:tcPr>
            <w:tcW w:w="5090" w:type="dxa"/>
          </w:tcPr>
          <w:p w14:paraId="1298381D" w14:textId="3EE29DEB" w:rsidR="00EB268D" w:rsidRDefault="00EB268D" w:rsidP="00E415D3">
            <w:pPr>
              <w:pStyle w:val="Default"/>
              <w:spacing w:after="162" w:line="360" w:lineRule="auto"/>
              <w:jc w:val="center"/>
            </w:pPr>
            <w:r>
              <w:t>Results</w:t>
            </w:r>
          </w:p>
          <w:p w14:paraId="48AC8C35" w14:textId="128CC156" w:rsidR="00EB268D" w:rsidRDefault="00EB268D" w:rsidP="00E415D3">
            <w:pPr>
              <w:pStyle w:val="Default"/>
              <w:spacing w:after="162" w:line="360" w:lineRule="auto"/>
              <w:jc w:val="center"/>
            </w:pPr>
            <w:r>
              <w:rPr>
                <w:noProof/>
              </w:rPr>
              <w:drawing>
                <wp:inline distT="0" distB="0" distL="0" distR="0" wp14:anchorId="39CEA52D" wp14:editId="01594A04">
                  <wp:extent cx="3221715" cy="1908628"/>
                  <wp:effectExtent l="0" t="0" r="4445" b="0"/>
                  <wp:docPr id="32" name="Picture 3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Table&#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307614" cy="1959517"/>
                          </a:xfrm>
                          <a:prstGeom prst="rect">
                            <a:avLst/>
                          </a:prstGeom>
                        </pic:spPr>
                      </pic:pic>
                    </a:graphicData>
                  </a:graphic>
                </wp:inline>
              </w:drawing>
            </w:r>
          </w:p>
          <w:p w14:paraId="5F7CA438" w14:textId="1E8BA885" w:rsidR="00EB268D" w:rsidRDefault="00EB268D" w:rsidP="00E415D3">
            <w:pPr>
              <w:pStyle w:val="Default"/>
              <w:spacing w:after="162" w:line="360" w:lineRule="auto"/>
              <w:jc w:val="center"/>
            </w:pPr>
            <w:r>
              <w:rPr>
                <w:noProof/>
              </w:rPr>
              <w:drawing>
                <wp:inline distT="0" distB="0" distL="0" distR="0" wp14:anchorId="6ECCB2EE" wp14:editId="3864B9D3">
                  <wp:extent cx="3221990" cy="2155372"/>
                  <wp:effectExtent l="0" t="0" r="3810" b="3810"/>
                  <wp:docPr id="33" name="Picture 3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able&#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273476" cy="2189814"/>
                          </a:xfrm>
                          <a:prstGeom prst="rect">
                            <a:avLst/>
                          </a:prstGeom>
                        </pic:spPr>
                      </pic:pic>
                    </a:graphicData>
                  </a:graphic>
                </wp:inline>
              </w:drawing>
            </w:r>
          </w:p>
        </w:tc>
      </w:tr>
    </w:tbl>
    <w:p w14:paraId="786FEB8E" w14:textId="2C10D4CA" w:rsidR="00C0345F" w:rsidRDefault="00C0345F" w:rsidP="00C0345F">
      <w:pPr>
        <w:pStyle w:val="Default"/>
        <w:spacing w:after="162" w:line="360" w:lineRule="auto"/>
        <w:jc w:val="center"/>
        <w:rPr>
          <w:sz w:val="23"/>
          <w:szCs w:val="23"/>
        </w:rPr>
      </w:pPr>
      <w:r w:rsidRPr="008242D2">
        <w:rPr>
          <w:sz w:val="23"/>
          <w:szCs w:val="23"/>
        </w:rPr>
        <w:t>Figure 2.</w:t>
      </w:r>
      <w:r w:rsidR="007F18E8">
        <w:rPr>
          <w:sz w:val="23"/>
          <w:szCs w:val="23"/>
        </w:rPr>
        <w:t>22</w:t>
      </w:r>
      <w:r w:rsidRPr="008242D2">
        <w:rPr>
          <w:sz w:val="23"/>
          <w:szCs w:val="23"/>
        </w:rPr>
        <w:t xml:space="preserve"> </w:t>
      </w:r>
      <w:r w:rsidR="00531DDA">
        <w:rPr>
          <w:sz w:val="23"/>
          <w:szCs w:val="23"/>
        </w:rPr>
        <w:t>Architecture of RNN based model</w:t>
      </w:r>
      <w:r>
        <w:rPr>
          <w:sz w:val="23"/>
          <w:szCs w:val="23"/>
        </w:rPr>
        <w:t xml:space="preserve"> </w:t>
      </w:r>
      <w:r w:rsidR="001A5FBA" w:rsidRPr="00FD4B84">
        <w:fldChar w:fldCharType="begin" w:fldLock="1"/>
      </w:r>
      <w:r w:rsidR="001A5FBA">
        <w:instrText>ADDIN CSL_CITATION {"citationItems":[{"id":"ITEM-1","itemData":{"DOI":"10.1109/ACCESS.2019.2963426","ISSN":"21693536","abstract":"The purpose of sentiment classification is to determine whether a particular document has a positive or negative nuance. Sentiment classification is extensively used in many business domains to improve products or services by understanding the opinions of customers regarding these products. Deep learning achieves state-of-the-art results in various challenging domains. With the success of deep learning, many studies have proposed deep-learning-based sentiment classification models and achieved better performances compared with conventional machine learning models. However, one practical issue occurring in deep-learning-based sentiment classification is that the best model structure depends on the characteristics of the dataset on which the deep learning model is trained; moreover, it is manually determined based on the domain knowledge of an expert or selected from a grid search of possible candidates. Herein, we present a comparative study of different deep-learning-based sentiment classification model structures to derive meaningful implications for building sentiment classification models. Specifically, eight deep-learning models, three based on convolutional neural networks and five based on recurrent neural networks, with two types of input structures, i.e., word level and character level, are compared for 13 review datasets, and the classification performances are discussed under different perspectives.","author":[{"dropping-particle":"","family":"Seo","given":"Seungwan","non-dropping-particle":"","parse-names":false,"suffix":""},{"dropping-particle":"","family":"Kim","given":"Czangyeob","non-dropping-particle":"","parse-names":false,"suffix":""},{"dropping-particle":"","family":"Kim","given":"Haedong","non-dropping-particle":"","parse-names":false,"suffix":""},{"dropping-particle":"","family":"Mo","given":"Kyounghyun","non-dropping-particle":"","parse-names":false,"suffix":""},{"dropping-particle":"","family":"Kang","given":"Pilsung","non-dropping-particle":"","parse-names":false,"suffix":""}],"container-title":"IEEE Access","id":"ITEM-1","issued":{"date-parts":[["2020"]]},"page":"6861-6875","publisher":"IEEE","title":"Comparative Study of Deep Learning-Based Sentiment Classification","type":"article-journal","volume":"8"},"uris":["http://www.mendeley.com/documents/?uuid=57dc5575-21ba-4f63-b83d-ec30d4747ad6"]}],"mendeley":{"formattedCitation":"(Seo et al., 2020)","plainTextFormattedCitation":"(Seo et al., 2020)","previouslyFormattedCitation":"(Seo et al., 2020)"},"properties":{"noteIndex":0},"schema":"https://github.com/citation-style-language/schema/raw/master/csl-citation.json"}</w:instrText>
      </w:r>
      <w:r w:rsidR="001A5FBA" w:rsidRPr="00FD4B84">
        <w:fldChar w:fldCharType="separate"/>
      </w:r>
      <w:r w:rsidR="001A5FBA" w:rsidRPr="00FD4B84">
        <w:rPr>
          <w:noProof/>
        </w:rPr>
        <w:t>(Seo et al., 2020)</w:t>
      </w:r>
      <w:r w:rsidR="001A5FBA" w:rsidRPr="00FD4B84">
        <w:fldChar w:fldCharType="end"/>
      </w:r>
    </w:p>
    <w:p w14:paraId="27C296C7" w14:textId="27BFBBD4" w:rsidR="006D1644" w:rsidRDefault="006D1644" w:rsidP="0097146D">
      <w:pPr>
        <w:pStyle w:val="Heading1"/>
        <w:spacing w:line="360" w:lineRule="auto"/>
        <w:ind w:left="0"/>
        <w:jc w:val="both"/>
        <w:rPr>
          <w:rFonts w:cs="Times New Roman"/>
          <w:sz w:val="24"/>
          <w:szCs w:val="24"/>
        </w:rPr>
      </w:pPr>
    </w:p>
    <w:p w14:paraId="019584CB" w14:textId="6BB11721" w:rsidR="006D1644" w:rsidRDefault="00FA2C01" w:rsidP="0097146D">
      <w:pPr>
        <w:spacing w:line="360" w:lineRule="auto"/>
        <w:jc w:val="both"/>
        <w:rPr>
          <w:lang w:val="en-GB"/>
        </w:rPr>
      </w:pPr>
      <w:r>
        <w:rPr>
          <w:lang w:val="en-GB"/>
        </w:rPr>
        <w:fldChar w:fldCharType="begin" w:fldLock="1"/>
      </w:r>
      <w:r w:rsidR="00615E28">
        <w:rPr>
          <w:lang w:val="en-GB"/>
        </w:rPr>
        <w:instrText>ADDIN CSL_CITATION {"citationItems":[{"id":"ITEM-1","itemData":{"DOI":"10.1109/ITOEC49072.2020.9141586","ISBN":"9781728143224","abstract":"With the rapid development of the Internet, the amount of text on the network has shown a rapid growth trend, and the demand for text classification technology is increasing day by day, especially for aspect-level sentiments classification. However, the traditional method mainly relies on time-consuming feature engineering, but due to its context-independent nature, it ignores the rich context information in the text, which greatly reduces the performance in Natural Language Processing (NLP) tasks. Bidirectional Encoder Representations from Transformers (BERT), a pre-trained language models, refreshed records on eleven NLP tasks and became a new baseline model for text classification. Although BERT has been widely used for other NLP tasks, it is rarely used on aspect-level sentiments classification. We use the BERT output containing rich contextual information as the input of the optimized DNN network, and use the DNN network for further classification to obtain better performance in aspect-level sentiment classification. We performed comparative experiments on three public datasets. Compared with other latest baseline models, our model has better performance in aspect-level sentiments classification.","author":[{"dropping-particle":"","family":"Zhang","given":"Yunxiang","non-dropping-particle":"","parse-names":false,"suffix":""},{"dropping-particle":"","family":"Rao","given":"Zhuyi","non-dropping-particle":"","parse-names":false,"suffix":""}],"container-title":"Proceedings of 2020 IEEE 5th Information Technology and Mechatronics Engineering Conference, ITOEC 2020","id":"ITEM-1","issue":"Itoec","issued":{"date-parts":[["2020"]]},"page":"923-927","title":"Deep neural networks with pre-train model BERT for aspect-level sentiments classification","type":"article-journal"},"uris":["http://www.mendeley.com/documents/?uuid=1ffdba22-3eb6-484b-aa5c-075dcf6116a5"]}],"mendeley":{"formattedCitation":"(Zhang and Rao, 2020)","plainTextFormattedCitation":"(Zhang and Rao, 2020)","previouslyFormattedCitation":"(Zhang and Rao, 2020)"},"properties":{"noteIndex":0},"schema":"https://github.com/citation-style-language/schema/raw/master/csl-citation.json"}</w:instrText>
      </w:r>
      <w:r>
        <w:rPr>
          <w:lang w:val="en-GB"/>
        </w:rPr>
        <w:fldChar w:fldCharType="separate"/>
      </w:r>
      <w:r w:rsidRPr="00FA2C01">
        <w:rPr>
          <w:noProof/>
          <w:lang w:val="en-GB"/>
        </w:rPr>
        <w:t>(Zhang and Rao, 2020)</w:t>
      </w:r>
      <w:r>
        <w:rPr>
          <w:lang w:val="en-GB"/>
        </w:rPr>
        <w:fldChar w:fldCharType="end"/>
      </w:r>
      <w:r>
        <w:rPr>
          <w:lang w:val="en-GB"/>
        </w:rPr>
        <w:t xml:space="preserve"> in their research proposed to apply BERT output containing rich contextual information as an input of Deep neural network and then used this neural network to classify aspect-level sentiment</w:t>
      </w:r>
      <w:r w:rsidR="009F05C5">
        <w:rPr>
          <w:lang w:val="en-GB"/>
        </w:rPr>
        <w:t>s</w:t>
      </w:r>
      <w:r w:rsidR="0084240A">
        <w:rPr>
          <w:lang w:val="en-GB"/>
        </w:rPr>
        <w:t>.</w:t>
      </w:r>
      <w:r w:rsidR="006E7DC5">
        <w:rPr>
          <w:lang w:val="en-GB"/>
        </w:rPr>
        <w:t xml:space="preserve"> They did comparative study of this model with other models on three public datasets</w:t>
      </w:r>
      <w:r w:rsidR="00180EA0">
        <w:rPr>
          <w:lang w:val="en-GB"/>
        </w:rPr>
        <w:t xml:space="preserve"> and </w:t>
      </w:r>
      <w:r w:rsidR="003026AC">
        <w:rPr>
          <w:lang w:val="en-GB"/>
        </w:rPr>
        <w:t>concluded</w:t>
      </w:r>
      <w:r w:rsidR="00180EA0">
        <w:rPr>
          <w:lang w:val="en-GB"/>
        </w:rPr>
        <w:t xml:space="preserve"> that BERT </w:t>
      </w:r>
      <w:r w:rsidR="00CD56F6">
        <w:rPr>
          <w:lang w:val="en-GB"/>
        </w:rPr>
        <w:t>embeddings</w:t>
      </w:r>
      <w:r w:rsidR="00180EA0">
        <w:rPr>
          <w:lang w:val="en-GB"/>
        </w:rPr>
        <w:t xml:space="preserve"> as an input to Deep neural network performed better than other baseline models</w:t>
      </w:r>
      <w:r w:rsidR="003C145E">
        <w:rPr>
          <w:lang w:val="en-GB"/>
        </w:rPr>
        <w:t xml:space="preserve"> by almost 2%</w:t>
      </w:r>
      <w:r w:rsidR="00180EA0">
        <w:rPr>
          <w:lang w:val="en-GB"/>
        </w:rPr>
        <w:t>.</w:t>
      </w:r>
      <w:r w:rsidR="002C1281">
        <w:rPr>
          <w:lang w:val="en-GB"/>
        </w:rPr>
        <w:t xml:space="preserve"> They used dropouts, batch size, learning rate, max epoch, max sequence length, optimizer as hyper parameters.</w:t>
      </w:r>
      <w:r w:rsidR="008C65AA">
        <w:rPr>
          <w:lang w:val="en-GB"/>
        </w:rPr>
        <w:t xml:space="preserve"> Below is a summary of </w:t>
      </w:r>
      <w:r w:rsidR="005C1A4A">
        <w:rPr>
          <w:lang w:val="en-GB"/>
        </w:rPr>
        <w:t>comparison between different models on different dataset.</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2874"/>
        <w:gridCol w:w="6181"/>
      </w:tblGrid>
      <w:tr w:rsidR="002E719A" w14:paraId="00E86E09" w14:textId="77777777" w:rsidTr="00C0345F">
        <w:trPr>
          <w:trHeight w:val="3094"/>
        </w:trPr>
        <w:tc>
          <w:tcPr>
            <w:tcW w:w="2874" w:type="dxa"/>
          </w:tcPr>
          <w:p w14:paraId="2A974937" w14:textId="77777777" w:rsidR="00710A67" w:rsidRDefault="00710A67" w:rsidP="0097146D">
            <w:pPr>
              <w:spacing w:line="360" w:lineRule="auto"/>
              <w:jc w:val="both"/>
              <w:rPr>
                <w:lang w:val="en-GB"/>
              </w:rPr>
            </w:pPr>
            <w:r>
              <w:rPr>
                <w:lang w:val="en-GB"/>
              </w:rPr>
              <w:lastRenderedPageBreak/>
              <w:t>Methodology</w:t>
            </w:r>
          </w:p>
          <w:p w14:paraId="50BF2A23" w14:textId="299DB1CB" w:rsidR="00710A67" w:rsidRDefault="00710A67" w:rsidP="0097146D">
            <w:pPr>
              <w:spacing w:line="360" w:lineRule="auto"/>
              <w:jc w:val="both"/>
              <w:rPr>
                <w:lang w:val="en-GB"/>
              </w:rPr>
            </w:pPr>
            <w:r>
              <w:rPr>
                <w:noProof/>
                <w:lang w:val="en-GB"/>
              </w:rPr>
              <w:drawing>
                <wp:inline distT="0" distB="0" distL="0" distR="0" wp14:anchorId="21BA93DC" wp14:editId="78D9F0EC">
                  <wp:extent cx="1712761" cy="1524000"/>
                  <wp:effectExtent l="0" t="0" r="1905" b="0"/>
                  <wp:docPr id="52" name="Picture 5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Diagram&#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749950" cy="1557090"/>
                          </a:xfrm>
                          <a:prstGeom prst="rect">
                            <a:avLst/>
                          </a:prstGeom>
                        </pic:spPr>
                      </pic:pic>
                    </a:graphicData>
                  </a:graphic>
                </wp:inline>
              </w:drawing>
            </w:r>
          </w:p>
        </w:tc>
        <w:tc>
          <w:tcPr>
            <w:tcW w:w="6181" w:type="dxa"/>
          </w:tcPr>
          <w:p w14:paraId="283860A4" w14:textId="77777777" w:rsidR="00710A67" w:rsidRDefault="00710A67" w:rsidP="0097146D">
            <w:pPr>
              <w:spacing w:line="360" w:lineRule="auto"/>
              <w:jc w:val="both"/>
              <w:rPr>
                <w:lang w:val="en-GB"/>
              </w:rPr>
            </w:pPr>
            <w:r>
              <w:rPr>
                <w:lang w:val="en-GB"/>
              </w:rPr>
              <w:t>Results</w:t>
            </w:r>
          </w:p>
          <w:p w14:paraId="3D7BC084" w14:textId="5F410487" w:rsidR="00710A67" w:rsidRDefault="00710A67" w:rsidP="0097146D">
            <w:pPr>
              <w:spacing w:line="360" w:lineRule="auto"/>
              <w:jc w:val="both"/>
              <w:rPr>
                <w:lang w:val="en-GB"/>
              </w:rPr>
            </w:pPr>
            <w:r>
              <w:rPr>
                <w:noProof/>
                <w:lang w:val="en-GB"/>
              </w:rPr>
              <w:drawing>
                <wp:inline distT="0" distB="0" distL="0" distR="0" wp14:anchorId="5C579E9C" wp14:editId="7181B08C">
                  <wp:extent cx="3846195" cy="457200"/>
                  <wp:effectExtent l="0" t="0" r="190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078489" cy="484813"/>
                          </a:xfrm>
                          <a:prstGeom prst="rect">
                            <a:avLst/>
                          </a:prstGeom>
                        </pic:spPr>
                      </pic:pic>
                    </a:graphicData>
                  </a:graphic>
                </wp:inline>
              </w:drawing>
            </w:r>
          </w:p>
          <w:p w14:paraId="50C06B7D" w14:textId="1A0B6574" w:rsidR="00710A67" w:rsidRDefault="00710A67" w:rsidP="0097146D">
            <w:pPr>
              <w:spacing w:line="360" w:lineRule="auto"/>
              <w:jc w:val="both"/>
              <w:rPr>
                <w:lang w:val="en-GB"/>
              </w:rPr>
            </w:pPr>
            <w:r>
              <w:rPr>
                <w:noProof/>
              </w:rPr>
              <w:drawing>
                <wp:inline distT="0" distB="0" distL="0" distR="0" wp14:anchorId="37F03E7A" wp14:editId="27C8178D">
                  <wp:extent cx="3846286" cy="819785"/>
                  <wp:effectExtent l="0" t="0" r="1905" b="5715"/>
                  <wp:docPr id="38" name="Picture 3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Table&#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104441" cy="874807"/>
                          </a:xfrm>
                          <a:prstGeom prst="rect">
                            <a:avLst/>
                          </a:prstGeom>
                        </pic:spPr>
                      </pic:pic>
                    </a:graphicData>
                  </a:graphic>
                </wp:inline>
              </w:drawing>
            </w:r>
          </w:p>
        </w:tc>
      </w:tr>
    </w:tbl>
    <w:p w14:paraId="00A30EED" w14:textId="76155D88" w:rsidR="00F928C1" w:rsidRDefault="00F928C1" w:rsidP="00F928C1">
      <w:pPr>
        <w:pStyle w:val="Default"/>
        <w:spacing w:after="162" w:line="360" w:lineRule="auto"/>
        <w:jc w:val="center"/>
        <w:rPr>
          <w:sz w:val="23"/>
          <w:szCs w:val="23"/>
        </w:rPr>
      </w:pPr>
      <w:r w:rsidRPr="008242D2">
        <w:rPr>
          <w:sz w:val="23"/>
          <w:szCs w:val="23"/>
        </w:rPr>
        <w:t>Figure 2.</w:t>
      </w:r>
      <w:r>
        <w:rPr>
          <w:sz w:val="23"/>
          <w:szCs w:val="23"/>
        </w:rPr>
        <w:t>2</w:t>
      </w:r>
      <w:r>
        <w:rPr>
          <w:sz w:val="23"/>
          <w:szCs w:val="23"/>
        </w:rPr>
        <w:t>3</w:t>
      </w:r>
      <w:r w:rsidRPr="008242D2">
        <w:rPr>
          <w:sz w:val="23"/>
          <w:szCs w:val="23"/>
        </w:rPr>
        <w:t xml:space="preserve"> </w:t>
      </w:r>
      <w:r w:rsidR="00421E07" w:rsidRPr="00421E07">
        <w:rPr>
          <w:rFonts w:ascii="Calibri" w:hAnsi="Calibri" w:cs="Calibri"/>
          <w:sz w:val="23"/>
          <w:szCs w:val="23"/>
        </w:rPr>
        <w:t>﻿</w:t>
      </w:r>
      <w:r w:rsidR="00421E07" w:rsidRPr="00421E07">
        <w:rPr>
          <w:sz w:val="23"/>
          <w:szCs w:val="23"/>
        </w:rPr>
        <w:t>proposed aspect-level sentiment classification model</w:t>
      </w:r>
      <w:r w:rsidR="00421E07">
        <w:rPr>
          <w:sz w:val="23"/>
          <w:szCs w:val="23"/>
        </w:rPr>
        <w:t xml:space="preserve"> </w:t>
      </w:r>
      <w:r w:rsidR="00C01C10">
        <w:fldChar w:fldCharType="begin" w:fldLock="1"/>
      </w:r>
      <w:r w:rsidR="00C01C10">
        <w:instrText>ADDIN CSL_CITATION {"citationItems":[{"id":"ITEM-1","itemData":{"DOI":"10.1109/ITOEC49072.2020.9141586","ISBN":"9781728143224","abstract":"With the rapid development of the Internet, the amount of text on the network has shown a rapid growth trend, and the demand for text classification technology is increasing day by day, especially for aspect-level sentiments classification. However, the traditional method mainly relies on time-consuming feature engineering, but due to its context-independent nature, it ignores the rich context information in the text, which greatly reduces the performance in Natural Language Processing (NLP) tasks. Bidirectional Encoder Representations from Transformers (BERT), a pre-trained language models, refreshed records on eleven NLP tasks and became a new baseline model for text classification. Although BERT has been widely used for other NLP tasks, it is rarely used on aspect-level sentiments classification. We use the BERT output containing rich contextual information as the input of the optimized DNN network, and use the DNN network for further classification to obtain better performance in aspect-level sentiment classification. We performed comparative experiments on three public datasets. Compared with other latest baseline models, our model has better performance in aspect-level sentiments classification.","author":[{"dropping-particle":"","family":"Zhang","given":"Yunxiang","non-dropping-particle":"","parse-names":false,"suffix":""},{"dropping-particle":"","family":"Rao","given":"Zhuyi","non-dropping-particle":"","parse-names":false,"suffix":""}],"container-title":"Proceedings of 2020 IEEE 5th Information Technology and Mechatronics Engineering Conference, ITOEC 2020","id":"ITEM-1","issue":"Itoec","issued":{"date-parts":[["2020"]]},"page":"923-927","title":"Deep neural networks with pre-train model BERT for aspect-level sentiments classification","type":"article-journal"},"uris":["http://www.mendeley.com/documents/?uuid=1ffdba22-3eb6-484b-aa5c-075dcf6116a5"]}],"mendeley":{"formattedCitation":"(Zhang and Rao, 2020)","plainTextFormattedCitation":"(Zhang and Rao, 2020)","previouslyFormattedCitation":"(Zhang and Rao, 2020)"},"properties":{"noteIndex":0},"schema":"https://github.com/citation-style-language/schema/raw/master/csl-citation.json"}</w:instrText>
      </w:r>
      <w:r w:rsidR="00C01C10">
        <w:fldChar w:fldCharType="separate"/>
      </w:r>
      <w:r w:rsidR="00C01C10" w:rsidRPr="00FA2C01">
        <w:rPr>
          <w:noProof/>
        </w:rPr>
        <w:t>(Zhang and Rao, 2020)</w:t>
      </w:r>
      <w:r w:rsidR="00C01C10">
        <w:fldChar w:fldCharType="end"/>
      </w:r>
    </w:p>
    <w:p w14:paraId="31C506B3" w14:textId="77777777" w:rsidR="00C0345F" w:rsidRPr="00C0345F" w:rsidRDefault="00C0345F" w:rsidP="00C0345F">
      <w:pPr>
        <w:pStyle w:val="Default"/>
        <w:spacing w:after="162" w:line="360" w:lineRule="auto"/>
        <w:jc w:val="center"/>
        <w:rPr>
          <w:sz w:val="23"/>
          <w:szCs w:val="23"/>
        </w:rPr>
      </w:pPr>
    </w:p>
    <w:p w14:paraId="78C27ACB" w14:textId="78AC9DF2" w:rsidR="00343D33" w:rsidRPr="003E499A" w:rsidRDefault="00615E28" w:rsidP="0097146D">
      <w:pPr>
        <w:pStyle w:val="Heading1"/>
        <w:spacing w:line="360" w:lineRule="auto"/>
        <w:ind w:left="0"/>
        <w:jc w:val="both"/>
        <w:rPr>
          <w:rFonts w:cs="Times New Roman"/>
          <w:b w:val="0"/>
          <w:bCs/>
          <w:sz w:val="24"/>
          <w:szCs w:val="24"/>
        </w:rPr>
      </w:pPr>
      <w:r>
        <w:rPr>
          <w:rFonts w:cs="Times New Roman"/>
          <w:sz w:val="24"/>
          <w:szCs w:val="24"/>
        </w:rPr>
        <w:fldChar w:fldCharType="begin" w:fldLock="1"/>
      </w:r>
      <w:r w:rsidR="008D20EB">
        <w:rPr>
          <w:rFonts w:cs="Times New Roman"/>
          <w:sz w:val="24"/>
          <w:szCs w:val="24"/>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9"]]},"page":"4171-4186","title":"BERT: Pre-training of deep bidirectional transformers for language understanding","type":"article-journal","volume":"1"},"uris":["http://www.mendeley.com/documents/?uuid=44a9f491-afd5-425c-a08a-6f6ea1d4c24f"]}],"mendeley":{"formattedCitation":"(Devlin et al., 2019)","plainTextFormattedCitation":"(Devlin et al., 2019)","previouslyFormattedCitation":"(Devlin et al., 2019)"},"properties":{"noteIndex":0},"schema":"https://github.com/citation-style-language/schema/raw/master/csl-citation.json"}</w:instrText>
      </w:r>
      <w:r>
        <w:rPr>
          <w:rFonts w:cs="Times New Roman"/>
          <w:sz w:val="24"/>
          <w:szCs w:val="24"/>
        </w:rPr>
        <w:fldChar w:fldCharType="separate"/>
      </w:r>
      <w:r w:rsidRPr="00615E28">
        <w:rPr>
          <w:rFonts w:cs="Times New Roman"/>
          <w:b w:val="0"/>
          <w:noProof/>
          <w:sz w:val="24"/>
          <w:szCs w:val="24"/>
        </w:rPr>
        <w:t>(Devlin et al., 2019)</w:t>
      </w:r>
      <w:r>
        <w:rPr>
          <w:rFonts w:cs="Times New Roman"/>
          <w:sz w:val="24"/>
          <w:szCs w:val="24"/>
        </w:rPr>
        <w:fldChar w:fldCharType="end"/>
      </w:r>
      <w:r w:rsidR="00703EC1">
        <w:rPr>
          <w:rFonts w:cs="Times New Roman"/>
          <w:sz w:val="24"/>
          <w:szCs w:val="24"/>
        </w:rPr>
        <w:t xml:space="preserve"> </w:t>
      </w:r>
      <w:r w:rsidR="00703EC1">
        <w:rPr>
          <w:rFonts w:cs="Times New Roman"/>
          <w:b w:val="0"/>
          <w:bCs/>
          <w:sz w:val="24"/>
          <w:szCs w:val="24"/>
        </w:rPr>
        <w:t>in their research fine-tuned BERT model on labelled sentiment data</w:t>
      </w:r>
      <w:r w:rsidR="00B63026">
        <w:rPr>
          <w:rFonts w:cs="Times New Roman"/>
          <w:b w:val="0"/>
          <w:bCs/>
          <w:sz w:val="24"/>
          <w:szCs w:val="24"/>
        </w:rPr>
        <w:t>set</w:t>
      </w:r>
      <w:r w:rsidR="0047680B">
        <w:rPr>
          <w:rFonts w:cs="Times New Roman"/>
          <w:b w:val="0"/>
          <w:bCs/>
          <w:sz w:val="24"/>
          <w:szCs w:val="24"/>
        </w:rPr>
        <w:t xml:space="preserve"> and got accuracy of 87.3% on data from stockwits</w:t>
      </w:r>
      <w:r w:rsidR="00AB51AC">
        <w:rPr>
          <w:rFonts w:cs="Times New Roman"/>
          <w:b w:val="0"/>
          <w:bCs/>
          <w:sz w:val="24"/>
          <w:szCs w:val="24"/>
        </w:rPr>
        <w:t>.com</w:t>
      </w:r>
      <w:r w:rsidR="0047680B">
        <w:rPr>
          <w:rFonts w:cs="Times New Roman"/>
          <w:b w:val="0"/>
          <w:bCs/>
          <w:sz w:val="24"/>
          <w:szCs w:val="24"/>
        </w:rPr>
        <w:t>.</w:t>
      </w:r>
      <w:r w:rsidR="00AB51AC">
        <w:rPr>
          <w:rFonts w:cs="Times New Roman"/>
          <w:b w:val="0"/>
          <w:bCs/>
          <w:sz w:val="24"/>
          <w:szCs w:val="24"/>
        </w:rPr>
        <w:t xml:space="preserve"> Dataset contained around 14 million</w:t>
      </w:r>
      <w:r w:rsidR="00F53FC2">
        <w:rPr>
          <w:rFonts w:cs="Times New Roman"/>
          <w:b w:val="0"/>
          <w:bCs/>
          <w:sz w:val="24"/>
          <w:szCs w:val="24"/>
        </w:rPr>
        <w:t xml:space="preserve"> </w:t>
      </w:r>
      <w:r w:rsidR="00AB51AC">
        <w:rPr>
          <w:rFonts w:cs="Times New Roman"/>
          <w:b w:val="0"/>
          <w:bCs/>
          <w:sz w:val="24"/>
          <w:szCs w:val="24"/>
        </w:rPr>
        <w:t>records</w:t>
      </w:r>
      <w:r w:rsidR="0029207B">
        <w:rPr>
          <w:rFonts w:cs="Times New Roman"/>
          <w:b w:val="0"/>
          <w:bCs/>
          <w:sz w:val="24"/>
          <w:szCs w:val="24"/>
        </w:rPr>
        <w:t xml:space="preserve"> and BERT base pre-trained model was used with 12 layers, 768 hidden and 12 heads</w:t>
      </w:r>
      <w:r w:rsidR="00622797">
        <w:rPr>
          <w:rFonts w:cs="Times New Roman"/>
          <w:b w:val="0"/>
          <w:bCs/>
          <w:sz w:val="24"/>
          <w:szCs w:val="24"/>
        </w:rPr>
        <w:t xml:space="preserve"> after fine tuning</w:t>
      </w:r>
      <w:r w:rsidR="0029207B">
        <w:rPr>
          <w:rFonts w:cs="Times New Roman"/>
          <w:b w:val="0"/>
          <w:bCs/>
          <w:sz w:val="24"/>
          <w:szCs w:val="24"/>
        </w:rPr>
        <w:t>.</w:t>
      </w:r>
      <w:r w:rsidR="00327AE0">
        <w:rPr>
          <w:rFonts w:cs="Times New Roman"/>
          <w:b w:val="0"/>
          <w:bCs/>
          <w:sz w:val="24"/>
          <w:szCs w:val="24"/>
        </w:rPr>
        <w:t xml:space="preserve"> To overcome catastrophic forgetting </w:t>
      </w:r>
      <w:r w:rsidR="00343D33">
        <w:rPr>
          <w:rFonts w:cs="Times New Roman"/>
          <w:b w:val="0"/>
          <w:bCs/>
          <w:sz w:val="24"/>
          <w:szCs w:val="24"/>
        </w:rPr>
        <w:t>problem,</w:t>
      </w:r>
      <w:r w:rsidR="00327AE0">
        <w:rPr>
          <w:rFonts w:cs="Times New Roman"/>
          <w:b w:val="0"/>
          <w:bCs/>
          <w:sz w:val="24"/>
          <w:szCs w:val="24"/>
        </w:rPr>
        <w:t xml:space="preserve"> they used hyper parameters like learning rate, batch size, </w:t>
      </w:r>
      <w:r w:rsidR="009360A1">
        <w:rPr>
          <w:rFonts w:cs="Times New Roman"/>
          <w:b w:val="0"/>
          <w:bCs/>
          <w:sz w:val="24"/>
          <w:szCs w:val="24"/>
        </w:rPr>
        <w:t>optimizer,</w:t>
      </w:r>
      <w:r w:rsidR="00327AE0">
        <w:rPr>
          <w:rFonts w:cs="Times New Roman"/>
          <w:b w:val="0"/>
          <w:bCs/>
          <w:sz w:val="24"/>
          <w:szCs w:val="24"/>
        </w:rPr>
        <w:t xml:space="preserve"> and number of epochs.</w:t>
      </w:r>
      <w:r w:rsidR="00BF7638">
        <w:rPr>
          <w:rFonts w:cs="Times New Roman"/>
          <w:b w:val="0"/>
          <w:bCs/>
          <w:sz w:val="24"/>
          <w:szCs w:val="24"/>
        </w:rPr>
        <w:t xml:space="preserve"> Below table shows evaluation metrics for the proposed model.</w:t>
      </w:r>
    </w:p>
    <w:p w14:paraId="7AF4F7FA" w14:textId="77777777" w:rsidR="00615E28" w:rsidRPr="00615E28" w:rsidRDefault="00615E28" w:rsidP="0097146D">
      <w:pPr>
        <w:jc w:val="both"/>
        <w:rPr>
          <w:lang w:val="en-GB"/>
        </w:rPr>
      </w:pPr>
    </w:p>
    <w:p w14:paraId="6DBF9EB7" w14:textId="7EDFAAEE" w:rsidR="00615E28" w:rsidRPr="00615E28" w:rsidRDefault="00343D33" w:rsidP="00C0345F">
      <w:pPr>
        <w:jc w:val="center"/>
        <w:rPr>
          <w:lang w:val="en-GB"/>
        </w:rPr>
      </w:pPr>
      <w:r>
        <w:rPr>
          <w:noProof/>
          <w:lang w:val="en-GB"/>
        </w:rPr>
        <w:drawing>
          <wp:inline distT="0" distB="0" distL="0" distR="0" wp14:anchorId="65AD72BB" wp14:editId="25BEE19B">
            <wp:extent cx="3287486" cy="1306195"/>
            <wp:effectExtent l="0" t="0" r="1905" b="1905"/>
            <wp:docPr id="39" name="Picture 3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Table&#10;&#10;Description automatically generated"/>
                    <pic:cNvPicPr/>
                  </pic:nvPicPr>
                  <pic:blipFill rotWithShape="1">
                    <a:blip r:embed="rId59" cstate="print">
                      <a:extLst>
                        <a:ext uri="{28A0092B-C50C-407E-A947-70E740481C1C}">
                          <a14:useLocalDpi xmlns:a14="http://schemas.microsoft.com/office/drawing/2010/main" val="0"/>
                        </a:ext>
                      </a:extLst>
                    </a:blip>
                    <a:srcRect t="4255"/>
                    <a:stretch/>
                  </pic:blipFill>
                  <pic:spPr bwMode="auto">
                    <a:xfrm>
                      <a:off x="0" y="0"/>
                      <a:ext cx="3311100" cy="1315577"/>
                    </a:xfrm>
                    <a:prstGeom prst="rect">
                      <a:avLst/>
                    </a:prstGeom>
                    <a:ln>
                      <a:noFill/>
                    </a:ln>
                    <a:extLst>
                      <a:ext uri="{53640926-AAD7-44D8-BBD7-CCE9431645EC}">
                        <a14:shadowObscured xmlns:a14="http://schemas.microsoft.com/office/drawing/2010/main"/>
                      </a:ext>
                    </a:extLst>
                  </pic:spPr>
                </pic:pic>
              </a:graphicData>
            </a:graphic>
          </wp:inline>
        </w:drawing>
      </w:r>
    </w:p>
    <w:p w14:paraId="4CB61808" w14:textId="4CE1C044" w:rsidR="00901ABA" w:rsidRDefault="00C0345F" w:rsidP="00DA05E3">
      <w:pPr>
        <w:pStyle w:val="Default"/>
        <w:spacing w:after="162" w:line="360" w:lineRule="auto"/>
        <w:jc w:val="center"/>
      </w:pPr>
      <w:r w:rsidRPr="008242D2">
        <w:rPr>
          <w:sz w:val="23"/>
          <w:szCs w:val="23"/>
        </w:rPr>
        <w:t>Figure 2.</w:t>
      </w:r>
      <w:r w:rsidR="00111C4D">
        <w:rPr>
          <w:sz w:val="23"/>
          <w:szCs w:val="23"/>
        </w:rPr>
        <w:t>24</w:t>
      </w:r>
      <w:r w:rsidRPr="008242D2">
        <w:rPr>
          <w:sz w:val="23"/>
          <w:szCs w:val="23"/>
        </w:rPr>
        <w:t xml:space="preserve"> </w:t>
      </w:r>
      <w:r w:rsidR="001224BC">
        <w:rPr>
          <w:sz w:val="23"/>
          <w:szCs w:val="23"/>
        </w:rPr>
        <w:t>Results of fine-tuned BERT for sentiment analysis</w:t>
      </w:r>
      <w:r>
        <w:rPr>
          <w:sz w:val="23"/>
          <w:szCs w:val="23"/>
        </w:rPr>
        <w:t xml:space="preserve"> </w:t>
      </w:r>
      <w:r w:rsidR="00DA05E3">
        <w:fldChar w:fldCharType="begin" w:fldLock="1"/>
      </w:r>
      <w:r w:rsidR="00DA05E3">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9"]]},"page":"4171-4186","title":"BERT: Pre-training of deep bidirectional transformers for language understanding","type":"article-journal","volume":"1"},"uris":["http://www.mendeley.com/documents/?uuid=44a9f491-afd5-425c-a08a-6f6ea1d4c24f"]}],"mendeley":{"formattedCitation":"(Devlin et al., 2019)","plainTextFormattedCitation":"(Devlin et al., 2019)","previouslyFormattedCitation":"(Devlin et al., 2019)"},"properties":{"noteIndex":0},"schema":"https://github.com/citation-style-language/schema/raw/master/csl-citation.json"}</w:instrText>
      </w:r>
      <w:r w:rsidR="00DA05E3">
        <w:fldChar w:fldCharType="separate"/>
      </w:r>
      <w:r w:rsidR="00DA05E3" w:rsidRPr="00615E28">
        <w:rPr>
          <w:noProof/>
        </w:rPr>
        <w:t>(Devlin et al., 2019)</w:t>
      </w:r>
      <w:r w:rsidR="00DA05E3">
        <w:fldChar w:fldCharType="end"/>
      </w:r>
    </w:p>
    <w:p w14:paraId="0B99C06E" w14:textId="77777777" w:rsidR="008B4636" w:rsidRDefault="008B4636" w:rsidP="00DA05E3">
      <w:pPr>
        <w:pStyle w:val="Default"/>
        <w:spacing w:after="162" w:line="360" w:lineRule="auto"/>
        <w:jc w:val="center"/>
      </w:pPr>
    </w:p>
    <w:p w14:paraId="1112498E" w14:textId="5F19EA00" w:rsidR="00F22C7C" w:rsidRDefault="000F0C33" w:rsidP="0097146D">
      <w:pPr>
        <w:spacing w:line="360" w:lineRule="auto"/>
        <w:jc w:val="both"/>
        <w:rPr>
          <w:lang w:val="en-GB"/>
        </w:rPr>
      </w:pPr>
      <w:r w:rsidRPr="00AF2A5E">
        <w:rPr>
          <w:lang w:val="en-GB"/>
        </w:rPr>
        <w:fldChar w:fldCharType="begin" w:fldLock="1"/>
      </w:r>
      <w:r w:rsidR="003922F5">
        <w:rPr>
          <w:lang w:val="en-GB"/>
        </w:rPr>
        <w:instrText>ADDIN CSL_CITATION {"citationItems":[{"id":"ITEM-1","itemData":{"DOI":"10.1109/ACIT50332.2020.9300098","ISBN":"9781728188553","abstract":"In the last few years use of social networking sites has increased tremendously. People use social media platforms to share their views on almost all subjects. These views are in various forms like, blogs, tweets, Facebook posts, online discussion boards, Instagram posts, etc. Sentiment analysis deals with the process of computationally defining and classifying the views expressed in the comment, post or document. Typically, the aim of sentiment analysis is to find out the customer's attitude towards a product or service. Customers' feedback is vital for businesses, and social media being a powerful platform, can be used to improve and enhance business opportunities if the feedback on social media can be analyzed timely. Therefore, the focus of this paper is to analyze the customer reviews about various restaurants across Karachi - one of the biggest cities of Pakistan. For this research, customer reviews are collected from a very popular Facebook community- the SWOT'S guide to Karachi's restaurants. The contribution of this research is twofold. First, it performs sentiment analysis and classifies each comment as positive, negative. Second, by using text categorization techniques, comments are automatically classified according to feedback about food taste, ambiance, service, and value for money. A manually annotated dataset of around 4000 records was used for training and testing. Several algorithms were used for classification, including Naive Bayes Classifier, Logistic Regression, Support Vector Machine (SVM), and Random Forest. The performance comparison of these algorithms is presented. The best results, that is 95% accuracy, were achieved by using a random forest algorithm.","author":[{"dropping-particle":"","family":"Zahoor","given":"Kanwal","non-dropping-particle":"","parse-names":false,"suffix":""},{"dropping-particle":"","family":"Bawany","given":"Narmeen Zakaria","non-dropping-particle":"","parse-names":false,"suffix":""},{"dropping-particle":"","family":"Hamid","given":"Soomaiya","non-dropping-particle":"","parse-names":false,"suffix":""}],"container-title":"Proceedings - 2020 21st International Arab Conference on Information Technology, ACIT 2020","id":"ITEM-1","issued":{"date-parts":[["2020"]]},"title":"Sentiment analysis and classification of restaurant reviews using machine learning","type":"article-journal"},"uris":["http://www.mendeley.com/documents/?uuid=44723de8-1fca-42ce-9cc6-49709f5f8858"]}],"mendeley":{"formattedCitation":"(Zahoor et al., 2020)","plainTextFormattedCitation":"(Zahoor et al., 2020)","previouslyFormattedCitation":"(Zahoor et al., 2020)"},"properties":{"noteIndex":0},"schema":"https://github.com/citation-style-language/schema/raw/master/csl-citation.json"}</w:instrText>
      </w:r>
      <w:r w:rsidRPr="00AF2A5E">
        <w:rPr>
          <w:lang w:val="en-GB"/>
        </w:rPr>
        <w:fldChar w:fldCharType="separate"/>
      </w:r>
      <w:r w:rsidRPr="00AF2A5E">
        <w:rPr>
          <w:noProof/>
          <w:lang w:val="en-GB"/>
        </w:rPr>
        <w:t>(Zahoor et al., 2020)</w:t>
      </w:r>
      <w:r w:rsidRPr="00AF2A5E">
        <w:rPr>
          <w:lang w:val="en-GB"/>
        </w:rPr>
        <w:fldChar w:fldCharType="end"/>
      </w:r>
      <w:r w:rsidRPr="00AF2A5E">
        <w:rPr>
          <w:lang w:val="en-GB"/>
        </w:rPr>
        <w:t xml:space="preserve"> in their research performed sentiment analysis activity on </w:t>
      </w:r>
      <w:r w:rsidR="005C7031" w:rsidRPr="00AF2A5E">
        <w:rPr>
          <w:lang w:val="en-GB"/>
        </w:rPr>
        <w:t>restaurant reviews.</w:t>
      </w:r>
      <w:r w:rsidR="00AF2A5E" w:rsidRPr="00AF2A5E">
        <w:rPr>
          <w:lang w:val="en-GB"/>
        </w:rPr>
        <w:t xml:space="preserve"> Dataset used in this research had around 4000 records and several machine learning algorithms were applied on this dataset such as NB, SVM, LR and Random Forest.</w:t>
      </w:r>
      <w:r w:rsidR="002149DC">
        <w:rPr>
          <w:lang w:val="en-GB"/>
        </w:rPr>
        <w:t xml:space="preserve"> Performance comparison of these models showed that Random Forest gives the best accuracy score of 95%.</w:t>
      </w:r>
      <w:r w:rsidR="00C640B2">
        <w:rPr>
          <w:lang w:val="en-GB"/>
        </w:rPr>
        <w:t xml:space="preserve"> Precision, Recall, F1 score and Accuracy were used as evaluation metrics.</w:t>
      </w:r>
    </w:p>
    <w:p w14:paraId="0032EAAE" w14:textId="3C61BF2C" w:rsidR="00C0345F" w:rsidRDefault="00C0345F" w:rsidP="0097146D">
      <w:pPr>
        <w:spacing w:line="360" w:lineRule="auto"/>
        <w:jc w:val="both"/>
        <w:rPr>
          <w:lang w:val="en-GB"/>
        </w:rPr>
      </w:pPr>
    </w:p>
    <w:p w14:paraId="0CEFCA0A" w14:textId="66269555" w:rsidR="00C0345F" w:rsidRDefault="00C0345F" w:rsidP="0097146D">
      <w:pPr>
        <w:spacing w:line="360" w:lineRule="auto"/>
        <w:jc w:val="both"/>
        <w:rPr>
          <w:lang w:val="en-GB"/>
        </w:rPr>
      </w:pPr>
    </w:p>
    <w:p w14:paraId="713BC474" w14:textId="1CEC8988" w:rsidR="00C0345F" w:rsidRDefault="00C0345F" w:rsidP="0097146D">
      <w:pPr>
        <w:spacing w:line="360" w:lineRule="auto"/>
        <w:jc w:val="both"/>
        <w:rPr>
          <w:lang w:val="en-GB"/>
        </w:rPr>
      </w:pPr>
    </w:p>
    <w:p w14:paraId="3964F5C2" w14:textId="77777777" w:rsidR="00C0345F" w:rsidRDefault="00C0345F" w:rsidP="0097146D">
      <w:pPr>
        <w:spacing w:line="360" w:lineRule="auto"/>
        <w:jc w:val="both"/>
        <w:rPr>
          <w:lang w:val="en-GB"/>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373"/>
        <w:gridCol w:w="5682"/>
      </w:tblGrid>
      <w:tr w:rsidR="00652768" w14:paraId="006FBB5E" w14:textId="77777777" w:rsidTr="00AD4D40">
        <w:tc>
          <w:tcPr>
            <w:tcW w:w="3373" w:type="dxa"/>
          </w:tcPr>
          <w:p w14:paraId="5C3A992F" w14:textId="77777777" w:rsidR="00652768" w:rsidRDefault="00652768" w:rsidP="0097146D">
            <w:pPr>
              <w:spacing w:line="360" w:lineRule="auto"/>
              <w:jc w:val="both"/>
              <w:rPr>
                <w:lang w:val="en-GB"/>
              </w:rPr>
            </w:pPr>
            <w:r>
              <w:rPr>
                <w:lang w:val="en-GB"/>
              </w:rPr>
              <w:lastRenderedPageBreak/>
              <w:t>Methodology</w:t>
            </w:r>
          </w:p>
          <w:p w14:paraId="41497E1C" w14:textId="4F138394" w:rsidR="00652768" w:rsidRDefault="00652768" w:rsidP="0097146D">
            <w:pPr>
              <w:spacing w:line="360" w:lineRule="auto"/>
              <w:jc w:val="both"/>
              <w:rPr>
                <w:lang w:val="en-GB"/>
              </w:rPr>
            </w:pPr>
            <w:r>
              <w:rPr>
                <w:noProof/>
                <w:lang w:val="en-GB"/>
              </w:rPr>
              <w:drawing>
                <wp:inline distT="0" distB="0" distL="0" distR="0" wp14:anchorId="3AABA6FF" wp14:editId="06381882">
                  <wp:extent cx="2076242" cy="1793836"/>
                  <wp:effectExtent l="0" t="0" r="0"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086711" cy="1802881"/>
                          </a:xfrm>
                          <a:prstGeom prst="rect">
                            <a:avLst/>
                          </a:prstGeom>
                        </pic:spPr>
                      </pic:pic>
                    </a:graphicData>
                  </a:graphic>
                </wp:inline>
              </w:drawing>
            </w:r>
          </w:p>
        </w:tc>
        <w:tc>
          <w:tcPr>
            <w:tcW w:w="5682" w:type="dxa"/>
          </w:tcPr>
          <w:p w14:paraId="5B66459E" w14:textId="77777777" w:rsidR="00652768" w:rsidRDefault="00652768" w:rsidP="0097146D">
            <w:pPr>
              <w:spacing w:line="360" w:lineRule="auto"/>
              <w:jc w:val="both"/>
              <w:rPr>
                <w:lang w:val="en-GB"/>
              </w:rPr>
            </w:pPr>
            <w:r>
              <w:rPr>
                <w:lang w:val="en-GB"/>
              </w:rPr>
              <w:t>Results</w:t>
            </w:r>
          </w:p>
          <w:p w14:paraId="3B77DD40" w14:textId="7D89B59B" w:rsidR="00652768" w:rsidRDefault="00652768" w:rsidP="0097146D">
            <w:pPr>
              <w:spacing w:line="360" w:lineRule="auto"/>
              <w:jc w:val="both"/>
              <w:rPr>
                <w:lang w:val="en-GB"/>
              </w:rPr>
            </w:pPr>
            <w:r>
              <w:rPr>
                <w:noProof/>
                <w:lang w:val="en-GB"/>
              </w:rPr>
              <w:drawing>
                <wp:inline distT="0" distB="0" distL="0" distR="0" wp14:anchorId="2708FB23" wp14:editId="792817A8">
                  <wp:extent cx="3594432" cy="1320800"/>
                  <wp:effectExtent l="0" t="0" r="0" b="0"/>
                  <wp:docPr id="40" name="Picture 4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Table&#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604118" cy="1324359"/>
                          </a:xfrm>
                          <a:prstGeom prst="rect">
                            <a:avLst/>
                          </a:prstGeom>
                        </pic:spPr>
                      </pic:pic>
                    </a:graphicData>
                  </a:graphic>
                </wp:inline>
              </w:drawing>
            </w:r>
          </w:p>
        </w:tc>
      </w:tr>
    </w:tbl>
    <w:p w14:paraId="141803FE" w14:textId="17231D89" w:rsidR="003A0B50" w:rsidRDefault="00AD4D40" w:rsidP="005E6458">
      <w:pPr>
        <w:pStyle w:val="Default"/>
        <w:spacing w:after="162" w:line="360" w:lineRule="auto"/>
        <w:jc w:val="center"/>
      </w:pPr>
      <w:r w:rsidRPr="008242D2">
        <w:rPr>
          <w:sz w:val="23"/>
          <w:szCs w:val="23"/>
        </w:rPr>
        <w:t>Figure 2.</w:t>
      </w:r>
      <w:r w:rsidR="005E6458">
        <w:rPr>
          <w:sz w:val="23"/>
          <w:szCs w:val="23"/>
        </w:rPr>
        <w:t>2</w:t>
      </w:r>
      <w:r>
        <w:rPr>
          <w:sz w:val="23"/>
          <w:szCs w:val="23"/>
        </w:rPr>
        <w:t>5</w:t>
      </w:r>
      <w:r w:rsidRPr="008242D2">
        <w:rPr>
          <w:sz w:val="23"/>
          <w:szCs w:val="23"/>
        </w:rPr>
        <w:t xml:space="preserve"> </w:t>
      </w:r>
      <w:r w:rsidR="005E6458" w:rsidRPr="005E6458">
        <w:rPr>
          <w:rFonts w:ascii="Calibri" w:hAnsi="Calibri" w:cs="Calibri"/>
          <w:sz w:val="23"/>
          <w:szCs w:val="23"/>
        </w:rPr>
        <w:t>﻿</w:t>
      </w:r>
      <w:r w:rsidR="005E6458" w:rsidRPr="005E6458">
        <w:rPr>
          <w:sz w:val="23"/>
          <w:szCs w:val="23"/>
        </w:rPr>
        <w:t>Architecture diagram of our research framework</w:t>
      </w:r>
      <w:r w:rsidR="005E6458">
        <w:rPr>
          <w:sz w:val="23"/>
          <w:szCs w:val="23"/>
        </w:rPr>
        <w:t xml:space="preserve"> </w:t>
      </w:r>
      <w:r w:rsidR="005E6458" w:rsidRPr="00AF2A5E">
        <w:fldChar w:fldCharType="begin" w:fldLock="1"/>
      </w:r>
      <w:r w:rsidR="005E6458">
        <w:instrText>ADDIN CSL_CITATION {"citationItems":[{"id":"ITEM-1","itemData":{"DOI":"10.1109/ACIT50332.2020.9300098","ISBN":"9781728188553","abstract":"In the last few years use of social networking sites has increased tremendously. People use social media platforms to share their views on almost all subjects. These views are in various forms like, blogs, tweets, Facebook posts, online discussion boards, Instagram posts, etc. Sentiment analysis deals with the process of computationally defining and classifying the views expressed in the comment, post or document. Typically, the aim of sentiment analysis is to find out the customer's attitude towards a product or service. Customers' feedback is vital for businesses, and social media being a powerful platform, can be used to improve and enhance business opportunities if the feedback on social media can be analyzed timely. Therefore, the focus of this paper is to analyze the customer reviews about various restaurants across Karachi - one of the biggest cities of Pakistan. For this research, customer reviews are collected from a very popular Facebook community- the SWOT'S guide to Karachi's restaurants. The contribution of this research is twofold. First, it performs sentiment analysis and classifies each comment as positive, negative. Second, by using text categorization techniques, comments are automatically classified according to feedback about food taste, ambiance, service, and value for money. A manually annotated dataset of around 4000 records was used for training and testing. Several algorithms were used for classification, including Naive Bayes Classifier, Logistic Regression, Support Vector Machine (SVM), and Random Forest. The performance comparison of these algorithms is presented. The best results, that is 95% accuracy, were achieved by using a random forest algorithm.","author":[{"dropping-particle":"","family":"Zahoor","given":"Kanwal","non-dropping-particle":"","parse-names":false,"suffix":""},{"dropping-particle":"","family":"Bawany","given":"Narmeen Zakaria","non-dropping-particle":"","parse-names":false,"suffix":""},{"dropping-particle":"","family":"Hamid","given":"Soomaiya","non-dropping-particle":"","parse-names":false,"suffix":""}],"container-title":"Proceedings - 2020 21st International Arab Conference on Information Technology, ACIT 2020","id":"ITEM-1","issued":{"date-parts":[["2020"]]},"title":"Sentiment analysis and classification of restaurant reviews using machine learning","type":"article-journal"},"uris":["http://www.mendeley.com/documents/?uuid=44723de8-1fca-42ce-9cc6-49709f5f8858"]}],"mendeley":{"formattedCitation":"(Zahoor et al., 2020)","plainTextFormattedCitation":"(Zahoor et al., 2020)","previouslyFormattedCitation":"(Zahoor et al., 2020)"},"properties":{"noteIndex":0},"schema":"https://github.com/citation-style-language/schema/raw/master/csl-citation.json"}</w:instrText>
      </w:r>
      <w:r w:rsidR="005E6458" w:rsidRPr="00AF2A5E">
        <w:fldChar w:fldCharType="separate"/>
      </w:r>
      <w:r w:rsidR="005E6458" w:rsidRPr="00AF2A5E">
        <w:rPr>
          <w:noProof/>
        </w:rPr>
        <w:t>(Zahoor et al., 2020)</w:t>
      </w:r>
      <w:r w:rsidR="005E6458" w:rsidRPr="00AF2A5E">
        <w:fldChar w:fldCharType="end"/>
      </w:r>
    </w:p>
    <w:p w14:paraId="3930CDC3" w14:textId="77777777" w:rsidR="003645F9" w:rsidRPr="00AF2A5E" w:rsidRDefault="003645F9" w:rsidP="005E6458">
      <w:pPr>
        <w:pStyle w:val="Default"/>
        <w:spacing w:after="162" w:line="360" w:lineRule="auto"/>
        <w:jc w:val="center"/>
      </w:pPr>
    </w:p>
    <w:p w14:paraId="255DB54E" w14:textId="5B5E8D00" w:rsidR="002648F0" w:rsidRDefault="003922F5" w:rsidP="0097146D">
      <w:pPr>
        <w:spacing w:line="360" w:lineRule="auto"/>
        <w:jc w:val="both"/>
        <w:rPr>
          <w:lang w:val="en-GB"/>
        </w:rPr>
      </w:pPr>
      <w:r>
        <w:rPr>
          <w:lang w:val="en-GB"/>
        </w:rPr>
        <w:fldChar w:fldCharType="begin" w:fldLock="1"/>
      </w:r>
      <w:r w:rsidR="003B6D34">
        <w:rPr>
          <w:lang w:val="en-GB"/>
        </w:rPr>
        <w:instrText>ADDIN CSL_CITATION {"citationItems":[{"id":"ITEM-1","itemData":{"DOI":"10.1109/ICACCS48705.2020.9074208","ISBN":"9781728151977","abstract":"In the era of growing world, Social Sites is one of the platform where lots of people interacted with it. Every individual directly or indirectly connected with the social sites. As we can see, People are used to about taking reviews about anything before doing it-as taking reviews of movies, restaurants, online product shopping and many more. Taking reviews means knowing opinions about things. In a single manner it can state as Sentiment Analysis, or even it can be called as Opinion Mining or Data Mining. Here, the present work is come with the idea of Twitter Sentiment Analysis, in which process is designed to know the person thought about any specific tweet done by them. After knowing the people opinions about any issue, any individual can come up with the conclusion. To do this types of analysis, Present work has taken Natural Language Processing (NLP) in use. So this research paper describe the types of techniques used and also the procedure performed throughout the process.","author":[{"dropping-particle":"","family":"Tiwari","given":"Shikha","non-dropping-particle":"","parse-names":false,"suffix":""},{"dropping-particle":"","family":"Verma","given":"Anshika","non-dropping-particle":"","parse-names":false,"suffix":""},{"dropping-particle":"","family":"Garg","given":"Peeyush","non-dropping-particle":"","parse-names":false,"suffix":""},{"dropping-particle":"","family":"Bansal","given":"Deepika","non-dropping-particle":"","parse-names":false,"suffix":""}],"container-title":"2020 6th International Conference on Advanced Computing and Communication Systems, ICACCS 2020","id":"ITEM-1","issued":{"date-parts":[["2020"]]},"page":"925-927","title":"Social Media Sentiment Analysis on Twitter Datasets","type":"article-journal"},"uris":["http://www.mendeley.com/documents/?uuid=b4eed946-aa58-4f01-ad4b-0ea6f1dd9efc"]}],"mendeley":{"formattedCitation":"(Tiwari et al., 2020)","plainTextFormattedCitation":"(Tiwari et al., 2020)","previouslyFormattedCitation":"(Tiwari et al., 2020)"},"properties":{"noteIndex":0},"schema":"https://github.com/citation-style-language/schema/raw/master/csl-citation.json"}</w:instrText>
      </w:r>
      <w:r>
        <w:rPr>
          <w:lang w:val="en-GB"/>
        </w:rPr>
        <w:fldChar w:fldCharType="separate"/>
      </w:r>
      <w:r w:rsidRPr="003922F5">
        <w:rPr>
          <w:noProof/>
          <w:lang w:val="en-GB"/>
        </w:rPr>
        <w:t>(Tiwari et al., 2020)</w:t>
      </w:r>
      <w:r>
        <w:rPr>
          <w:lang w:val="en-GB"/>
        </w:rPr>
        <w:fldChar w:fldCharType="end"/>
      </w:r>
      <w:r>
        <w:rPr>
          <w:lang w:val="en-GB"/>
        </w:rPr>
        <w:t xml:space="preserve"> in their research study performed sentiment analysis on the twitter data </w:t>
      </w:r>
      <w:r w:rsidR="007965C7">
        <w:rPr>
          <w:lang w:val="en-GB"/>
        </w:rPr>
        <w:t>with different traditional machine learning models like DT, Random Forest and SVM and reported that Random Forest yields best accuracy score.  Performance of Decision Tree was also very comparable to Random Forest.</w:t>
      </w:r>
    </w:p>
    <w:p w14:paraId="5554214D" w14:textId="77777777" w:rsidR="00EB535D" w:rsidRDefault="00EB535D" w:rsidP="0097146D">
      <w:pPr>
        <w:spacing w:line="360" w:lineRule="auto"/>
        <w:jc w:val="both"/>
        <w:rPr>
          <w:lang w:val="en-GB"/>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012"/>
        <w:gridCol w:w="5043"/>
      </w:tblGrid>
      <w:tr w:rsidR="0064185A" w14:paraId="17414CAC" w14:textId="77777777" w:rsidTr="0064185A">
        <w:tc>
          <w:tcPr>
            <w:tcW w:w="3823" w:type="dxa"/>
          </w:tcPr>
          <w:p w14:paraId="14886D9A" w14:textId="3D35A6E7" w:rsidR="001843BB" w:rsidRDefault="00A91977" w:rsidP="00E50E50">
            <w:pPr>
              <w:jc w:val="center"/>
              <w:rPr>
                <w:lang w:val="en-GB"/>
              </w:rPr>
            </w:pPr>
            <w:r>
              <w:rPr>
                <w:lang w:val="en-GB"/>
              </w:rPr>
              <w:t>Methodology</w:t>
            </w:r>
          </w:p>
          <w:p w14:paraId="4E50B2CD" w14:textId="77777777" w:rsidR="007B6D60" w:rsidRDefault="007B6D60" w:rsidP="00E50E50">
            <w:pPr>
              <w:jc w:val="center"/>
              <w:rPr>
                <w:lang w:val="en-GB"/>
              </w:rPr>
            </w:pPr>
          </w:p>
          <w:p w14:paraId="72E08E06" w14:textId="65EEAC1F" w:rsidR="00A91977" w:rsidRDefault="007B6D60" w:rsidP="00E50E50">
            <w:pPr>
              <w:jc w:val="center"/>
              <w:rPr>
                <w:lang w:val="en-GB"/>
              </w:rPr>
            </w:pPr>
            <w:r>
              <w:rPr>
                <w:noProof/>
                <w:lang w:val="en-GB"/>
              </w:rPr>
              <w:drawing>
                <wp:inline distT="0" distB="0" distL="0" distR="0" wp14:anchorId="104E0D29" wp14:editId="5982FD5E">
                  <wp:extent cx="2432539" cy="2824491"/>
                  <wp:effectExtent l="0" t="0" r="6350" b="0"/>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454557" cy="2850057"/>
                          </a:xfrm>
                          <a:prstGeom prst="rect">
                            <a:avLst/>
                          </a:prstGeom>
                        </pic:spPr>
                      </pic:pic>
                    </a:graphicData>
                  </a:graphic>
                </wp:inline>
              </w:drawing>
            </w:r>
          </w:p>
          <w:p w14:paraId="17994B48" w14:textId="50E16B5C" w:rsidR="00A91977" w:rsidRDefault="00A91977" w:rsidP="00E50E50">
            <w:pPr>
              <w:jc w:val="center"/>
              <w:rPr>
                <w:lang w:val="en-GB"/>
              </w:rPr>
            </w:pPr>
          </w:p>
        </w:tc>
        <w:tc>
          <w:tcPr>
            <w:tcW w:w="5232" w:type="dxa"/>
          </w:tcPr>
          <w:p w14:paraId="68D51895" w14:textId="77777777" w:rsidR="00E50E50" w:rsidRDefault="00E50E50" w:rsidP="00E50E50">
            <w:pPr>
              <w:jc w:val="center"/>
              <w:rPr>
                <w:lang w:val="en-GB"/>
              </w:rPr>
            </w:pPr>
          </w:p>
          <w:p w14:paraId="0947AE0E" w14:textId="4F6B7785" w:rsidR="001843BB" w:rsidRDefault="00A91977" w:rsidP="00E50E50">
            <w:pPr>
              <w:jc w:val="center"/>
              <w:rPr>
                <w:lang w:val="en-GB"/>
              </w:rPr>
            </w:pPr>
            <w:r>
              <w:rPr>
                <w:lang w:val="en-GB"/>
              </w:rPr>
              <w:t>Result</w:t>
            </w:r>
            <w:r w:rsidR="0064185A">
              <w:rPr>
                <w:lang w:val="en-GB"/>
              </w:rPr>
              <w:t>s</w:t>
            </w:r>
          </w:p>
          <w:p w14:paraId="29E3F056" w14:textId="77777777" w:rsidR="0064185A" w:rsidRDefault="0064185A" w:rsidP="00E50E50">
            <w:pPr>
              <w:jc w:val="center"/>
              <w:rPr>
                <w:lang w:val="en-GB"/>
              </w:rPr>
            </w:pPr>
          </w:p>
          <w:p w14:paraId="6EE9B7E9" w14:textId="2887ECB5" w:rsidR="0064185A" w:rsidRDefault="0064185A" w:rsidP="00E50E50">
            <w:pPr>
              <w:jc w:val="center"/>
              <w:rPr>
                <w:lang w:val="en-GB"/>
              </w:rPr>
            </w:pPr>
            <w:r>
              <w:rPr>
                <w:noProof/>
                <w:lang w:val="en-GB"/>
              </w:rPr>
              <w:drawing>
                <wp:inline distT="0" distB="0" distL="0" distR="0" wp14:anchorId="0190B0F4" wp14:editId="0B6AEA5E">
                  <wp:extent cx="3100614" cy="1304061"/>
                  <wp:effectExtent l="0" t="0" r="0" b="4445"/>
                  <wp:docPr id="54" name="Picture 5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Table&#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121760" cy="1312955"/>
                          </a:xfrm>
                          <a:prstGeom prst="rect">
                            <a:avLst/>
                          </a:prstGeom>
                        </pic:spPr>
                      </pic:pic>
                    </a:graphicData>
                  </a:graphic>
                </wp:inline>
              </w:drawing>
            </w:r>
          </w:p>
        </w:tc>
      </w:tr>
    </w:tbl>
    <w:p w14:paraId="13DA17A9" w14:textId="30CA5FEC" w:rsidR="00254708" w:rsidRDefault="00254708" w:rsidP="0097146D">
      <w:pPr>
        <w:jc w:val="both"/>
        <w:rPr>
          <w:lang w:val="en-GB"/>
        </w:rPr>
      </w:pPr>
    </w:p>
    <w:p w14:paraId="2E9878CF" w14:textId="2340C591" w:rsidR="00E0236C" w:rsidRDefault="00E0236C" w:rsidP="00E0236C">
      <w:pPr>
        <w:pStyle w:val="Default"/>
        <w:spacing w:after="162" w:line="360" w:lineRule="auto"/>
        <w:jc w:val="center"/>
        <w:rPr>
          <w:sz w:val="23"/>
          <w:szCs w:val="23"/>
        </w:rPr>
      </w:pPr>
      <w:r w:rsidRPr="008242D2">
        <w:rPr>
          <w:sz w:val="23"/>
          <w:szCs w:val="23"/>
        </w:rPr>
        <w:t>Figure 2.</w:t>
      </w:r>
      <w:r w:rsidR="000436C7">
        <w:rPr>
          <w:sz w:val="23"/>
          <w:szCs w:val="23"/>
        </w:rPr>
        <w:t>26</w:t>
      </w:r>
      <w:r w:rsidRPr="008242D2">
        <w:rPr>
          <w:sz w:val="23"/>
          <w:szCs w:val="23"/>
        </w:rPr>
        <w:t xml:space="preserve"> </w:t>
      </w:r>
      <w:r w:rsidR="008C3F84">
        <w:rPr>
          <w:sz w:val="23"/>
          <w:szCs w:val="23"/>
        </w:rPr>
        <w:t>Architecture for sentiment analysis</w:t>
      </w:r>
      <w:r>
        <w:rPr>
          <w:sz w:val="23"/>
          <w:szCs w:val="23"/>
        </w:rPr>
        <w:t xml:space="preserve"> </w:t>
      </w:r>
      <w:r w:rsidR="008C3F84">
        <w:fldChar w:fldCharType="begin" w:fldLock="1"/>
      </w:r>
      <w:r w:rsidR="008C3F84">
        <w:instrText>ADDIN CSL_CITATION {"citationItems":[{"id":"ITEM-1","itemData":{"DOI":"10.1109/ICACCS48705.2020.9074208","ISBN":"9781728151977","abstract":"In the era of growing world, Social Sites is one of the platform where lots of people interacted with it. Every individual directly or indirectly connected with the social sites. As we can see, People are used to about taking reviews about anything before doing it-as taking reviews of movies, restaurants, online product shopping and many more. Taking reviews means knowing opinions about things. In a single manner it can state as Sentiment Analysis, or even it can be called as Opinion Mining or Data Mining. Here, the present work is come with the idea of Twitter Sentiment Analysis, in which process is designed to know the person thought about any specific tweet done by them. After knowing the people opinions about any issue, any individual can come up with the conclusion. To do this types of analysis, Present work has taken Natural Language Processing (NLP) in use. So this research paper describe the types of techniques used and also the procedure performed throughout the process.","author":[{"dropping-particle":"","family":"Tiwari","given":"Shikha","non-dropping-particle":"","parse-names":false,"suffix":""},{"dropping-particle":"","family":"Verma","given":"Anshika","non-dropping-particle":"","parse-names":false,"suffix":""},{"dropping-particle":"","family":"Garg","given":"Peeyush","non-dropping-particle":"","parse-names":false,"suffix":""},{"dropping-particle":"","family":"Bansal","given":"Deepika","non-dropping-particle":"","parse-names":false,"suffix":""}],"container-title":"2020 6th International Conference on Advanced Computing and Communication Systems, ICACCS 2020","id":"ITEM-1","issued":{"date-parts":[["2020"]]},"page":"925-927","title":"Social Media Sentiment Analysis on Twitter Datasets","type":"article-journal"},"uris":["http://www.mendeley.com/documents/?uuid=b4eed946-aa58-4f01-ad4b-0ea6f1dd9efc"]}],"mendeley":{"formattedCitation":"(Tiwari et al., 2020)","plainTextFormattedCitation":"(Tiwari et al., 2020)","previouslyFormattedCitation":"(Tiwari et al., 2020)"},"properties":{"noteIndex":0},"schema":"https://github.com/citation-style-language/schema/raw/master/csl-citation.json"}</w:instrText>
      </w:r>
      <w:r w:rsidR="008C3F84">
        <w:fldChar w:fldCharType="separate"/>
      </w:r>
      <w:r w:rsidR="008C3F84" w:rsidRPr="003922F5">
        <w:rPr>
          <w:noProof/>
        </w:rPr>
        <w:t>(Tiwari et al., 2020)</w:t>
      </w:r>
      <w:r w:rsidR="008C3F84">
        <w:fldChar w:fldCharType="end"/>
      </w:r>
    </w:p>
    <w:p w14:paraId="5ECEBD0B" w14:textId="37768C70" w:rsidR="00254708" w:rsidRDefault="00254708" w:rsidP="0097146D">
      <w:pPr>
        <w:jc w:val="both"/>
        <w:rPr>
          <w:lang w:val="en-GB"/>
        </w:rPr>
      </w:pPr>
    </w:p>
    <w:p w14:paraId="5203727A" w14:textId="694B8B68" w:rsidR="0055017B" w:rsidRDefault="003B6D34" w:rsidP="0097146D">
      <w:pPr>
        <w:spacing w:line="360" w:lineRule="auto"/>
        <w:jc w:val="both"/>
        <w:rPr>
          <w:lang w:val="en-GB"/>
        </w:rPr>
      </w:pPr>
      <w:r>
        <w:rPr>
          <w:lang w:val="en-GB"/>
        </w:rPr>
        <w:fldChar w:fldCharType="begin" w:fldLock="1"/>
      </w:r>
      <w:r w:rsidR="00C86088">
        <w:rPr>
          <w:lang w:val="en-GB"/>
        </w:rPr>
        <w:instrText>ADDIN CSL_CITATION {"citationItems":[{"id":"ITEM-1","itemData":{"ISBN":"9781728176383","author":[{"dropping-particle":"","family":"Mengistie","given":"Tajebe Tsega","non-dropping-particle":"","parse-names":false,"suffix":""},{"dropping-particle":"","family":"Kumar","given":"Deepak","non-dropping-particle":"","parse-names":false,"suffix":""}],"id":"ITEM-1","issued":{"date-parts":[["2021"]]},"title":"COVID-19 Public Reviews","type":"article-journal"},"uris":["http://www.mendeley.com/documents/?uuid=7dca0546-c824-408e-ad41-2dec9d0de680"]}],"mendeley":{"formattedCitation":"(Mengistie and Kumar, 2021)","plainTextFormattedCitation":"(Mengistie and Kumar, 2021)","previouslyFormattedCitation":"(Mengistie and Kumar, 2021)"},"properties":{"noteIndex":0},"schema":"https://github.com/citation-style-language/schema/raw/master/csl-citation.json"}</w:instrText>
      </w:r>
      <w:r>
        <w:rPr>
          <w:lang w:val="en-GB"/>
        </w:rPr>
        <w:fldChar w:fldCharType="separate"/>
      </w:r>
      <w:r w:rsidRPr="003B6D34">
        <w:rPr>
          <w:noProof/>
          <w:lang w:val="en-GB"/>
        </w:rPr>
        <w:t>(Mengistie and Kumar, 2021)</w:t>
      </w:r>
      <w:r>
        <w:rPr>
          <w:lang w:val="en-GB"/>
        </w:rPr>
        <w:fldChar w:fldCharType="end"/>
      </w:r>
      <w:r>
        <w:rPr>
          <w:lang w:val="en-GB"/>
        </w:rPr>
        <w:t xml:space="preserve"> collected</w:t>
      </w:r>
      <w:r w:rsidR="00F00B41">
        <w:rPr>
          <w:lang w:val="en-GB"/>
        </w:rPr>
        <w:t xml:space="preserve"> about 40000</w:t>
      </w:r>
      <w:r>
        <w:rPr>
          <w:lang w:val="en-GB"/>
        </w:rPr>
        <w:t xml:space="preserve"> tweets about COVID-19 from twitter</w:t>
      </w:r>
      <w:r w:rsidR="00E93962">
        <w:rPr>
          <w:lang w:val="en-GB"/>
        </w:rPr>
        <w:t>, used FastText and Glo</w:t>
      </w:r>
      <w:r w:rsidR="00635284">
        <w:rPr>
          <w:lang w:val="en-GB"/>
        </w:rPr>
        <w:t>V</w:t>
      </w:r>
      <w:r w:rsidR="00E93962">
        <w:rPr>
          <w:lang w:val="en-GB"/>
        </w:rPr>
        <w:t>e pre-trained models for sentiment classification task.</w:t>
      </w:r>
      <w:r w:rsidR="00635284">
        <w:rPr>
          <w:lang w:val="en-GB"/>
        </w:rPr>
        <w:t xml:space="preserve"> They trained hybrid </w:t>
      </w:r>
      <w:r w:rsidR="00635284">
        <w:rPr>
          <w:lang w:val="en-GB"/>
        </w:rPr>
        <w:lastRenderedPageBreak/>
        <w:t>model CNN-Bi-LSTM with both pre-trained models with FastText and GloVe and got 99.33% and 97.55% accuracy respectively</w:t>
      </w:r>
      <w:r w:rsidR="00156E3C">
        <w:rPr>
          <w:lang w:val="en-GB"/>
        </w:rPr>
        <w:t>. Precision, recall, accuracy and F1 score were used as evaluation metrics.</w:t>
      </w:r>
      <w:r w:rsidR="00F35453">
        <w:rPr>
          <w:lang w:val="en-GB"/>
        </w:rPr>
        <w:t xml:space="preserve"> Result showed that FastText model performed better than GloVe model because FastText contains more features</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891"/>
        <w:gridCol w:w="4164"/>
      </w:tblGrid>
      <w:tr w:rsidR="00E77C87" w14:paraId="02ED3283" w14:textId="77777777" w:rsidTr="00391DE4">
        <w:tc>
          <w:tcPr>
            <w:tcW w:w="4891" w:type="dxa"/>
          </w:tcPr>
          <w:p w14:paraId="124ABEFB" w14:textId="77777777" w:rsidR="00E77C87" w:rsidRDefault="00E77C87" w:rsidP="0097146D">
            <w:pPr>
              <w:spacing w:line="360" w:lineRule="auto"/>
              <w:jc w:val="both"/>
              <w:rPr>
                <w:lang w:val="en-GB"/>
              </w:rPr>
            </w:pPr>
            <w:r>
              <w:rPr>
                <w:lang w:val="en-GB"/>
              </w:rPr>
              <w:t>Methodology</w:t>
            </w:r>
          </w:p>
          <w:p w14:paraId="38F5C117" w14:textId="588D4C78" w:rsidR="00E77C87" w:rsidRDefault="00E77C87" w:rsidP="0097146D">
            <w:pPr>
              <w:spacing w:line="360" w:lineRule="auto"/>
              <w:jc w:val="both"/>
              <w:rPr>
                <w:lang w:val="en-GB"/>
              </w:rPr>
            </w:pPr>
            <w:r>
              <w:rPr>
                <w:noProof/>
                <w:lang w:val="en-GB"/>
              </w:rPr>
              <w:drawing>
                <wp:inline distT="0" distB="0" distL="0" distR="0" wp14:anchorId="3FBB74A8" wp14:editId="513E366D">
                  <wp:extent cx="3020060" cy="3183973"/>
                  <wp:effectExtent l="0" t="0" r="2540" b="381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036898" cy="3201724"/>
                          </a:xfrm>
                          <a:prstGeom prst="rect">
                            <a:avLst/>
                          </a:prstGeom>
                        </pic:spPr>
                      </pic:pic>
                    </a:graphicData>
                  </a:graphic>
                </wp:inline>
              </w:drawing>
            </w:r>
          </w:p>
        </w:tc>
        <w:tc>
          <w:tcPr>
            <w:tcW w:w="4164" w:type="dxa"/>
          </w:tcPr>
          <w:p w14:paraId="5AB9ED96" w14:textId="4DDC9E91" w:rsidR="00E77C87" w:rsidRDefault="00E77C87" w:rsidP="0097146D">
            <w:pPr>
              <w:spacing w:line="360" w:lineRule="auto"/>
              <w:jc w:val="both"/>
              <w:rPr>
                <w:lang w:val="en-GB"/>
              </w:rPr>
            </w:pPr>
            <w:r>
              <w:rPr>
                <w:lang w:val="en-GB"/>
              </w:rPr>
              <w:t>Result</w:t>
            </w:r>
          </w:p>
          <w:p w14:paraId="5A645D23" w14:textId="77777777" w:rsidR="00E77C87" w:rsidRDefault="00E77C87" w:rsidP="0097146D">
            <w:pPr>
              <w:spacing w:line="360" w:lineRule="auto"/>
              <w:jc w:val="both"/>
              <w:rPr>
                <w:lang w:val="en-GB"/>
              </w:rPr>
            </w:pPr>
            <w:r>
              <w:rPr>
                <w:noProof/>
                <w:lang w:val="en-GB"/>
              </w:rPr>
              <w:drawing>
                <wp:inline distT="0" distB="0" distL="0" distR="0" wp14:anchorId="4A66C418" wp14:editId="2BA12580">
                  <wp:extent cx="2547257" cy="659225"/>
                  <wp:effectExtent l="0" t="0" r="5715" b="1270"/>
                  <wp:docPr id="56" name="Picture 5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Table&#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23010" cy="678830"/>
                          </a:xfrm>
                          <a:prstGeom prst="rect">
                            <a:avLst/>
                          </a:prstGeom>
                        </pic:spPr>
                      </pic:pic>
                    </a:graphicData>
                  </a:graphic>
                </wp:inline>
              </w:drawing>
            </w:r>
          </w:p>
          <w:p w14:paraId="46FD6A8B" w14:textId="0B67C454" w:rsidR="00AE31A3" w:rsidRDefault="006925B5" w:rsidP="0097146D">
            <w:pPr>
              <w:spacing w:line="360" w:lineRule="auto"/>
              <w:jc w:val="both"/>
              <w:rPr>
                <w:lang w:val="en-GB"/>
              </w:rPr>
            </w:pPr>
            <w:r>
              <w:rPr>
                <w:noProof/>
                <w:lang w:val="en-GB"/>
              </w:rPr>
              <w:drawing>
                <wp:inline distT="0" distB="0" distL="0" distR="0" wp14:anchorId="26E38F27" wp14:editId="72CD57F4">
                  <wp:extent cx="2512332" cy="2206085"/>
                  <wp:effectExtent l="0" t="0" r="2540" b="3810"/>
                  <wp:docPr id="57" name="Picture 57" descr="Chart, table,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 table, bar chart&#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520786" cy="2213508"/>
                          </a:xfrm>
                          <a:prstGeom prst="rect">
                            <a:avLst/>
                          </a:prstGeom>
                        </pic:spPr>
                      </pic:pic>
                    </a:graphicData>
                  </a:graphic>
                </wp:inline>
              </w:drawing>
            </w:r>
          </w:p>
        </w:tc>
      </w:tr>
    </w:tbl>
    <w:p w14:paraId="375E4F19" w14:textId="5A59EF19" w:rsidR="00391DE4" w:rsidRDefault="00391DE4" w:rsidP="00646E18">
      <w:pPr>
        <w:pStyle w:val="Default"/>
        <w:spacing w:after="162" w:line="360" w:lineRule="auto"/>
        <w:jc w:val="center"/>
      </w:pPr>
      <w:r w:rsidRPr="008242D2">
        <w:rPr>
          <w:sz w:val="23"/>
          <w:szCs w:val="23"/>
        </w:rPr>
        <w:t>Figure 2.</w:t>
      </w:r>
      <w:r w:rsidR="00EC0FCC">
        <w:rPr>
          <w:sz w:val="23"/>
          <w:szCs w:val="23"/>
        </w:rPr>
        <w:t>27</w:t>
      </w:r>
      <w:r w:rsidRPr="008242D2">
        <w:rPr>
          <w:sz w:val="23"/>
          <w:szCs w:val="23"/>
        </w:rPr>
        <w:t xml:space="preserve"> </w:t>
      </w:r>
      <w:r w:rsidR="00E44DCA">
        <w:rPr>
          <w:sz w:val="23"/>
          <w:szCs w:val="23"/>
        </w:rPr>
        <w:t>proposed architecture with CNN Bi-LSTM</w:t>
      </w:r>
      <w:r>
        <w:rPr>
          <w:sz w:val="23"/>
          <w:szCs w:val="23"/>
        </w:rPr>
        <w:t xml:space="preserve"> </w:t>
      </w:r>
      <w:r w:rsidR="00646E18">
        <w:fldChar w:fldCharType="begin" w:fldLock="1"/>
      </w:r>
      <w:r w:rsidR="00646E18">
        <w:instrText>ADDIN CSL_CITATION {"citationItems":[{"id":"ITEM-1","itemData":{"ISBN":"9781728176383","author":[{"dropping-particle":"","family":"Mengistie","given":"Tajebe Tsega","non-dropping-particle":"","parse-names":false,"suffix":""},{"dropping-particle":"","family":"Kumar","given":"Deepak","non-dropping-particle":"","parse-names":false,"suffix":""}],"id":"ITEM-1","issued":{"date-parts":[["2021"]]},"title":"COVID-19 Public Reviews","type":"article-journal"},"uris":["http://www.mendeley.com/documents/?uuid=7dca0546-c824-408e-ad41-2dec9d0de680"]}],"mendeley":{"formattedCitation":"(Mengistie and Kumar, 2021)","plainTextFormattedCitation":"(Mengistie and Kumar, 2021)","previouslyFormattedCitation":"(Mengistie and Kumar, 2021)"},"properties":{"noteIndex":0},"schema":"https://github.com/citation-style-language/schema/raw/master/csl-citation.json"}</w:instrText>
      </w:r>
      <w:r w:rsidR="00646E18">
        <w:fldChar w:fldCharType="separate"/>
      </w:r>
      <w:r w:rsidR="00646E18" w:rsidRPr="003B6D34">
        <w:rPr>
          <w:noProof/>
        </w:rPr>
        <w:t>(Mengistie and Kumar, 2021)</w:t>
      </w:r>
      <w:r w:rsidR="00646E18">
        <w:fldChar w:fldCharType="end"/>
      </w:r>
    </w:p>
    <w:p w14:paraId="10086EC8" w14:textId="77777777" w:rsidR="00646E18" w:rsidRDefault="00646E18" w:rsidP="00646E18">
      <w:pPr>
        <w:pStyle w:val="Default"/>
        <w:spacing w:after="162" w:line="360" w:lineRule="auto"/>
        <w:jc w:val="center"/>
      </w:pPr>
    </w:p>
    <w:p w14:paraId="51324BD6" w14:textId="1B5423E6" w:rsidR="008D0814" w:rsidRDefault="006B634B" w:rsidP="0097146D">
      <w:pPr>
        <w:spacing w:line="360" w:lineRule="auto"/>
        <w:jc w:val="both"/>
        <w:rPr>
          <w:lang w:val="en-GB"/>
        </w:rPr>
      </w:pPr>
      <w:r>
        <w:rPr>
          <w:lang w:val="en-GB"/>
        </w:rPr>
        <w:fldChar w:fldCharType="begin" w:fldLock="1"/>
      </w:r>
      <w:r w:rsidR="00745570">
        <w:rPr>
          <w:lang w:val="en-GB"/>
        </w:rPr>
        <w:instrText>ADDIN CSL_CITATION {"citationItems":[{"id":"ITEM-1","itemData":{"DOI":"10.1109/KSE.2019.8919368","ISBN":"9781728130033","abstract":"In the big data era, data is made in real-time or closer to real-time. Thus, businesses can utilize this evergrowing volume of data for the data-driven or information-driven decision-making process to improve their businesses. Social media, like Twitter, generates an enormous amount of such data. However, social media data are often unstructured and difficult to manage. Hence, this study proposes an effective text data preprocessing technique and develop an algorithm to train the Support Vector Machine (SVM), Deep Learning (DL) and Naïve Bayes (NB) classifiers to process Twitter data. We develop an algorithm that weights the sentiment score in terms of weight of hashtag and cleaned text. In this study, we (i) compare different preprocessing techniques on the data collected from Twitter using various techniques such as (stemming, lemmatization and spelling correction) to obtain the efficient method (ii) develop an algorithm to weight the scores of the hashtag and cleaned text to obtain the sentiment. We retrieved N=1, 314, 000 Twitter data, and we compared the popularity of two products, Google Now and Amazon Alexa. Using our data preprocessing algorithm and sentiment weight score algorithm, we train SVM, DL, NB models. The results show that stemming technique performed best in terms of computational speed. Additionally, the accuracy of the algorithm was tested against manually sorted sentiments and sentiments produced before text data preprocessing. The result demonstrated that the impact produced by the algorithm was close to the manually annotated sentiments. In terms of model performance, the SVM performed better with the accuracy of 90.3%, perhaps, due to the unstructured nature of Twitter data. Previous studies used conventional techniques; hence, no precise methods were utilized on cleaning the text. Therefore, our approach confirms that proper text data preprocessing technique plays a significant role in the prediction accuracy and computational time of the classifier when using the unstructured Twitter data.","author":[{"dropping-particle":"","family":"Pradha","given":"Saurav","non-dropping-particle":"","parse-names":false,"suffix":""},{"dropping-particle":"","family":"Halgamuge","given":"Malka N.","non-dropping-particle":"","parse-names":false,"suffix":""},{"dropping-particle":"","family":"Tran Quoc Vinh","given":"Nguyen","non-dropping-particle":"","parse-names":false,"suffix":""}],"container-title":"Proceedings of 2019 11th International Conference on Knowledge and Systems Engineering, KSE 2019","id":"ITEM-1","issued":{"date-parts":[["2019"]]},"publisher":"IEEE","title":"Effective text data preprocessing technique for sentiment analysis in social media data","type":"article-journal"},"uris":["http://www.mendeley.com/documents/?uuid=46efd829-b33f-4b60-a444-457662c04fa4"]}],"mendeley":{"formattedCitation":"(Pradha et al., 2019)","plainTextFormattedCitation":"(Pradha et al., 2019)","previouslyFormattedCitation":"(Pradha et al., 2019)"},"properties":{"noteIndex":0},"schema":"https://github.com/citation-style-language/schema/raw/master/csl-citation.json"}</w:instrText>
      </w:r>
      <w:r>
        <w:rPr>
          <w:lang w:val="en-GB"/>
        </w:rPr>
        <w:fldChar w:fldCharType="separate"/>
      </w:r>
      <w:r w:rsidRPr="006B634B">
        <w:rPr>
          <w:noProof/>
          <w:lang w:val="en-GB"/>
        </w:rPr>
        <w:t>(Pradha et al., 2019)</w:t>
      </w:r>
      <w:r>
        <w:rPr>
          <w:lang w:val="en-GB"/>
        </w:rPr>
        <w:fldChar w:fldCharType="end"/>
      </w:r>
      <w:r>
        <w:rPr>
          <w:lang w:val="en-GB"/>
        </w:rPr>
        <w:t xml:space="preserve"> in their research compared pre-processing techniques like stemming, spelling correction and lemmatization to obtain the efficient method.</w:t>
      </w:r>
      <w:r w:rsidR="00246242">
        <w:rPr>
          <w:lang w:val="en-GB"/>
        </w:rPr>
        <w:t xml:space="preserve"> 1.3 Million records were used as dataset retrieved from twitter.</w:t>
      </w:r>
      <w:r w:rsidR="00C33BA5">
        <w:rPr>
          <w:lang w:val="en-GB"/>
        </w:rPr>
        <w:t xml:space="preserve"> Dataset contained reviews of two popular products Amazon Alexa and Google Now.</w:t>
      </w:r>
      <w:r w:rsidR="00D77CA9">
        <w:rPr>
          <w:lang w:val="en-GB"/>
        </w:rPr>
        <w:t xml:space="preserve"> SVM, NB and Deep Learning models were trained on this dataset and result showed that SVM performs better than other models</w:t>
      </w:r>
      <w:r w:rsidR="0006661D">
        <w:rPr>
          <w:lang w:val="en-GB"/>
        </w:rPr>
        <w:t xml:space="preserve"> mainly because data was </w:t>
      </w:r>
      <w:r w:rsidR="006E476C">
        <w:rPr>
          <w:lang w:val="en-GB"/>
        </w:rPr>
        <w:t>unstructured,</w:t>
      </w:r>
      <w:r w:rsidR="0006661D">
        <w:rPr>
          <w:lang w:val="en-GB"/>
        </w:rPr>
        <w:t xml:space="preserve"> and paper claimed that data pre-processing plays very important role in prediction accuracy and computational time</w:t>
      </w:r>
      <w:r w:rsidR="005C6747">
        <w:rPr>
          <w:lang w:val="en-GB"/>
        </w:rPr>
        <w:t>.</w:t>
      </w:r>
      <w:r w:rsidR="00460C73">
        <w:rPr>
          <w:lang w:val="en-GB"/>
        </w:rPr>
        <w:t xml:space="preserve"> Computational speed was also compared for these models in the results section. </w:t>
      </w:r>
      <w:r w:rsidR="008A6C73">
        <w:rPr>
          <w:lang w:val="en-GB"/>
        </w:rPr>
        <w:t xml:space="preserve"> SVM took the least time to train amongst all compared.</w:t>
      </w:r>
      <w:r w:rsidR="00D23EBB">
        <w:rPr>
          <w:lang w:val="en-GB"/>
        </w:rPr>
        <w:t xml:space="preserve"> NB took </w:t>
      </w:r>
      <w:r w:rsidR="00161946">
        <w:rPr>
          <w:lang w:val="en-GB"/>
        </w:rPr>
        <w:t xml:space="preserve">more </w:t>
      </w:r>
      <w:r w:rsidR="00D23EBB">
        <w:rPr>
          <w:lang w:val="en-GB"/>
        </w:rPr>
        <w:t>time</w:t>
      </w:r>
      <w:r w:rsidR="00161946">
        <w:rPr>
          <w:lang w:val="en-GB"/>
        </w:rPr>
        <w:t xml:space="preserve"> compared to others.</w:t>
      </w:r>
      <w:r w:rsidR="00F820AD">
        <w:rPr>
          <w:lang w:val="en-GB"/>
        </w:rPr>
        <w:t xml:space="preserve"> Computational time of the pre-processing steps were also compared and found that </w:t>
      </w:r>
      <w:r w:rsidR="00194B69">
        <w:rPr>
          <w:lang w:val="en-GB"/>
        </w:rPr>
        <w:t>stemming</w:t>
      </w:r>
      <w:r w:rsidR="00F820AD">
        <w:rPr>
          <w:lang w:val="en-GB"/>
        </w:rPr>
        <w:t xml:space="preserve"> took the least time and spelling correction took the most time.</w:t>
      </w:r>
    </w:p>
    <w:p w14:paraId="05F1E961" w14:textId="2C92D1E8" w:rsidR="006B5E5F" w:rsidRDefault="006B5E5F" w:rsidP="0097146D">
      <w:pPr>
        <w:spacing w:line="360" w:lineRule="auto"/>
        <w:jc w:val="both"/>
        <w:rPr>
          <w:lang w:val="en-GB"/>
        </w:rPr>
      </w:pPr>
    </w:p>
    <w:p w14:paraId="178B7671" w14:textId="5C4B99A0" w:rsidR="006B5E5F" w:rsidRDefault="006B5E5F" w:rsidP="0097146D">
      <w:pPr>
        <w:spacing w:line="360" w:lineRule="auto"/>
        <w:jc w:val="both"/>
        <w:rPr>
          <w:lang w:val="en-GB"/>
        </w:rPr>
      </w:pPr>
    </w:p>
    <w:p w14:paraId="5B518164" w14:textId="60DDB33E" w:rsidR="006B5E5F" w:rsidRDefault="006B5E5F" w:rsidP="0097146D">
      <w:pPr>
        <w:spacing w:line="360" w:lineRule="auto"/>
        <w:jc w:val="both"/>
        <w:rPr>
          <w:lang w:val="en-GB"/>
        </w:rPr>
      </w:pPr>
    </w:p>
    <w:p w14:paraId="34322A2A" w14:textId="77777777" w:rsidR="006B5E5F" w:rsidRDefault="006B5E5F" w:rsidP="0097146D">
      <w:pPr>
        <w:spacing w:line="360" w:lineRule="auto"/>
        <w:jc w:val="both"/>
        <w:rPr>
          <w:lang w:val="en-GB"/>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815"/>
        <w:gridCol w:w="4240"/>
      </w:tblGrid>
      <w:tr w:rsidR="00AE2176" w14:paraId="1D63EEA4" w14:textId="77777777" w:rsidTr="00EF0676">
        <w:tc>
          <w:tcPr>
            <w:tcW w:w="4815" w:type="dxa"/>
          </w:tcPr>
          <w:p w14:paraId="7F6D8FAC" w14:textId="77777777" w:rsidR="00AE2176" w:rsidRDefault="00AE2176" w:rsidP="00AE2176">
            <w:pPr>
              <w:spacing w:line="360" w:lineRule="auto"/>
              <w:jc w:val="center"/>
              <w:rPr>
                <w:lang w:val="en-GB"/>
              </w:rPr>
            </w:pPr>
            <w:r>
              <w:rPr>
                <w:lang w:val="en-GB"/>
              </w:rPr>
              <w:t>Methodology</w:t>
            </w:r>
          </w:p>
          <w:p w14:paraId="68BFDFB1" w14:textId="4C95B3C9" w:rsidR="00AE2176" w:rsidRDefault="00AE2176" w:rsidP="00AE2176">
            <w:pPr>
              <w:spacing w:line="360" w:lineRule="auto"/>
              <w:jc w:val="center"/>
              <w:rPr>
                <w:lang w:val="en-GB"/>
              </w:rPr>
            </w:pPr>
            <w:r>
              <w:rPr>
                <w:noProof/>
                <w:lang w:val="en-GB"/>
              </w:rPr>
              <w:drawing>
                <wp:inline distT="0" distB="0" distL="0" distR="0" wp14:anchorId="59FFCE94" wp14:editId="03D31FD0">
                  <wp:extent cx="2794407" cy="4791535"/>
                  <wp:effectExtent l="0" t="0" r="0" b="0"/>
                  <wp:docPr id="66" name="Picture 6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Diagram&#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901610" cy="4975354"/>
                          </a:xfrm>
                          <a:prstGeom prst="rect">
                            <a:avLst/>
                          </a:prstGeom>
                        </pic:spPr>
                      </pic:pic>
                    </a:graphicData>
                  </a:graphic>
                </wp:inline>
              </w:drawing>
            </w:r>
          </w:p>
        </w:tc>
        <w:tc>
          <w:tcPr>
            <w:tcW w:w="4240" w:type="dxa"/>
          </w:tcPr>
          <w:p w14:paraId="5211C698" w14:textId="77777777" w:rsidR="009217E2" w:rsidRDefault="009217E2" w:rsidP="00AE2176">
            <w:pPr>
              <w:spacing w:line="360" w:lineRule="auto"/>
              <w:jc w:val="center"/>
              <w:rPr>
                <w:lang w:val="en-GB"/>
              </w:rPr>
            </w:pPr>
          </w:p>
          <w:p w14:paraId="0C8167AC" w14:textId="77777777" w:rsidR="009217E2" w:rsidRDefault="009217E2" w:rsidP="00AE2176">
            <w:pPr>
              <w:spacing w:line="360" w:lineRule="auto"/>
              <w:jc w:val="center"/>
              <w:rPr>
                <w:lang w:val="en-GB"/>
              </w:rPr>
            </w:pPr>
          </w:p>
          <w:p w14:paraId="422B868A" w14:textId="0EFC9F8C" w:rsidR="00AE2176" w:rsidRDefault="00AE2176" w:rsidP="00AE2176">
            <w:pPr>
              <w:spacing w:line="360" w:lineRule="auto"/>
              <w:jc w:val="center"/>
              <w:rPr>
                <w:lang w:val="en-GB"/>
              </w:rPr>
            </w:pPr>
            <w:r>
              <w:rPr>
                <w:lang w:val="en-GB"/>
              </w:rPr>
              <w:t>Results</w:t>
            </w:r>
          </w:p>
          <w:p w14:paraId="2C950DBC" w14:textId="77777777" w:rsidR="00AE2176" w:rsidRDefault="006E476C" w:rsidP="00AE2176">
            <w:pPr>
              <w:spacing w:line="360" w:lineRule="auto"/>
              <w:jc w:val="center"/>
              <w:rPr>
                <w:lang w:val="en-GB"/>
              </w:rPr>
            </w:pPr>
            <w:r>
              <w:rPr>
                <w:noProof/>
                <w:lang w:val="en-GB"/>
              </w:rPr>
              <w:drawing>
                <wp:inline distT="0" distB="0" distL="0" distR="0" wp14:anchorId="0D9DF45B" wp14:editId="78A7DD22">
                  <wp:extent cx="2390648" cy="774174"/>
                  <wp:effectExtent l="0" t="0" r="0" b="635"/>
                  <wp:docPr id="67" name="Picture 6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Table&#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416282" cy="782475"/>
                          </a:xfrm>
                          <a:prstGeom prst="rect">
                            <a:avLst/>
                          </a:prstGeom>
                        </pic:spPr>
                      </pic:pic>
                    </a:graphicData>
                  </a:graphic>
                </wp:inline>
              </w:drawing>
            </w:r>
          </w:p>
          <w:p w14:paraId="63D1AB80" w14:textId="77777777" w:rsidR="009217E2" w:rsidRDefault="009217E2" w:rsidP="00AE2176">
            <w:pPr>
              <w:spacing w:line="360" w:lineRule="auto"/>
              <w:jc w:val="center"/>
              <w:rPr>
                <w:lang w:val="en-GB"/>
              </w:rPr>
            </w:pPr>
          </w:p>
          <w:p w14:paraId="794EE94E" w14:textId="77777777" w:rsidR="009217E2" w:rsidRDefault="009217E2" w:rsidP="00AE2176">
            <w:pPr>
              <w:spacing w:line="360" w:lineRule="auto"/>
              <w:jc w:val="center"/>
              <w:rPr>
                <w:lang w:val="en-GB"/>
              </w:rPr>
            </w:pPr>
          </w:p>
          <w:p w14:paraId="4569268B" w14:textId="7DAD381F" w:rsidR="006E476C" w:rsidRDefault="006E476C" w:rsidP="00AE2176">
            <w:pPr>
              <w:spacing w:line="360" w:lineRule="auto"/>
              <w:jc w:val="center"/>
              <w:rPr>
                <w:lang w:val="en-GB"/>
              </w:rPr>
            </w:pPr>
            <w:r>
              <w:rPr>
                <w:lang w:val="en-GB"/>
              </w:rPr>
              <w:t>Technique speed Results</w:t>
            </w:r>
          </w:p>
          <w:p w14:paraId="23F587B5" w14:textId="71F1EED0" w:rsidR="006E476C" w:rsidRDefault="006E476C" w:rsidP="00AE2176">
            <w:pPr>
              <w:spacing w:line="360" w:lineRule="auto"/>
              <w:jc w:val="center"/>
              <w:rPr>
                <w:lang w:val="en-GB"/>
              </w:rPr>
            </w:pPr>
            <w:r>
              <w:rPr>
                <w:noProof/>
                <w:lang w:val="en-GB"/>
              </w:rPr>
              <w:drawing>
                <wp:inline distT="0" distB="0" distL="0" distR="0" wp14:anchorId="69638E95" wp14:editId="28452F8D">
                  <wp:extent cx="2420666" cy="713232"/>
                  <wp:effectExtent l="0" t="0" r="5080" b="0"/>
                  <wp:docPr id="68" name="Picture 6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Table&#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433192" cy="716923"/>
                          </a:xfrm>
                          <a:prstGeom prst="rect">
                            <a:avLst/>
                          </a:prstGeom>
                        </pic:spPr>
                      </pic:pic>
                    </a:graphicData>
                  </a:graphic>
                </wp:inline>
              </w:drawing>
            </w:r>
          </w:p>
        </w:tc>
      </w:tr>
    </w:tbl>
    <w:p w14:paraId="3987B7A1" w14:textId="59ED54B1" w:rsidR="0078234F" w:rsidRDefault="006B5E5F" w:rsidP="00090E24">
      <w:pPr>
        <w:pStyle w:val="Default"/>
        <w:spacing w:after="162" w:line="360" w:lineRule="auto"/>
        <w:jc w:val="center"/>
      </w:pPr>
      <w:r w:rsidRPr="008242D2">
        <w:rPr>
          <w:sz w:val="23"/>
          <w:szCs w:val="23"/>
        </w:rPr>
        <w:t>Figure 2.</w:t>
      </w:r>
      <w:r w:rsidR="0016320A">
        <w:rPr>
          <w:sz w:val="23"/>
          <w:szCs w:val="23"/>
        </w:rPr>
        <w:t>28</w:t>
      </w:r>
      <w:r w:rsidR="00090E24">
        <w:rPr>
          <w:sz w:val="23"/>
          <w:szCs w:val="23"/>
        </w:rPr>
        <w:t xml:space="preserve"> </w:t>
      </w:r>
      <w:r w:rsidR="000517D4" w:rsidRPr="000517D4">
        <w:rPr>
          <w:rFonts w:ascii="Calibri" w:hAnsi="Calibri" w:cs="Calibri"/>
          <w:sz w:val="23"/>
          <w:szCs w:val="23"/>
        </w:rPr>
        <w:t>﻿</w:t>
      </w:r>
      <w:r w:rsidR="000517D4" w:rsidRPr="000517D4">
        <w:rPr>
          <w:sz w:val="23"/>
          <w:szCs w:val="23"/>
        </w:rPr>
        <w:t>Overall selection process of the best performing pre</w:t>
      </w:r>
      <w:r w:rsidR="000517D4">
        <w:rPr>
          <w:sz w:val="23"/>
          <w:szCs w:val="23"/>
        </w:rPr>
        <w:t>-</w:t>
      </w:r>
      <w:r w:rsidR="000517D4" w:rsidRPr="000517D4">
        <w:rPr>
          <w:sz w:val="23"/>
          <w:szCs w:val="23"/>
        </w:rPr>
        <w:t>processing</w:t>
      </w:r>
      <w:r w:rsidR="00870F62">
        <w:rPr>
          <w:sz w:val="23"/>
          <w:szCs w:val="23"/>
        </w:rPr>
        <w:t xml:space="preserve"> techniques</w:t>
      </w:r>
      <w:r w:rsidR="000517D4">
        <w:rPr>
          <w:sz w:val="23"/>
          <w:szCs w:val="23"/>
        </w:rPr>
        <w:t xml:space="preserve"> </w:t>
      </w:r>
      <w:r w:rsidR="00090E24">
        <w:fldChar w:fldCharType="begin" w:fldLock="1"/>
      </w:r>
      <w:r w:rsidR="00090E24">
        <w:instrText>ADDIN CSL_CITATION {"citationItems":[{"id":"ITEM-1","itemData":{"DOI":"10.1109/KSE.2019.8919368","ISBN":"9781728130033","abstract":"In the big data era, data is made in real-time or closer to real-time. Thus, businesses can utilize this evergrowing volume of data for the data-driven or information-driven decision-making process to improve their businesses. Social media, like Twitter, generates an enormous amount of such data. However, social media data are often unstructured and difficult to manage. Hence, this study proposes an effective text data preprocessing technique and develop an algorithm to train the Support Vector Machine (SVM), Deep Learning (DL) and Naïve Bayes (NB) classifiers to process Twitter data. We develop an algorithm that weights the sentiment score in terms of weight of hashtag and cleaned text. In this study, we (i) compare different preprocessing techniques on the data collected from Twitter using various techniques such as (stemming, lemmatization and spelling correction) to obtain the efficient method (ii) develop an algorithm to weight the scores of the hashtag and cleaned text to obtain the sentiment. We retrieved N=1, 314, 000 Twitter data, and we compared the popularity of two products, Google Now and Amazon Alexa. Using our data preprocessing algorithm and sentiment weight score algorithm, we train SVM, DL, NB models. The results show that stemming technique performed best in terms of computational speed. Additionally, the accuracy of the algorithm was tested against manually sorted sentiments and sentiments produced before text data preprocessing. The result demonstrated that the impact produced by the algorithm was close to the manually annotated sentiments. In terms of model performance, the SVM performed better with the accuracy of 90.3%, perhaps, due to the unstructured nature of Twitter data. Previous studies used conventional techniques; hence, no precise methods were utilized on cleaning the text. Therefore, our approach confirms that proper text data preprocessing technique plays a significant role in the prediction accuracy and computational time of the classifier when using the unstructured Twitter data.","author":[{"dropping-particle":"","family":"Pradha","given":"Saurav","non-dropping-particle":"","parse-names":false,"suffix":""},{"dropping-particle":"","family":"Halgamuge","given":"Malka N.","non-dropping-particle":"","parse-names":false,"suffix":""},{"dropping-particle":"","family":"Tran Quoc Vinh","given":"Nguyen","non-dropping-particle":"","parse-names":false,"suffix":""}],"container-title":"Proceedings of 2019 11th International Conference on Knowledge and Systems Engineering, KSE 2019","id":"ITEM-1","issued":{"date-parts":[["2019"]]},"publisher":"IEEE","title":"Effective text data preprocessing technique for sentiment analysis in social media data","type":"article-journal"},"uris":["http://www.mendeley.com/documents/?uuid=46efd829-b33f-4b60-a444-457662c04fa4"]}],"mendeley":{"formattedCitation":"(Pradha et al., 2019)","plainTextFormattedCitation":"(Pradha et al., 2019)","previouslyFormattedCitation":"(Pradha et al., 2019)"},"properties":{"noteIndex":0},"schema":"https://github.com/citation-style-language/schema/raw/master/csl-citation.json"}</w:instrText>
      </w:r>
      <w:r w:rsidR="00090E24">
        <w:fldChar w:fldCharType="separate"/>
      </w:r>
      <w:r w:rsidR="00090E24" w:rsidRPr="006B634B">
        <w:rPr>
          <w:noProof/>
        </w:rPr>
        <w:t>(Pradha et al., 2019)</w:t>
      </w:r>
      <w:r w:rsidR="00090E24">
        <w:fldChar w:fldCharType="end"/>
      </w:r>
    </w:p>
    <w:p w14:paraId="7425AD89" w14:textId="77777777" w:rsidR="00F32F1B" w:rsidRDefault="00F32F1B" w:rsidP="00090E24">
      <w:pPr>
        <w:pStyle w:val="Default"/>
        <w:spacing w:after="162" w:line="360" w:lineRule="auto"/>
        <w:jc w:val="center"/>
      </w:pPr>
    </w:p>
    <w:p w14:paraId="543FC139" w14:textId="6BE71EF4" w:rsidR="00803792" w:rsidRDefault="00745570" w:rsidP="0097146D">
      <w:pPr>
        <w:spacing w:line="360" w:lineRule="auto"/>
        <w:jc w:val="both"/>
        <w:rPr>
          <w:lang w:val="en-GB"/>
        </w:rPr>
      </w:pPr>
      <w:r>
        <w:rPr>
          <w:lang w:val="en-GB"/>
        </w:rPr>
        <w:fldChar w:fldCharType="begin" w:fldLock="1"/>
      </w:r>
      <w:r w:rsidR="003E3266">
        <w:rPr>
          <w:lang w:val="en-GB"/>
        </w:rPr>
        <w:instrText>ADDIN CSL_CITATION {"citationItems":[{"id":"ITEM-1","itemData":{"DOI":"10.1109/ICOSEC49089.2020.9215429","ISBN":"9781728154619","abstract":"Sentiments are the basic emotions of the human and understanding it for various problems is just like a feature extraction, where different sentiments are taken into consideration for finding problems and understanding the use case. For understanding the sentiments there are various methods, in this, the sentiment analysis is done based on twitter which uses Uber Ola, which are part of cab services. Understanding the needs and complaints of cab service can help in boosting and solving various problems related to users that are tweeted. Deep learning plays an important role in using tweets and extracting information. Google Word2Vec is also used to generate the vocabularies between the words and make them understand the similarity, which in turn will give better outputs for the tweets. The tweets are categorized in Positive Negative. The two deep learning algorithms used for sentimental analysis are part of a multi-layer perceptron, which are Deep Feed Forward Neural Network and Convolution Neural Network. The algorithms are trained on training data and accuracy is generated to find if it was trained properly or not. The testing data is used to check if it predicts the correct output which will tell if the algorithm is suited for the datasets or not. The programming language used for sentimental analysis is none other than python..","author":[{"dropping-particle":"","family":"Indulkar","given":"Yash","non-dropping-particle":"","parse-names":false,"suffix":""},{"dropping-particle":"","family":"Patil","given":"Abhijit","non-dropping-particle":"","parse-names":false,"suffix":""}],"container-title":"Proceedings - International Conference on Smart Electronics and Communication, ICOSEC 2020","id":"ITEM-1","issue":"Icosec","issued":{"date-parts":[["2020"]]},"page":"21-27","title":"Sentiment Analysis of Uber Ola using Deep Learning","type":"article-journal"},"uris":["http://www.mendeley.com/documents/?uuid=b81e3b6e-6838-4e3c-ab36-9eaed9fc0636"]}],"mendeley":{"formattedCitation":"(Indulkar and Patil, 2020)","plainTextFormattedCitation":"(Indulkar and Patil, 2020)","previouslyFormattedCitation":"(Indulkar and Patil, 2020)"},"properties":{"noteIndex":0},"schema":"https://github.com/citation-style-language/schema/raw/master/csl-citation.json"}</w:instrText>
      </w:r>
      <w:r>
        <w:rPr>
          <w:lang w:val="en-GB"/>
        </w:rPr>
        <w:fldChar w:fldCharType="separate"/>
      </w:r>
      <w:r w:rsidRPr="00745570">
        <w:rPr>
          <w:noProof/>
          <w:lang w:val="en-GB"/>
        </w:rPr>
        <w:t>(Indulkar and Patil, 2020)</w:t>
      </w:r>
      <w:r>
        <w:rPr>
          <w:lang w:val="en-GB"/>
        </w:rPr>
        <w:fldChar w:fldCharType="end"/>
      </w:r>
      <w:r>
        <w:rPr>
          <w:lang w:val="en-GB"/>
        </w:rPr>
        <w:t xml:space="preserve"> in their research applied two multi-layer </w:t>
      </w:r>
      <w:r w:rsidR="00B62E3B">
        <w:rPr>
          <w:lang w:val="en-GB"/>
        </w:rPr>
        <w:t>perceptron-based</w:t>
      </w:r>
      <w:r>
        <w:rPr>
          <w:lang w:val="en-GB"/>
        </w:rPr>
        <w:t xml:space="preserve"> models namely deep feed forward neural network and Convolutional Neural network</w:t>
      </w:r>
      <w:r w:rsidR="00426934">
        <w:rPr>
          <w:lang w:val="en-GB"/>
        </w:rPr>
        <w:t xml:space="preserve"> on Uber and Ola dataset extracted through tweets</w:t>
      </w:r>
      <w:r w:rsidR="00483EE7">
        <w:rPr>
          <w:lang w:val="en-GB"/>
        </w:rPr>
        <w:t xml:space="preserve"> from twitter</w:t>
      </w:r>
      <w:r w:rsidR="00426934">
        <w:rPr>
          <w:lang w:val="en-GB"/>
        </w:rPr>
        <w:t>.</w:t>
      </w:r>
      <w:r w:rsidR="0021303A">
        <w:rPr>
          <w:lang w:val="en-GB"/>
        </w:rPr>
        <w:t xml:space="preserve"> Google’s word2Vec was used to generate word embeddings.</w:t>
      </w:r>
      <w:r w:rsidR="00C4403B">
        <w:rPr>
          <w:lang w:val="en-GB"/>
        </w:rPr>
        <w:t xml:space="preserve"> </w:t>
      </w:r>
      <w:r w:rsidR="002359F6">
        <w:rPr>
          <w:lang w:val="en-GB"/>
        </w:rPr>
        <w:t>Accuracy was chosen as a</w:t>
      </w:r>
      <w:r w:rsidR="00EC529A">
        <w:rPr>
          <w:lang w:val="en-GB"/>
        </w:rPr>
        <w:t>n</w:t>
      </w:r>
      <w:r w:rsidR="002359F6">
        <w:rPr>
          <w:lang w:val="en-GB"/>
        </w:rPr>
        <w:t xml:space="preserve"> evaluation metric. </w:t>
      </w:r>
      <w:r w:rsidR="00C4403B">
        <w:rPr>
          <w:lang w:val="en-GB"/>
        </w:rPr>
        <w:t>Deep NN with 2 layers yielded the best accuracy</w:t>
      </w:r>
      <w:r w:rsidR="0056205A">
        <w:rPr>
          <w:lang w:val="en-GB"/>
        </w:rPr>
        <w:t xml:space="preserve">. </w:t>
      </w:r>
      <w:r w:rsidR="001C547D">
        <w:rPr>
          <w:lang w:val="en-GB"/>
        </w:rPr>
        <w:t>Also,</w:t>
      </w:r>
      <w:r w:rsidR="0056205A">
        <w:rPr>
          <w:lang w:val="en-GB"/>
        </w:rPr>
        <w:t xml:space="preserve"> it was reported that same model did not perform well for Ola dataset</w:t>
      </w:r>
      <w:r w:rsidR="0012588A">
        <w:rPr>
          <w:lang w:val="en-GB"/>
        </w:rPr>
        <w:t xml:space="preserve"> because tweets extracted from ola did not have proper formatting</w:t>
      </w:r>
      <w:r w:rsidR="00B9473D">
        <w:rPr>
          <w:lang w:val="en-GB"/>
        </w:rPr>
        <w:t xml:space="preserve"> although cleaning was done</w:t>
      </w:r>
      <w:r w:rsidR="0012588A">
        <w:rPr>
          <w:lang w:val="en-GB"/>
        </w:rPr>
        <w:t>.</w:t>
      </w:r>
    </w:p>
    <w:p w14:paraId="2F7D2803" w14:textId="49ADB801" w:rsidR="007D0DCA" w:rsidRDefault="00BD34E6" w:rsidP="0097146D">
      <w:pPr>
        <w:spacing w:line="360" w:lineRule="auto"/>
        <w:jc w:val="both"/>
        <w:rPr>
          <w:lang w:val="en-GB"/>
        </w:rPr>
      </w:pPr>
      <w:r>
        <w:rPr>
          <w:lang w:val="en-GB"/>
        </w:rPr>
        <w:t>CNN model is used typically in image processing but still it was used in the experiment here to see how well it does on text processing.</w:t>
      </w:r>
    </w:p>
    <w:tbl>
      <w:tblPr>
        <w:tblStyle w:val="TableGrid"/>
        <w:tblW w:w="0" w:type="auto"/>
        <w:tblLook w:val="04A0" w:firstRow="1" w:lastRow="0" w:firstColumn="1" w:lastColumn="0" w:noHBand="0" w:noVBand="1"/>
      </w:tblPr>
      <w:tblGrid>
        <w:gridCol w:w="4845"/>
        <w:gridCol w:w="4210"/>
      </w:tblGrid>
      <w:tr w:rsidR="007D0DCA" w14:paraId="72594401" w14:textId="77777777" w:rsidTr="003123FF">
        <w:trPr>
          <w:trHeight w:val="3302"/>
        </w:trPr>
        <w:tc>
          <w:tcPr>
            <w:tcW w:w="4527" w:type="dxa"/>
          </w:tcPr>
          <w:p w14:paraId="7F028564" w14:textId="77777777" w:rsidR="007D0DCA" w:rsidRDefault="007D0DCA" w:rsidP="007D0DCA">
            <w:pPr>
              <w:spacing w:line="360" w:lineRule="auto"/>
              <w:jc w:val="center"/>
              <w:rPr>
                <w:lang w:val="en-GB"/>
              </w:rPr>
            </w:pPr>
            <w:r>
              <w:rPr>
                <w:lang w:val="en-GB"/>
              </w:rPr>
              <w:lastRenderedPageBreak/>
              <w:t>Methodology</w:t>
            </w:r>
          </w:p>
          <w:p w14:paraId="1EC45121" w14:textId="77777777" w:rsidR="007D0DCA" w:rsidRDefault="007D0DCA" w:rsidP="007D0DCA">
            <w:pPr>
              <w:spacing w:line="360" w:lineRule="auto"/>
              <w:jc w:val="both"/>
              <w:rPr>
                <w:lang w:val="en-GB"/>
              </w:rPr>
            </w:pPr>
            <w:r>
              <w:rPr>
                <w:lang w:val="en-GB"/>
              </w:rPr>
              <w:t>Deep Feed Forward Neural Network</w:t>
            </w:r>
          </w:p>
          <w:p w14:paraId="2481C4DB" w14:textId="32D1D292" w:rsidR="007D0DCA" w:rsidRDefault="007D0DCA" w:rsidP="0097146D">
            <w:pPr>
              <w:spacing w:line="360" w:lineRule="auto"/>
              <w:jc w:val="both"/>
              <w:rPr>
                <w:lang w:val="en-GB"/>
              </w:rPr>
            </w:pPr>
            <w:r>
              <w:rPr>
                <w:noProof/>
                <w:lang w:val="en-GB"/>
              </w:rPr>
              <w:drawing>
                <wp:inline distT="0" distB="0" distL="0" distR="0" wp14:anchorId="36880541" wp14:editId="296E8CAA">
                  <wp:extent cx="2939597" cy="1312984"/>
                  <wp:effectExtent l="0" t="0" r="0" b="0"/>
                  <wp:docPr id="69" name="Picture 6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Diagram&#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960434" cy="1322291"/>
                          </a:xfrm>
                          <a:prstGeom prst="rect">
                            <a:avLst/>
                          </a:prstGeom>
                        </pic:spPr>
                      </pic:pic>
                    </a:graphicData>
                  </a:graphic>
                </wp:inline>
              </w:drawing>
            </w:r>
          </w:p>
        </w:tc>
        <w:tc>
          <w:tcPr>
            <w:tcW w:w="4528" w:type="dxa"/>
          </w:tcPr>
          <w:p w14:paraId="251B063C" w14:textId="77777777" w:rsidR="007D0DCA" w:rsidRDefault="007D0DCA" w:rsidP="007D0DCA">
            <w:pPr>
              <w:spacing w:line="360" w:lineRule="auto"/>
              <w:jc w:val="center"/>
              <w:rPr>
                <w:lang w:val="en-GB"/>
              </w:rPr>
            </w:pPr>
            <w:r>
              <w:rPr>
                <w:lang w:val="en-GB"/>
              </w:rPr>
              <w:t>Methodology</w:t>
            </w:r>
          </w:p>
          <w:p w14:paraId="57A79B27" w14:textId="77777777" w:rsidR="007D0DCA" w:rsidRDefault="007D0DCA" w:rsidP="007D0DCA">
            <w:pPr>
              <w:spacing w:line="360" w:lineRule="auto"/>
              <w:jc w:val="both"/>
              <w:rPr>
                <w:lang w:val="en-GB"/>
              </w:rPr>
            </w:pPr>
            <w:r>
              <w:rPr>
                <w:lang w:val="en-GB"/>
              </w:rPr>
              <w:t>CNN</w:t>
            </w:r>
          </w:p>
          <w:p w14:paraId="2169C939" w14:textId="6F3CDB6A" w:rsidR="007D0DCA" w:rsidRDefault="007D0DCA" w:rsidP="0097146D">
            <w:pPr>
              <w:spacing w:line="360" w:lineRule="auto"/>
              <w:jc w:val="both"/>
              <w:rPr>
                <w:lang w:val="en-GB"/>
              </w:rPr>
            </w:pPr>
            <w:r>
              <w:rPr>
                <w:noProof/>
                <w:lang w:val="en-GB"/>
              </w:rPr>
              <w:drawing>
                <wp:inline distT="0" distB="0" distL="0" distR="0" wp14:anchorId="0CBA5730" wp14:editId="46DA9DE5">
                  <wp:extent cx="2459990" cy="1348153"/>
                  <wp:effectExtent l="0" t="0" r="3810" b="0"/>
                  <wp:docPr id="70" name="Picture 7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Diagram&#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520000" cy="1381040"/>
                          </a:xfrm>
                          <a:prstGeom prst="rect">
                            <a:avLst/>
                          </a:prstGeom>
                        </pic:spPr>
                      </pic:pic>
                    </a:graphicData>
                  </a:graphic>
                </wp:inline>
              </w:drawing>
            </w:r>
          </w:p>
        </w:tc>
      </w:tr>
      <w:tr w:rsidR="007D0DCA" w14:paraId="066F95A0" w14:textId="77777777" w:rsidTr="00931921">
        <w:trPr>
          <w:trHeight w:val="1338"/>
        </w:trPr>
        <w:tc>
          <w:tcPr>
            <w:tcW w:w="4527" w:type="dxa"/>
          </w:tcPr>
          <w:p w14:paraId="68093934" w14:textId="77777777" w:rsidR="007D0DCA" w:rsidRDefault="007D0DCA" w:rsidP="007D0DCA">
            <w:pPr>
              <w:spacing w:line="360" w:lineRule="auto"/>
              <w:jc w:val="center"/>
              <w:rPr>
                <w:lang w:val="en-GB"/>
              </w:rPr>
            </w:pPr>
            <w:r>
              <w:rPr>
                <w:lang w:val="en-GB"/>
              </w:rPr>
              <w:t>Accuracy of Deep Feed Forward NN</w:t>
            </w:r>
          </w:p>
          <w:p w14:paraId="6592D252" w14:textId="65BF0AED" w:rsidR="007D0DCA" w:rsidRDefault="007D0DCA" w:rsidP="0097146D">
            <w:pPr>
              <w:spacing w:line="360" w:lineRule="auto"/>
              <w:jc w:val="both"/>
              <w:rPr>
                <w:lang w:val="en-GB"/>
              </w:rPr>
            </w:pPr>
            <w:r>
              <w:rPr>
                <w:noProof/>
                <w:lang w:val="en-GB"/>
              </w:rPr>
              <w:drawing>
                <wp:inline distT="0" distB="0" distL="0" distR="0" wp14:anchorId="6D132087" wp14:editId="11D3D39B">
                  <wp:extent cx="2474367" cy="548640"/>
                  <wp:effectExtent l="0" t="0" r="2540" b="0"/>
                  <wp:docPr id="72" name="Picture 7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Table&#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506648" cy="555798"/>
                          </a:xfrm>
                          <a:prstGeom prst="rect">
                            <a:avLst/>
                          </a:prstGeom>
                        </pic:spPr>
                      </pic:pic>
                    </a:graphicData>
                  </a:graphic>
                </wp:inline>
              </w:drawing>
            </w:r>
          </w:p>
        </w:tc>
        <w:tc>
          <w:tcPr>
            <w:tcW w:w="4528" w:type="dxa"/>
          </w:tcPr>
          <w:p w14:paraId="3CAA966A" w14:textId="77777777" w:rsidR="007D0DCA" w:rsidRDefault="007D0DCA" w:rsidP="007D0DCA">
            <w:pPr>
              <w:spacing w:line="360" w:lineRule="auto"/>
              <w:jc w:val="both"/>
              <w:rPr>
                <w:lang w:val="en-GB"/>
              </w:rPr>
            </w:pPr>
            <w:r>
              <w:rPr>
                <w:lang w:val="en-GB"/>
              </w:rPr>
              <w:t>Accuracy of CNN</w:t>
            </w:r>
          </w:p>
          <w:p w14:paraId="4C9B8CA6" w14:textId="7C395BCB" w:rsidR="007D0DCA" w:rsidRDefault="007D0DCA" w:rsidP="007D0DCA">
            <w:pPr>
              <w:spacing w:line="360" w:lineRule="auto"/>
              <w:jc w:val="both"/>
              <w:rPr>
                <w:lang w:val="en-GB"/>
              </w:rPr>
            </w:pPr>
            <w:r>
              <w:rPr>
                <w:noProof/>
                <w:lang w:val="en-GB"/>
              </w:rPr>
              <w:drawing>
                <wp:inline distT="0" distB="0" distL="0" distR="0" wp14:anchorId="3F836944" wp14:editId="2F6A2C8C">
                  <wp:extent cx="2467260" cy="475488"/>
                  <wp:effectExtent l="0" t="0" r="0" b="0"/>
                  <wp:docPr id="71" name="Picture 7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Table&#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467260" cy="475488"/>
                          </a:xfrm>
                          <a:prstGeom prst="rect">
                            <a:avLst/>
                          </a:prstGeom>
                        </pic:spPr>
                      </pic:pic>
                    </a:graphicData>
                  </a:graphic>
                </wp:inline>
              </w:drawing>
            </w:r>
          </w:p>
        </w:tc>
      </w:tr>
    </w:tbl>
    <w:p w14:paraId="6C14AA6C" w14:textId="7464F560" w:rsidR="00EB5C3A" w:rsidRDefault="00483EE7" w:rsidP="00EB5C3A">
      <w:pPr>
        <w:pStyle w:val="Default"/>
        <w:spacing w:after="162" w:line="360" w:lineRule="auto"/>
        <w:jc w:val="center"/>
        <w:rPr>
          <w:sz w:val="23"/>
          <w:szCs w:val="23"/>
        </w:rPr>
      </w:pPr>
      <w:r>
        <w:t xml:space="preserve"> </w:t>
      </w:r>
      <w:r w:rsidR="00EB5C3A" w:rsidRPr="008242D2">
        <w:rPr>
          <w:sz w:val="23"/>
          <w:szCs w:val="23"/>
        </w:rPr>
        <w:t>Figure 2.</w:t>
      </w:r>
      <w:r w:rsidR="000B2484">
        <w:rPr>
          <w:sz w:val="23"/>
          <w:szCs w:val="23"/>
        </w:rPr>
        <w:t>29</w:t>
      </w:r>
      <w:r w:rsidR="00EB5C3A" w:rsidRPr="008242D2">
        <w:rPr>
          <w:sz w:val="23"/>
          <w:szCs w:val="23"/>
        </w:rPr>
        <w:t xml:space="preserve"> </w:t>
      </w:r>
      <w:r w:rsidR="00067405">
        <w:rPr>
          <w:sz w:val="23"/>
          <w:szCs w:val="23"/>
        </w:rPr>
        <w:t>Architecture of DNN and CNN</w:t>
      </w:r>
      <w:r w:rsidR="00EB5C3A">
        <w:rPr>
          <w:sz w:val="23"/>
          <w:szCs w:val="23"/>
        </w:rPr>
        <w:t xml:space="preserve"> </w:t>
      </w:r>
      <w:r w:rsidR="00B84710">
        <w:fldChar w:fldCharType="begin" w:fldLock="1"/>
      </w:r>
      <w:r w:rsidR="00B84710">
        <w:instrText>ADDIN CSL_CITATION {"citationItems":[{"id":"ITEM-1","itemData":{"DOI":"10.1109/ICOSEC49089.2020.9215429","ISBN":"9781728154619","abstract":"Sentiments are the basic emotions of the human and understanding it for various problems is just like a feature extraction, where different sentiments are taken into consideration for finding problems and understanding the use case. For understanding the sentiments there are various methods, in this, the sentiment analysis is done based on twitter which uses Uber Ola, which are part of cab services. Understanding the needs and complaints of cab service can help in boosting and solving various problems related to users that are tweeted. Deep learning plays an important role in using tweets and extracting information. Google Word2Vec is also used to generate the vocabularies between the words and make them understand the similarity, which in turn will give better outputs for the tweets. The tweets are categorized in Positive Negative. The two deep learning algorithms used for sentimental analysis are part of a multi-layer perceptron, which are Deep Feed Forward Neural Network and Convolution Neural Network. The algorithms are trained on training data and accuracy is generated to find if it was trained properly or not. The testing data is used to check if it predicts the correct output which will tell if the algorithm is suited for the datasets or not. The programming language used for sentimental analysis is none other than python..","author":[{"dropping-particle":"","family":"Indulkar","given":"Yash","non-dropping-particle":"","parse-names":false,"suffix":""},{"dropping-particle":"","family":"Patil","given":"Abhijit","non-dropping-particle":"","parse-names":false,"suffix":""}],"container-title":"Proceedings - International Conference on Smart Electronics and Communication, ICOSEC 2020","id":"ITEM-1","issue":"Icosec","issued":{"date-parts":[["2020"]]},"page":"21-27","title":"Sentiment Analysis of Uber Ola using Deep Learning","type":"article-journal"},"uris":["http://www.mendeley.com/documents/?uuid=b81e3b6e-6838-4e3c-ab36-9eaed9fc0636"]}],"mendeley":{"formattedCitation":"(Indulkar and Patil, 2020)","plainTextFormattedCitation":"(Indulkar and Patil, 2020)","previouslyFormattedCitation":"(Indulkar and Patil, 2020)"},"properties":{"noteIndex":0},"schema":"https://github.com/citation-style-language/schema/raw/master/csl-citation.json"}</w:instrText>
      </w:r>
      <w:r w:rsidR="00B84710">
        <w:fldChar w:fldCharType="separate"/>
      </w:r>
      <w:r w:rsidR="00B84710" w:rsidRPr="00745570">
        <w:rPr>
          <w:noProof/>
        </w:rPr>
        <w:t>(Indulkar and Patil, 2020)</w:t>
      </w:r>
      <w:r w:rsidR="00B84710">
        <w:fldChar w:fldCharType="end"/>
      </w:r>
    </w:p>
    <w:p w14:paraId="05D9136E" w14:textId="6FDAE00D" w:rsidR="003E3266" w:rsidRDefault="003E3266" w:rsidP="0097146D">
      <w:pPr>
        <w:spacing w:line="360" w:lineRule="auto"/>
        <w:jc w:val="both"/>
        <w:rPr>
          <w:lang w:val="en-GB"/>
        </w:rPr>
      </w:pPr>
    </w:p>
    <w:p w14:paraId="569EE101" w14:textId="071C0A71" w:rsidR="00594381" w:rsidRDefault="003E3266" w:rsidP="0097146D">
      <w:pPr>
        <w:spacing w:line="360" w:lineRule="auto"/>
        <w:jc w:val="both"/>
        <w:rPr>
          <w:lang w:val="en-GB"/>
        </w:rPr>
      </w:pPr>
      <w:r>
        <w:rPr>
          <w:lang w:val="en-GB"/>
        </w:rPr>
        <w:fldChar w:fldCharType="begin" w:fldLock="1"/>
      </w:r>
      <w:r w:rsidR="00650ED6">
        <w:rPr>
          <w:lang w:val="en-GB"/>
        </w:rPr>
        <w:instrText>ADDIN CSL_CITATION {"citationItems":[{"id":"ITEM-1","itemData":{"DOI":"10.1109/ACCESS.2020.2982538","ISSN":"21693536","abstract":"A massive use of social media platforms such as Twitter and Facebook by omnifarious organizations has increased the critical individual feedback on the situation, events, products, and services. However, sentiment classification plays an important role in the user's feedback evaluation. At present, deep learning such as long short-term memory (LSTM), gated recurrent unit (GRU), bidirectionally long short-term memory (BiLSTM) or convolutional neural network (CNN) are prevalently preferred in sentiment classification. Moreover, word embedding such as Word2Vec and FastText is closely examined in text for mapping closely related to the vectors of real numbers. However, both deep learning and word embedding methods have strengths and weaknesses. Combining the strengths of the deep learning models with that of word embedding is the key to high-performance sentiment classification in the field of natural language processing (NLP). In the present study, we propose a novel hybrid deep learning model that strategically combines different word embedding (Word2Vec, FastText, character-level embedding) with different deep learning methods (LSTM, GRU, BiLSTM, CNN). The proposed model extracts features of different deep learning methods of word embedding, combines these features and classifies texts in terms of sentiment. To verify the performance of the proposed model, several deep learning models called basic models were created to perform series of experiments. By comparing, the performance of the proposed model with that of past studies, the proposed model offers better sentiment classification performance.","author":[{"dropping-particle":"","family":"Salur","given":"Mehmet Umut","non-dropping-particle":"","parse-names":false,"suffix":""},{"dropping-particle":"","family":"Aydin","given":"Ilhan","non-dropping-particle":"","parse-names":false,"suffix":""}],"container-title":"IEEE Access","id":"ITEM-1","issued":{"date-parts":[["2020"]]},"page":"58080-58093","publisher":"IEEE","title":"A Novel Hybrid Deep Learning Model for Sentiment Classification","type":"article-journal","volume":"8"},"uris":["http://www.mendeley.com/documents/?uuid=26d3dc8b-fbde-4cf5-a987-77edaf4e7a3f"]}],"mendeley":{"formattedCitation":"(Salur and Aydin, 2020)","plainTextFormattedCitation":"(Salur and Aydin, 2020)","previouslyFormattedCitation":"(Salur and Aydin, 2020)"},"properties":{"noteIndex":0},"schema":"https://github.com/citation-style-language/schema/raw/master/csl-citation.json"}</w:instrText>
      </w:r>
      <w:r>
        <w:rPr>
          <w:lang w:val="en-GB"/>
        </w:rPr>
        <w:fldChar w:fldCharType="separate"/>
      </w:r>
      <w:r w:rsidRPr="003E3266">
        <w:rPr>
          <w:noProof/>
          <w:lang w:val="en-GB"/>
        </w:rPr>
        <w:t>(Salur and Aydin, 2020)</w:t>
      </w:r>
      <w:r>
        <w:rPr>
          <w:lang w:val="en-GB"/>
        </w:rPr>
        <w:fldChar w:fldCharType="end"/>
      </w:r>
      <w:r>
        <w:rPr>
          <w:lang w:val="en-GB"/>
        </w:rPr>
        <w:t xml:space="preserve"> in their research applied hybrid model that combined word embedding techniques like Word2Vec, FastText and character-level embedding with different deep </w:t>
      </w:r>
      <w:r w:rsidR="00E10AD2">
        <w:rPr>
          <w:lang w:val="en-GB"/>
        </w:rPr>
        <w:t>learning-based</w:t>
      </w:r>
      <w:r>
        <w:rPr>
          <w:lang w:val="en-GB"/>
        </w:rPr>
        <w:t xml:space="preserve"> models like GRU, CNN, LSTM, BiLSTM and compared their performances</w:t>
      </w:r>
      <w:r w:rsidR="0095141F">
        <w:rPr>
          <w:lang w:val="en-GB"/>
        </w:rPr>
        <w:t>.</w:t>
      </w:r>
      <w:r w:rsidR="007718DD">
        <w:rPr>
          <w:lang w:val="en-GB"/>
        </w:rPr>
        <w:t xml:space="preserve"> They proposed a model which extracted features of different deep learning methods of word embeddings and combines these features and classifies text for a particular sentiment.</w:t>
      </w:r>
      <w:r w:rsidR="00D43821">
        <w:rPr>
          <w:lang w:val="en-GB"/>
        </w:rPr>
        <w:t xml:space="preserve"> Dataset used was made up of Turkish tweets about GSM operator in Turkey.</w:t>
      </w:r>
      <w:r w:rsidR="001A51B3">
        <w:rPr>
          <w:lang w:val="en-GB"/>
        </w:rPr>
        <w:t xml:space="preserve"> They achieved best classification accuracy of 82.14% using proposed approach</w:t>
      </w:r>
      <w:r w:rsidR="003B6A84">
        <w:rPr>
          <w:lang w:val="en-GB"/>
        </w:rPr>
        <w:t xml:space="preserve"> of combining CNN+BiLSTM with FastText and character-level embedding</w:t>
      </w:r>
      <w:r w:rsidR="001816F0">
        <w:rPr>
          <w:lang w:val="en-GB"/>
        </w:rPr>
        <w:t>.</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5787"/>
        <w:gridCol w:w="3268"/>
      </w:tblGrid>
      <w:tr w:rsidR="00485BAE" w14:paraId="2B046010" w14:textId="77777777" w:rsidTr="00493D43">
        <w:tc>
          <w:tcPr>
            <w:tcW w:w="5829" w:type="dxa"/>
          </w:tcPr>
          <w:p w14:paraId="588A3B64" w14:textId="77777777" w:rsidR="00485BAE" w:rsidRDefault="00485BAE" w:rsidP="002A37F0">
            <w:pPr>
              <w:spacing w:line="360" w:lineRule="auto"/>
              <w:jc w:val="center"/>
              <w:rPr>
                <w:lang w:val="en-GB"/>
              </w:rPr>
            </w:pPr>
            <w:r>
              <w:rPr>
                <w:lang w:val="en-GB"/>
              </w:rPr>
              <w:t>Methodology</w:t>
            </w:r>
          </w:p>
          <w:p w14:paraId="741D7EC2" w14:textId="7D0DF1FB" w:rsidR="00485BAE" w:rsidRDefault="00485BAE" w:rsidP="002A37F0">
            <w:pPr>
              <w:spacing w:line="360" w:lineRule="auto"/>
              <w:jc w:val="center"/>
              <w:rPr>
                <w:lang w:val="en-GB"/>
              </w:rPr>
            </w:pPr>
            <w:r>
              <w:rPr>
                <w:noProof/>
                <w:lang w:val="en-GB"/>
              </w:rPr>
              <w:drawing>
                <wp:inline distT="0" distB="0" distL="0" distR="0" wp14:anchorId="18C1CCA8" wp14:editId="5AEF0494">
                  <wp:extent cx="3548380" cy="2090057"/>
                  <wp:effectExtent l="0" t="0" r="0" b="5715"/>
                  <wp:docPr id="73" name="Picture 7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Diagram&#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707535" cy="2183802"/>
                          </a:xfrm>
                          <a:prstGeom prst="rect">
                            <a:avLst/>
                          </a:prstGeom>
                        </pic:spPr>
                      </pic:pic>
                    </a:graphicData>
                  </a:graphic>
                </wp:inline>
              </w:drawing>
            </w:r>
          </w:p>
        </w:tc>
        <w:tc>
          <w:tcPr>
            <w:tcW w:w="3226" w:type="dxa"/>
          </w:tcPr>
          <w:p w14:paraId="52D329B1" w14:textId="77777777" w:rsidR="00485BAE" w:rsidRDefault="00485BAE" w:rsidP="002A37F0">
            <w:pPr>
              <w:spacing w:line="360" w:lineRule="auto"/>
              <w:jc w:val="center"/>
              <w:rPr>
                <w:lang w:val="en-GB"/>
              </w:rPr>
            </w:pPr>
            <w:r>
              <w:rPr>
                <w:lang w:val="en-GB"/>
              </w:rPr>
              <w:t>Results</w:t>
            </w:r>
          </w:p>
          <w:p w14:paraId="2A94D6E2" w14:textId="72E026FE" w:rsidR="00485BAE" w:rsidRDefault="00485BAE" w:rsidP="002A37F0">
            <w:pPr>
              <w:spacing w:line="360" w:lineRule="auto"/>
              <w:jc w:val="center"/>
              <w:rPr>
                <w:lang w:val="en-GB"/>
              </w:rPr>
            </w:pPr>
            <w:r>
              <w:rPr>
                <w:noProof/>
                <w:lang w:val="en-GB"/>
              </w:rPr>
              <w:drawing>
                <wp:inline distT="0" distB="0" distL="0" distR="0" wp14:anchorId="1C44D4BD" wp14:editId="15F30DE1">
                  <wp:extent cx="1943735" cy="2547257"/>
                  <wp:effectExtent l="0" t="0" r="0" b="5715"/>
                  <wp:docPr id="74" name="Picture 7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Table&#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1977674" cy="2591734"/>
                          </a:xfrm>
                          <a:prstGeom prst="rect">
                            <a:avLst/>
                          </a:prstGeom>
                        </pic:spPr>
                      </pic:pic>
                    </a:graphicData>
                  </a:graphic>
                </wp:inline>
              </w:drawing>
            </w:r>
          </w:p>
        </w:tc>
      </w:tr>
    </w:tbl>
    <w:p w14:paraId="6E1355D4" w14:textId="2BCCA805" w:rsidR="00493D43" w:rsidRPr="00B7056D" w:rsidRDefault="00493D43" w:rsidP="00B7056D">
      <w:pPr>
        <w:pStyle w:val="Default"/>
        <w:spacing w:after="162" w:line="360" w:lineRule="auto"/>
        <w:jc w:val="center"/>
        <w:rPr>
          <w:sz w:val="23"/>
          <w:szCs w:val="23"/>
        </w:rPr>
      </w:pPr>
      <w:r w:rsidRPr="008242D2">
        <w:rPr>
          <w:sz w:val="23"/>
          <w:szCs w:val="23"/>
        </w:rPr>
        <w:t>Figure 2.</w:t>
      </w:r>
      <w:r w:rsidR="00E72BB1">
        <w:rPr>
          <w:sz w:val="23"/>
          <w:szCs w:val="23"/>
        </w:rPr>
        <w:t>30</w:t>
      </w:r>
      <w:r w:rsidRPr="008242D2">
        <w:rPr>
          <w:sz w:val="23"/>
          <w:szCs w:val="23"/>
        </w:rPr>
        <w:t xml:space="preserve"> </w:t>
      </w:r>
      <w:r w:rsidR="0005324E" w:rsidRPr="0005324E">
        <w:rPr>
          <w:rFonts w:ascii="Calibri" w:hAnsi="Calibri" w:cs="Calibri"/>
          <w:sz w:val="23"/>
          <w:szCs w:val="23"/>
        </w:rPr>
        <w:t>﻿</w:t>
      </w:r>
      <w:r w:rsidR="0005324E" w:rsidRPr="0005324E">
        <w:rPr>
          <w:sz w:val="23"/>
          <w:szCs w:val="23"/>
        </w:rPr>
        <w:t xml:space="preserve">Architecture of the proposed hybrid deep learning model </w:t>
      </w:r>
      <w:r w:rsidR="00F1717C">
        <w:fldChar w:fldCharType="begin" w:fldLock="1"/>
      </w:r>
      <w:r w:rsidR="00F1717C">
        <w:instrText>ADDIN CSL_CITATION {"citationItems":[{"id":"ITEM-1","itemData":{"DOI":"10.1109/ACCESS.2020.2982538","ISSN":"21693536","abstract":"A massive use of social media platforms such as Twitter and Facebook by omnifarious organizations has increased the critical individual feedback on the situation, events, products, and services. However, sentiment classification plays an important role in the user's feedback evaluation. At present, deep learning such as long short-term memory (LSTM), gated recurrent unit (GRU), bidirectionally long short-term memory (BiLSTM) or convolutional neural network (CNN) are prevalently preferred in sentiment classification. Moreover, word embedding such as Word2Vec and FastText is closely examined in text for mapping closely related to the vectors of real numbers. However, both deep learning and word embedding methods have strengths and weaknesses. Combining the strengths of the deep learning models with that of word embedding is the key to high-performance sentiment classification in the field of natural language processing (NLP). In the present study, we propose a novel hybrid deep learning model that strategically combines different word embedding (Word2Vec, FastText, character-level embedding) with different deep learning methods (LSTM, GRU, BiLSTM, CNN). The proposed model extracts features of different deep learning methods of word embedding, combines these features and classifies texts in terms of sentiment. To verify the performance of the proposed model, several deep learning models called basic models were created to perform series of experiments. By comparing, the performance of the proposed model with that of past studies, the proposed model offers better sentiment classification performance.","author":[{"dropping-particle":"","family":"Salur","given":"Mehmet Umut","non-dropping-particle":"","parse-names":false,"suffix":""},{"dropping-particle":"","family":"Aydin","given":"Ilhan","non-dropping-particle":"","parse-names":false,"suffix":""}],"container-title":"IEEE Access","id":"ITEM-1","issued":{"date-parts":[["2020"]]},"page":"58080-58093","publisher":"IEEE","title":"A Novel Hybrid Deep Learning Model for Sentiment Classification","type":"article-journal","volume":"8"},"uris":["http://www.mendeley.com/documents/?uuid=26d3dc8b-fbde-4cf5-a987-77edaf4e7a3f"]}],"mendeley":{"formattedCitation":"(Salur and Aydin, 2020)","plainTextFormattedCitation":"(Salur and Aydin, 2020)","previouslyFormattedCitation":"(Salur and Aydin, 2020)"},"properties":{"noteIndex":0},"schema":"https://github.com/citation-style-language/schema/raw/master/csl-citation.json"}</w:instrText>
      </w:r>
      <w:r w:rsidR="00F1717C">
        <w:fldChar w:fldCharType="separate"/>
      </w:r>
      <w:r w:rsidR="00F1717C" w:rsidRPr="003E3266">
        <w:rPr>
          <w:noProof/>
        </w:rPr>
        <w:t>(Salur and Aydin, 2020)</w:t>
      </w:r>
      <w:r w:rsidR="00F1717C">
        <w:fldChar w:fldCharType="end"/>
      </w:r>
    </w:p>
    <w:p w14:paraId="7006CA92" w14:textId="58B9E1AC" w:rsidR="00121D4D" w:rsidRPr="00053B53" w:rsidRDefault="00D6511B" w:rsidP="00053B53">
      <w:pPr>
        <w:pStyle w:val="Heading1"/>
        <w:spacing w:line="360" w:lineRule="auto"/>
        <w:ind w:left="0"/>
        <w:rPr>
          <w:bCs/>
          <w:sz w:val="23"/>
          <w:szCs w:val="23"/>
        </w:rPr>
      </w:pPr>
      <w:r w:rsidRPr="00264403">
        <w:rPr>
          <w:bCs/>
          <w:sz w:val="23"/>
          <w:szCs w:val="23"/>
        </w:rPr>
        <w:lastRenderedPageBreak/>
        <w:t>2.</w:t>
      </w:r>
      <w:r>
        <w:rPr>
          <w:bCs/>
          <w:sz w:val="23"/>
          <w:szCs w:val="23"/>
        </w:rPr>
        <w:t>5</w:t>
      </w:r>
      <w:r w:rsidR="00C44747">
        <w:rPr>
          <w:bCs/>
          <w:sz w:val="23"/>
          <w:szCs w:val="23"/>
        </w:rPr>
        <w:tab/>
      </w:r>
      <w:r w:rsidRPr="009815E1">
        <w:rPr>
          <w:bCs/>
          <w:sz w:val="24"/>
          <w:szCs w:val="24"/>
        </w:rPr>
        <w:t>Discussion</w:t>
      </w:r>
    </w:p>
    <w:p w14:paraId="449DCAFC" w14:textId="45AF456A" w:rsidR="00E71454" w:rsidRDefault="00AF764B" w:rsidP="00AF764B">
      <w:pPr>
        <w:spacing w:line="360" w:lineRule="auto"/>
        <w:jc w:val="both"/>
        <w:rPr>
          <w:lang w:val="en-GB"/>
        </w:rPr>
      </w:pPr>
      <w:r>
        <w:rPr>
          <w:lang w:val="en-GB"/>
        </w:rPr>
        <w:t>The objective behind study of existing research is to understand different methods that are already applied in sentiment classification problem space and based on that find out a different approach to solve sentiment classification problem on IMDB movie review dataset.</w:t>
      </w:r>
    </w:p>
    <w:p w14:paraId="2B6288F8" w14:textId="470CB824" w:rsidR="00AF764B" w:rsidRDefault="00AF764B" w:rsidP="00AF764B">
      <w:pPr>
        <w:spacing w:line="360" w:lineRule="auto"/>
        <w:jc w:val="both"/>
        <w:rPr>
          <w:lang w:val="en-GB"/>
        </w:rPr>
      </w:pPr>
    </w:p>
    <w:p w14:paraId="4E012394" w14:textId="112462E7" w:rsidR="00550700" w:rsidRDefault="006D0ABB" w:rsidP="00AF764B">
      <w:pPr>
        <w:spacing w:line="360" w:lineRule="auto"/>
        <w:jc w:val="both"/>
        <w:rPr>
          <w:lang w:val="en-GB"/>
        </w:rPr>
      </w:pPr>
      <w:r>
        <w:rPr>
          <w:lang w:val="en-GB"/>
        </w:rPr>
        <w:t>A lot of research has been done using traditional machine learning models like SVM, NB, Random Forest, Decision Tree, Logistic Regression, Maximum Entropy etc. as well as deep learning models like CNN, RNN, BERT</w:t>
      </w:r>
      <w:r w:rsidR="000E360D">
        <w:rPr>
          <w:lang w:val="en-GB"/>
        </w:rPr>
        <w:t>, XLNET</w:t>
      </w:r>
      <w:r>
        <w:rPr>
          <w:lang w:val="en-GB"/>
        </w:rPr>
        <w:t xml:space="preserve"> etc.</w:t>
      </w:r>
      <w:r w:rsidR="002F6D34">
        <w:rPr>
          <w:lang w:val="en-GB"/>
        </w:rPr>
        <w:t xml:space="preserve"> with word embeddings as TF-IDF, Word2Vec, Doc2Vec, Glove etc.</w:t>
      </w:r>
      <w:r w:rsidR="00F03967">
        <w:rPr>
          <w:lang w:val="en-GB"/>
        </w:rPr>
        <w:t xml:space="preserve"> But limited research is done with BERT embedding as input to traditional machine learning models and </w:t>
      </w:r>
      <w:r w:rsidR="00F41CB4">
        <w:rPr>
          <w:lang w:val="en-GB"/>
        </w:rPr>
        <w:t>hence in this research we are going to focus on applying BERT embeddings to some traditional machine learning models like LR, SVM, NB, DT, Random Forest etc</w:t>
      </w:r>
      <w:r w:rsidR="004A1E7A">
        <w:rPr>
          <w:lang w:val="en-GB"/>
        </w:rPr>
        <w:t xml:space="preserve"> </w:t>
      </w:r>
      <w:r w:rsidR="00F41CB4">
        <w:rPr>
          <w:lang w:val="en-GB"/>
        </w:rPr>
        <w:t>and compare their performances</w:t>
      </w:r>
      <w:r w:rsidR="00A85AE5">
        <w:rPr>
          <w:lang w:val="en-GB"/>
        </w:rPr>
        <w:t xml:space="preserve"> based on Accuracy, AUC, Precision, Recall, F1-score etc.</w:t>
      </w:r>
    </w:p>
    <w:p w14:paraId="765B1044" w14:textId="4D886DCD" w:rsidR="00446076" w:rsidRDefault="00446076" w:rsidP="00AF764B">
      <w:pPr>
        <w:spacing w:line="360" w:lineRule="auto"/>
        <w:jc w:val="both"/>
        <w:rPr>
          <w:lang w:val="en-GB"/>
        </w:rPr>
      </w:pPr>
    </w:p>
    <w:p w14:paraId="05E93FC5" w14:textId="3A79E388" w:rsidR="00063F39" w:rsidRDefault="00063F39" w:rsidP="00AF764B">
      <w:pPr>
        <w:spacing w:line="360" w:lineRule="auto"/>
        <w:jc w:val="both"/>
        <w:rPr>
          <w:lang w:val="en-GB"/>
        </w:rPr>
      </w:pPr>
      <w:r>
        <w:rPr>
          <w:lang w:val="en-GB"/>
        </w:rPr>
        <w:t>Few researchers have applied state of the art and transformer models like BERT, XLNet, RoBERT</w:t>
      </w:r>
      <w:r w:rsidR="001C41A1">
        <w:rPr>
          <w:lang w:val="en-GB"/>
        </w:rPr>
        <w:t>a</w:t>
      </w:r>
      <w:r>
        <w:rPr>
          <w:lang w:val="en-GB"/>
        </w:rPr>
        <w:t xml:space="preserve"> </w:t>
      </w:r>
      <w:r w:rsidR="002D11C2">
        <w:rPr>
          <w:lang w:val="en-GB"/>
        </w:rPr>
        <w:t>etc.</w:t>
      </w:r>
      <w:r w:rsidR="0098476A">
        <w:rPr>
          <w:lang w:val="en-GB"/>
        </w:rPr>
        <w:t xml:space="preserve"> on product reviews </w:t>
      </w:r>
      <w:r>
        <w:rPr>
          <w:lang w:val="en-GB"/>
        </w:rPr>
        <w:t xml:space="preserve">sentiment classification </w:t>
      </w:r>
      <w:r w:rsidR="00613DCF">
        <w:rPr>
          <w:lang w:val="en-GB"/>
        </w:rPr>
        <w:t>domain. So</w:t>
      </w:r>
      <w:r w:rsidR="00BD31C0">
        <w:rPr>
          <w:lang w:val="en-GB"/>
        </w:rPr>
        <w:t>,</w:t>
      </w:r>
      <w:r w:rsidR="00613DCF">
        <w:rPr>
          <w:lang w:val="en-GB"/>
        </w:rPr>
        <w:t xml:space="preserve"> it makes sense to compare the performance of traditional machine learning models with </w:t>
      </w:r>
      <w:r w:rsidR="00B36090">
        <w:rPr>
          <w:lang w:val="en-GB"/>
        </w:rPr>
        <w:t>one or more transformer model.</w:t>
      </w:r>
    </w:p>
    <w:p w14:paraId="44CB7D08" w14:textId="77777777" w:rsidR="00063F39" w:rsidRDefault="00063F39" w:rsidP="00AF764B">
      <w:pPr>
        <w:spacing w:line="360" w:lineRule="auto"/>
        <w:jc w:val="both"/>
        <w:rPr>
          <w:lang w:val="en-GB"/>
        </w:rPr>
      </w:pPr>
    </w:p>
    <w:p w14:paraId="6873DB88" w14:textId="0B6DCE84" w:rsidR="00E71454" w:rsidRDefault="00E71454" w:rsidP="00E71454">
      <w:pPr>
        <w:pStyle w:val="Heading1"/>
        <w:spacing w:line="360" w:lineRule="auto"/>
        <w:ind w:left="0"/>
        <w:rPr>
          <w:bCs/>
          <w:sz w:val="23"/>
          <w:szCs w:val="23"/>
        </w:rPr>
      </w:pPr>
      <w:r w:rsidRPr="00264403">
        <w:rPr>
          <w:bCs/>
          <w:sz w:val="23"/>
          <w:szCs w:val="23"/>
        </w:rPr>
        <w:t>2.</w:t>
      </w:r>
      <w:r>
        <w:rPr>
          <w:bCs/>
          <w:sz w:val="23"/>
          <w:szCs w:val="23"/>
        </w:rPr>
        <w:t>5</w:t>
      </w:r>
      <w:r w:rsidR="00C35F0D">
        <w:rPr>
          <w:bCs/>
          <w:sz w:val="23"/>
          <w:szCs w:val="23"/>
        </w:rPr>
        <w:tab/>
      </w:r>
      <w:r w:rsidRPr="00A55FBC">
        <w:rPr>
          <w:bCs/>
          <w:sz w:val="24"/>
          <w:szCs w:val="24"/>
        </w:rPr>
        <w:t>Summary</w:t>
      </w:r>
    </w:p>
    <w:p w14:paraId="12FAB457" w14:textId="4A347864" w:rsidR="00E71454" w:rsidRDefault="00AB7437" w:rsidP="00B1525E">
      <w:pPr>
        <w:spacing w:line="360" w:lineRule="auto"/>
        <w:jc w:val="both"/>
        <w:rPr>
          <w:lang w:val="en-GB"/>
        </w:rPr>
      </w:pPr>
      <w:r>
        <w:rPr>
          <w:lang w:val="en-GB"/>
        </w:rPr>
        <w:t>This chapter provides an overview of previous work done in sentiment classification domain</w:t>
      </w:r>
      <w:r w:rsidR="009C358B">
        <w:rPr>
          <w:lang w:val="en-GB"/>
        </w:rPr>
        <w:t xml:space="preserve"> using various pre-processing </w:t>
      </w:r>
      <w:r w:rsidR="000434DD">
        <w:rPr>
          <w:lang w:val="en-GB"/>
        </w:rPr>
        <w:t>steps, vectorization</w:t>
      </w:r>
      <w:r w:rsidR="009C358B">
        <w:rPr>
          <w:lang w:val="en-GB"/>
        </w:rPr>
        <w:t xml:space="preserve"> techniques, traditional and deep learning model buildings etc.</w:t>
      </w:r>
      <w:r w:rsidR="000434DD">
        <w:rPr>
          <w:lang w:val="en-GB"/>
        </w:rPr>
        <w:t xml:space="preserve"> </w:t>
      </w:r>
      <w:r w:rsidR="00877A42">
        <w:rPr>
          <w:lang w:val="en-GB"/>
        </w:rPr>
        <w:t>We have tried covering sentiment analysis research work done in movie reviews domain, product reviews domain and in other domains.</w:t>
      </w:r>
      <w:r w:rsidR="00105CED">
        <w:rPr>
          <w:lang w:val="en-GB"/>
        </w:rPr>
        <w:t xml:space="preserve"> Literature review also covered papers that compared machine learning models and evaluated their performances based on accuracy, precision, recall, f1-score etc.</w:t>
      </w:r>
      <w:r w:rsidR="00BD31C0">
        <w:rPr>
          <w:lang w:val="en-GB"/>
        </w:rPr>
        <w:t xml:space="preserve"> And later we </w:t>
      </w:r>
      <w:r w:rsidR="006B1F0D">
        <w:rPr>
          <w:lang w:val="en-GB"/>
        </w:rPr>
        <w:t>discussed the motivation for this research.</w:t>
      </w:r>
    </w:p>
    <w:p w14:paraId="22947D3F" w14:textId="3595A664" w:rsidR="00F94A03" w:rsidRDefault="00F94A03" w:rsidP="00E71454">
      <w:pPr>
        <w:rPr>
          <w:lang w:val="en-GB"/>
        </w:rPr>
      </w:pPr>
    </w:p>
    <w:p w14:paraId="491D0F43" w14:textId="0937B28E" w:rsidR="00F94A03" w:rsidRDefault="00F94A03" w:rsidP="00E71454">
      <w:pPr>
        <w:rPr>
          <w:lang w:val="en-GB"/>
        </w:rPr>
      </w:pPr>
    </w:p>
    <w:p w14:paraId="38C99D92" w14:textId="29AEB56B" w:rsidR="00297F5B" w:rsidRDefault="00297F5B" w:rsidP="00E71454">
      <w:pPr>
        <w:rPr>
          <w:lang w:val="en-GB"/>
        </w:rPr>
      </w:pPr>
    </w:p>
    <w:p w14:paraId="2E72995F" w14:textId="7D72A0A2" w:rsidR="00297F5B" w:rsidRDefault="00297F5B" w:rsidP="00E71454">
      <w:pPr>
        <w:rPr>
          <w:lang w:val="en-GB"/>
        </w:rPr>
      </w:pPr>
    </w:p>
    <w:p w14:paraId="31895FDD" w14:textId="7E2F623F" w:rsidR="00297F5B" w:rsidRDefault="00297F5B" w:rsidP="00E71454">
      <w:pPr>
        <w:rPr>
          <w:lang w:val="en-GB"/>
        </w:rPr>
      </w:pPr>
    </w:p>
    <w:p w14:paraId="7AD8F73B" w14:textId="70918572" w:rsidR="00297F5B" w:rsidRDefault="00297F5B" w:rsidP="00E71454">
      <w:pPr>
        <w:rPr>
          <w:lang w:val="en-GB"/>
        </w:rPr>
      </w:pPr>
    </w:p>
    <w:p w14:paraId="19B95FBA" w14:textId="779A190A" w:rsidR="00297F5B" w:rsidRDefault="00297F5B" w:rsidP="00E71454">
      <w:pPr>
        <w:rPr>
          <w:lang w:val="en-GB"/>
        </w:rPr>
      </w:pPr>
    </w:p>
    <w:p w14:paraId="6DBF96DB" w14:textId="77777777" w:rsidR="00297F5B" w:rsidRDefault="00297F5B" w:rsidP="00E71454">
      <w:pPr>
        <w:rPr>
          <w:lang w:val="en-GB"/>
        </w:rPr>
      </w:pPr>
    </w:p>
    <w:p w14:paraId="6BCB4DED" w14:textId="2DCCF611" w:rsidR="00D00BB7" w:rsidRDefault="00D00BB7" w:rsidP="0073666A">
      <w:pPr>
        <w:pStyle w:val="Heading1"/>
        <w:spacing w:line="360" w:lineRule="auto"/>
        <w:ind w:left="0"/>
        <w:jc w:val="center"/>
        <w:rPr>
          <w:rFonts w:cs="Times New Roman"/>
          <w:sz w:val="24"/>
          <w:szCs w:val="24"/>
        </w:rPr>
      </w:pPr>
      <w:r>
        <w:rPr>
          <w:rFonts w:cs="Times New Roman"/>
          <w:sz w:val="24"/>
          <w:szCs w:val="24"/>
        </w:rPr>
        <w:lastRenderedPageBreak/>
        <w:t xml:space="preserve">CHAPTER </w:t>
      </w:r>
      <w:r w:rsidR="00CF4B51">
        <w:rPr>
          <w:rFonts w:cs="Times New Roman"/>
          <w:sz w:val="24"/>
          <w:szCs w:val="24"/>
        </w:rPr>
        <w:t>3</w:t>
      </w:r>
    </w:p>
    <w:p w14:paraId="2B08AE96" w14:textId="77777777" w:rsidR="00CA4807" w:rsidRPr="00CA4807" w:rsidRDefault="00CA4807" w:rsidP="00CA4807">
      <w:pPr>
        <w:rPr>
          <w:lang w:val="en-GB"/>
        </w:rPr>
      </w:pPr>
    </w:p>
    <w:p w14:paraId="6ADC2284" w14:textId="6BFDC6CA" w:rsidR="00947D4B" w:rsidRPr="0043796F" w:rsidRDefault="00CF7970" w:rsidP="00BF1B8E">
      <w:pPr>
        <w:pStyle w:val="Heading1"/>
        <w:spacing w:line="360" w:lineRule="auto"/>
        <w:ind w:left="0"/>
        <w:jc w:val="center"/>
        <w:rPr>
          <w:rFonts w:cs="Times New Roman"/>
          <w:sz w:val="24"/>
          <w:szCs w:val="24"/>
        </w:rPr>
      </w:pPr>
      <w:r>
        <w:rPr>
          <w:rFonts w:cs="Times New Roman"/>
          <w:sz w:val="24"/>
          <w:szCs w:val="24"/>
        </w:rPr>
        <w:t>RESEARCH</w:t>
      </w:r>
      <w:r w:rsidR="00947D4B" w:rsidRPr="0043796F">
        <w:rPr>
          <w:rFonts w:cs="Times New Roman"/>
          <w:sz w:val="24"/>
          <w:szCs w:val="24"/>
        </w:rPr>
        <w:t xml:space="preserve"> </w:t>
      </w:r>
      <w:r w:rsidR="00D021F6">
        <w:rPr>
          <w:rFonts w:cs="Times New Roman"/>
          <w:sz w:val="24"/>
          <w:szCs w:val="24"/>
        </w:rPr>
        <w:t>METHODOLOGY</w:t>
      </w:r>
    </w:p>
    <w:p w14:paraId="69EA7254" w14:textId="77777777" w:rsidR="00DE6915" w:rsidRDefault="00DE6915" w:rsidP="00DE6915">
      <w:pPr>
        <w:pStyle w:val="Heading1"/>
        <w:spacing w:line="360" w:lineRule="auto"/>
        <w:ind w:left="0"/>
        <w:jc w:val="both"/>
        <w:rPr>
          <w:rFonts w:cs="Times New Roman"/>
          <w:sz w:val="24"/>
          <w:szCs w:val="24"/>
        </w:rPr>
      </w:pPr>
    </w:p>
    <w:p w14:paraId="09BEE842" w14:textId="1B262338" w:rsidR="00CE057E" w:rsidRDefault="00C4393A" w:rsidP="00DE6915">
      <w:pPr>
        <w:pStyle w:val="Heading1"/>
        <w:spacing w:line="360" w:lineRule="auto"/>
        <w:ind w:left="0"/>
        <w:jc w:val="both"/>
        <w:rPr>
          <w:rFonts w:cs="Times New Roman"/>
          <w:sz w:val="24"/>
          <w:szCs w:val="24"/>
        </w:rPr>
      </w:pPr>
      <w:r>
        <w:rPr>
          <w:rFonts w:cs="Times New Roman"/>
          <w:sz w:val="24"/>
          <w:szCs w:val="24"/>
        </w:rPr>
        <w:t>3</w:t>
      </w:r>
      <w:r w:rsidRPr="0043796F">
        <w:rPr>
          <w:rFonts w:cs="Times New Roman"/>
          <w:sz w:val="24"/>
          <w:szCs w:val="24"/>
        </w:rPr>
        <w:t>.1</w:t>
      </w:r>
      <w:r w:rsidR="008A1319">
        <w:rPr>
          <w:rFonts w:cs="Times New Roman"/>
          <w:sz w:val="24"/>
          <w:szCs w:val="24"/>
        </w:rPr>
        <w:tab/>
      </w:r>
      <w:r>
        <w:rPr>
          <w:rFonts w:cs="Times New Roman"/>
          <w:sz w:val="24"/>
          <w:szCs w:val="24"/>
        </w:rPr>
        <w:t>Introduction</w:t>
      </w:r>
    </w:p>
    <w:p w14:paraId="5546C28A" w14:textId="677CA365" w:rsidR="00CB7044" w:rsidRDefault="00A44E80" w:rsidP="00A44E80">
      <w:pPr>
        <w:spacing w:line="360" w:lineRule="auto"/>
        <w:jc w:val="both"/>
        <w:rPr>
          <w:lang w:val="en-GB"/>
        </w:rPr>
      </w:pPr>
      <w:r>
        <w:rPr>
          <w:lang w:val="en-GB"/>
        </w:rPr>
        <w:t>In the recent years there has been a huge leap forward in the natural language processing space with the introduction of transformers. Transformers provide thousands of pre-trained models</w:t>
      </w:r>
      <w:r w:rsidR="00B053EC">
        <w:rPr>
          <w:lang w:val="en-GB"/>
        </w:rPr>
        <w:t xml:space="preserve"> to perform on text processing tasks like summarization, text generation, extraction of information, question-answering etc.</w:t>
      </w:r>
      <w:r w:rsidR="007A1D1D">
        <w:rPr>
          <w:lang w:val="en-GB"/>
        </w:rPr>
        <w:t xml:space="preserve"> </w:t>
      </w:r>
      <w:r w:rsidR="00A865A3">
        <w:rPr>
          <w:lang w:val="en-GB"/>
        </w:rPr>
        <w:t xml:space="preserve">BERT, RoBERTa, XLNET etc are some examples of transformers. </w:t>
      </w:r>
      <w:r w:rsidR="00BB618D">
        <w:rPr>
          <w:lang w:val="en-GB"/>
        </w:rPr>
        <w:t>Transformers</w:t>
      </w:r>
      <w:r w:rsidR="00875863">
        <w:rPr>
          <w:lang w:val="en-GB"/>
        </w:rPr>
        <w:t xml:space="preserve"> provide user friendly APIs to quickly download pre-trained models and fine tune them based on the dataset.</w:t>
      </w:r>
      <w:r w:rsidR="008D6190">
        <w:rPr>
          <w:lang w:val="en-GB"/>
        </w:rPr>
        <w:t xml:space="preserve"> </w:t>
      </w:r>
      <w:r w:rsidR="001F6F35">
        <w:rPr>
          <w:lang w:val="en-GB"/>
        </w:rPr>
        <w:t xml:space="preserve">In the </w:t>
      </w:r>
      <w:r w:rsidR="003243B0">
        <w:rPr>
          <w:lang w:val="en-GB"/>
        </w:rPr>
        <w:t>real-world</w:t>
      </w:r>
      <w:r w:rsidR="001F6F35">
        <w:rPr>
          <w:lang w:val="en-GB"/>
        </w:rPr>
        <w:t xml:space="preserve"> results transformers have outperformed all traditional and deep learning models like RNN and CNN.</w:t>
      </w:r>
      <w:r w:rsidR="003243B0">
        <w:rPr>
          <w:lang w:val="en-GB"/>
        </w:rPr>
        <w:t xml:space="preserve"> </w:t>
      </w:r>
      <w:r w:rsidR="000B5ED5">
        <w:rPr>
          <w:lang w:val="en-GB"/>
        </w:rPr>
        <w:t>Therefore,</w:t>
      </w:r>
      <w:r w:rsidR="003243B0">
        <w:rPr>
          <w:lang w:val="en-GB"/>
        </w:rPr>
        <w:t xml:space="preserve"> in this research we are focusing on </w:t>
      </w:r>
      <w:r w:rsidR="00A865A3">
        <w:rPr>
          <w:lang w:val="en-GB"/>
        </w:rPr>
        <w:t xml:space="preserve">extracting </w:t>
      </w:r>
      <w:r w:rsidR="00AE2409">
        <w:rPr>
          <w:lang w:val="en-GB"/>
        </w:rPr>
        <w:t xml:space="preserve">rich contextual information from transformer model BERT and then applying this embedding with some traditional machine learning algorithms as well as State of the Art Transformer models like BERT on IMDB movie reviews dataset and </w:t>
      </w:r>
      <w:r w:rsidR="008059B3">
        <w:rPr>
          <w:lang w:val="en-GB"/>
        </w:rPr>
        <w:t>compare their performances.</w:t>
      </w:r>
    </w:p>
    <w:p w14:paraId="33953568" w14:textId="7E2E96D7" w:rsidR="00B63FBD" w:rsidRDefault="00B63FBD" w:rsidP="00A44E80">
      <w:pPr>
        <w:spacing w:line="360" w:lineRule="auto"/>
        <w:jc w:val="both"/>
        <w:rPr>
          <w:lang w:val="en-GB"/>
        </w:rPr>
      </w:pPr>
    </w:p>
    <w:p w14:paraId="5C5DC1EC" w14:textId="4F14A6FC" w:rsidR="00B63FBD" w:rsidRDefault="00B63FBD" w:rsidP="00A44E80">
      <w:pPr>
        <w:spacing w:line="360" w:lineRule="auto"/>
        <w:jc w:val="both"/>
        <w:rPr>
          <w:lang w:val="en-GB"/>
        </w:rPr>
      </w:pPr>
      <w:r>
        <w:rPr>
          <w:lang w:val="en-GB"/>
        </w:rPr>
        <w:t xml:space="preserve">BERT embedding </w:t>
      </w:r>
      <w:r w:rsidR="008E01AD">
        <w:rPr>
          <w:lang w:val="en-GB"/>
        </w:rPr>
        <w:t>captures</w:t>
      </w:r>
      <w:r>
        <w:rPr>
          <w:lang w:val="en-GB"/>
        </w:rPr>
        <w:t xml:space="preserve"> the context of the word also</w:t>
      </w:r>
      <w:r w:rsidR="009664D0">
        <w:rPr>
          <w:lang w:val="en-GB"/>
        </w:rPr>
        <w:t xml:space="preserve"> that </w:t>
      </w:r>
      <w:r w:rsidR="00BA6A8D">
        <w:rPr>
          <w:lang w:val="en-GB"/>
        </w:rPr>
        <w:t>contrasts with</w:t>
      </w:r>
      <w:r>
        <w:rPr>
          <w:lang w:val="en-GB"/>
        </w:rPr>
        <w:t xml:space="preserve"> other</w:t>
      </w:r>
      <w:r w:rsidR="009664D0">
        <w:rPr>
          <w:lang w:val="en-GB"/>
        </w:rPr>
        <w:t xml:space="preserve"> context free embedding techniques like TF-IDF, Word2Vec, Doc2Vec etc. These contextual embeddings achieve state of the art results in natural language processing</w:t>
      </w:r>
      <w:r w:rsidR="00451094">
        <w:rPr>
          <w:lang w:val="en-GB"/>
        </w:rPr>
        <w:t xml:space="preserve"> tasks like sentiment analysis.</w:t>
      </w:r>
      <w:r w:rsidR="005E312B">
        <w:rPr>
          <w:lang w:val="en-GB"/>
        </w:rPr>
        <w:t xml:space="preserve"> So here in this research we are going to generate word vector from BERT embeddings and apply it on traditional machine learning models like Logistic Regression, SVM, NB, Random Forest and compare their performance with </w:t>
      </w:r>
      <w:r w:rsidR="009E7D2D">
        <w:rPr>
          <w:lang w:val="en-GB"/>
        </w:rPr>
        <w:t xml:space="preserve">same models built using </w:t>
      </w:r>
      <w:r w:rsidR="005E312B">
        <w:rPr>
          <w:lang w:val="en-GB"/>
        </w:rPr>
        <w:t>TF-IDF and Word2Vec Embeddings.</w:t>
      </w:r>
    </w:p>
    <w:p w14:paraId="76CE0378" w14:textId="669D2187" w:rsidR="000C1ECF" w:rsidRDefault="000C1ECF" w:rsidP="0097146D">
      <w:pPr>
        <w:pStyle w:val="Default"/>
        <w:spacing w:line="360" w:lineRule="auto"/>
        <w:jc w:val="both"/>
      </w:pPr>
    </w:p>
    <w:p w14:paraId="351C1DDF" w14:textId="12B2C816" w:rsidR="004C63B8" w:rsidRDefault="004C63B8" w:rsidP="0097146D">
      <w:pPr>
        <w:pStyle w:val="Default"/>
        <w:spacing w:line="360" w:lineRule="auto"/>
        <w:jc w:val="both"/>
      </w:pPr>
    </w:p>
    <w:p w14:paraId="6FB29FD3" w14:textId="32AA4575" w:rsidR="004C63B8" w:rsidRDefault="004C63B8" w:rsidP="0097146D">
      <w:pPr>
        <w:pStyle w:val="Default"/>
        <w:spacing w:line="360" w:lineRule="auto"/>
        <w:jc w:val="both"/>
      </w:pPr>
    </w:p>
    <w:p w14:paraId="4937713F" w14:textId="6F004C42" w:rsidR="004C63B8" w:rsidRDefault="004C63B8" w:rsidP="0097146D">
      <w:pPr>
        <w:pStyle w:val="Default"/>
        <w:spacing w:line="360" w:lineRule="auto"/>
        <w:jc w:val="both"/>
      </w:pPr>
    </w:p>
    <w:p w14:paraId="797A8007" w14:textId="6B8E76B7" w:rsidR="004C63B8" w:rsidRDefault="004C63B8" w:rsidP="0097146D">
      <w:pPr>
        <w:pStyle w:val="Default"/>
        <w:spacing w:line="360" w:lineRule="auto"/>
        <w:jc w:val="both"/>
      </w:pPr>
    </w:p>
    <w:p w14:paraId="536D3328" w14:textId="77777777" w:rsidR="004C63B8" w:rsidRPr="000C1ECF" w:rsidRDefault="004C63B8" w:rsidP="0097146D">
      <w:pPr>
        <w:pStyle w:val="Default"/>
        <w:spacing w:line="360" w:lineRule="auto"/>
        <w:jc w:val="both"/>
        <w:rPr>
          <w:sz w:val="23"/>
          <w:szCs w:val="23"/>
        </w:rPr>
      </w:pPr>
    </w:p>
    <w:p w14:paraId="7AD3E8EE" w14:textId="73692292" w:rsidR="001E3F07" w:rsidRDefault="0003376F" w:rsidP="0097146D">
      <w:pPr>
        <w:pStyle w:val="Heading1"/>
        <w:spacing w:line="360" w:lineRule="auto"/>
        <w:ind w:left="0"/>
        <w:jc w:val="both"/>
        <w:rPr>
          <w:rFonts w:cs="Times New Roman"/>
          <w:sz w:val="24"/>
          <w:szCs w:val="24"/>
        </w:rPr>
      </w:pPr>
      <w:r>
        <w:rPr>
          <w:rFonts w:cs="Times New Roman"/>
          <w:sz w:val="24"/>
          <w:szCs w:val="24"/>
        </w:rPr>
        <w:lastRenderedPageBreak/>
        <w:t>3</w:t>
      </w:r>
      <w:r w:rsidR="00874FEE" w:rsidRPr="0043796F">
        <w:rPr>
          <w:rFonts w:cs="Times New Roman"/>
          <w:sz w:val="24"/>
          <w:szCs w:val="24"/>
        </w:rPr>
        <w:t>.</w:t>
      </w:r>
      <w:r w:rsidR="009B76FC">
        <w:rPr>
          <w:rFonts w:cs="Times New Roman"/>
          <w:sz w:val="24"/>
          <w:szCs w:val="24"/>
        </w:rPr>
        <w:t>2</w:t>
      </w:r>
      <w:r w:rsidR="0078590A">
        <w:rPr>
          <w:rFonts w:cs="Times New Roman"/>
          <w:sz w:val="24"/>
          <w:szCs w:val="24"/>
        </w:rPr>
        <w:tab/>
      </w:r>
      <w:r w:rsidR="001E3F07">
        <w:rPr>
          <w:rFonts w:cs="Times New Roman"/>
          <w:sz w:val="24"/>
          <w:szCs w:val="24"/>
        </w:rPr>
        <w:t>Methodology</w:t>
      </w:r>
    </w:p>
    <w:p w14:paraId="1244B78C" w14:textId="0AF383E3" w:rsidR="002F3B37" w:rsidRPr="00455AC5" w:rsidRDefault="001E3F07" w:rsidP="00455AC5">
      <w:pPr>
        <w:pStyle w:val="Heading1"/>
        <w:spacing w:line="360" w:lineRule="auto"/>
        <w:ind w:left="0"/>
        <w:jc w:val="both"/>
        <w:rPr>
          <w:rFonts w:cs="Times New Roman"/>
          <w:sz w:val="24"/>
          <w:szCs w:val="24"/>
        </w:rPr>
      </w:pPr>
      <w:r>
        <w:rPr>
          <w:rFonts w:cs="Times New Roman"/>
          <w:sz w:val="24"/>
          <w:szCs w:val="24"/>
        </w:rPr>
        <w:t>3.2.1</w:t>
      </w:r>
      <w:r w:rsidR="008F1FB5">
        <w:rPr>
          <w:rFonts w:cs="Times New Roman"/>
          <w:sz w:val="24"/>
          <w:szCs w:val="24"/>
        </w:rPr>
        <w:tab/>
      </w:r>
      <w:r w:rsidR="00500FEE">
        <w:rPr>
          <w:rFonts w:cs="Times New Roman"/>
          <w:sz w:val="24"/>
          <w:szCs w:val="24"/>
        </w:rPr>
        <w:t>Data Selection</w:t>
      </w:r>
    </w:p>
    <w:p w14:paraId="2C4F521B" w14:textId="5037D85E" w:rsidR="00E56156" w:rsidRPr="0043796F" w:rsidRDefault="00E56156" w:rsidP="0097146D">
      <w:pPr>
        <w:spacing w:line="360" w:lineRule="auto"/>
        <w:jc w:val="both"/>
        <w:rPr>
          <w:lang w:val="en-GB"/>
        </w:rPr>
      </w:pPr>
      <w:r>
        <w:rPr>
          <w:lang w:val="en-GB"/>
        </w:rPr>
        <w:t>This dataset consists of IMDB movie reviews taken directly from Kaggle Website.</w:t>
      </w:r>
      <w:r w:rsidR="00E01B4A">
        <w:rPr>
          <w:lang w:val="en-GB"/>
        </w:rPr>
        <w:t xml:space="preserve"> Dataset has 2 columns Review and Sentiment.  Review column represents user reviews some of the are large comments and some of them are small.  Sentiment column has two labels “Positive” and “Negative</w:t>
      </w:r>
      <w:r w:rsidR="00B6374E">
        <w:rPr>
          <w:lang w:val="en-GB"/>
        </w:rPr>
        <w:t xml:space="preserve">”, </w:t>
      </w:r>
      <w:r w:rsidR="009619CC">
        <w:rPr>
          <w:lang w:val="en-GB"/>
        </w:rPr>
        <w:t>Overall,</w:t>
      </w:r>
      <w:r w:rsidR="00E01B4A">
        <w:rPr>
          <w:lang w:val="en-GB"/>
        </w:rPr>
        <w:t xml:space="preserve"> there are 50000 records in the dataset and classes of positive and negative reviews are balanced that is 25000 each.</w:t>
      </w:r>
    </w:p>
    <w:p w14:paraId="13C8F35E" w14:textId="6B0C1B9B" w:rsidR="005245A0" w:rsidRPr="0043796F" w:rsidRDefault="00F84AFE" w:rsidP="0097146D">
      <w:pPr>
        <w:pStyle w:val="Default"/>
        <w:spacing w:line="360" w:lineRule="auto"/>
        <w:jc w:val="both"/>
        <w:rPr>
          <w:sz w:val="23"/>
          <w:szCs w:val="23"/>
        </w:rPr>
      </w:pPr>
      <w:r w:rsidRPr="0043796F">
        <w:rPr>
          <w:sz w:val="23"/>
          <w:szCs w:val="23"/>
        </w:rPr>
        <w:fldChar w:fldCharType="begin" w:fldLock="1"/>
      </w:r>
      <w:r w:rsidR="00600D19" w:rsidRPr="0043796F">
        <w:rPr>
          <w:sz w:val="23"/>
          <w:szCs w:val="23"/>
        </w:rPr>
        <w:instrText>ADDIN CSL_CITATION {"citationItems":[{"id":"ITEM-1","itemData":{"URL":"https://www.kaggle.com/lakshmi25npathi/imdb-dataset-of-50k-movie-reviews","accessed":{"date-parts":[["2021","4","9"]]},"id":"ITEM-1","issued":{"date-parts":[["0"]]},"title":"IMDB Dataset of 50K Movie Reviews | Kaggle","type":"webpage"},"uris":["http://www.mendeley.com/documents/?uuid=825c1ce5-4b51-3255-a3e5-bbdd850d783f"]}],"mendeley":{"formattedCitation":"(IMDB Dataset of 50K Movie Reviews | Kaggle, 2021)","plainTextFormattedCitation":"(IMDB Dataset of 50K Movie Reviews | Kaggle, 2021)","previouslyFormattedCitation":"(IMDB Dataset of 50K Movie Reviews | Kaggle, 2021)"},"properties":{"noteIndex":0},"schema":"https://github.com/citation-style-language/schema/raw/master/csl-citation.json"}</w:instrText>
      </w:r>
      <w:r w:rsidRPr="0043796F">
        <w:rPr>
          <w:sz w:val="23"/>
          <w:szCs w:val="23"/>
        </w:rPr>
        <w:fldChar w:fldCharType="separate"/>
      </w:r>
      <w:r w:rsidRPr="0043796F">
        <w:rPr>
          <w:noProof/>
          <w:sz w:val="23"/>
          <w:szCs w:val="23"/>
        </w:rPr>
        <w:t>(IMDB Dataset of 50K Movie Reviews | Kaggle, 2021)</w:t>
      </w:r>
      <w:r w:rsidRPr="0043796F">
        <w:rPr>
          <w:sz w:val="23"/>
          <w:szCs w:val="23"/>
        </w:rPr>
        <w:fldChar w:fldCharType="end"/>
      </w:r>
    </w:p>
    <w:p w14:paraId="58A3C933" w14:textId="29710B5D" w:rsidR="005245A0" w:rsidRDefault="005245A0" w:rsidP="0097146D">
      <w:pPr>
        <w:spacing w:line="360" w:lineRule="auto"/>
        <w:jc w:val="both"/>
        <w:rPr>
          <w:lang w:val="en-GB"/>
        </w:rPr>
      </w:pPr>
    </w:p>
    <w:p w14:paraId="70CDAF72" w14:textId="17F4922F" w:rsidR="00D47C0B" w:rsidRPr="00D47C0B" w:rsidRDefault="00D47C0B" w:rsidP="00D47C0B">
      <w:pPr>
        <w:spacing w:line="360" w:lineRule="auto"/>
        <w:ind w:left="1440" w:firstLine="720"/>
        <w:rPr>
          <w:lang w:val="en-US"/>
        </w:rPr>
      </w:pPr>
      <w:r w:rsidRPr="0043796F">
        <w:rPr>
          <w:lang w:val="en-US"/>
        </w:rPr>
        <w:t>Table</w:t>
      </w:r>
      <w:r>
        <w:rPr>
          <w:lang w:val="en-US"/>
        </w:rPr>
        <w:t xml:space="preserve"> 3.1</w:t>
      </w:r>
      <w:r w:rsidRPr="0043796F">
        <w:rPr>
          <w:lang w:val="en-US"/>
        </w:rPr>
        <w:t>: Dataset columns overview</w:t>
      </w:r>
    </w:p>
    <w:tbl>
      <w:tblPr>
        <w:tblStyle w:val="TableGrid"/>
        <w:tblW w:w="0" w:type="auto"/>
        <w:tblLook w:val="04A0" w:firstRow="1" w:lastRow="0" w:firstColumn="1" w:lastColumn="0" w:noHBand="0" w:noVBand="1"/>
      </w:tblPr>
      <w:tblGrid>
        <w:gridCol w:w="4505"/>
        <w:gridCol w:w="4505"/>
      </w:tblGrid>
      <w:tr w:rsidR="007C04A3" w:rsidRPr="0043796F" w14:paraId="0CADC106" w14:textId="77777777" w:rsidTr="007C04A3">
        <w:tc>
          <w:tcPr>
            <w:tcW w:w="4505" w:type="dxa"/>
          </w:tcPr>
          <w:p w14:paraId="14D26056" w14:textId="45AECB0A" w:rsidR="007C04A3" w:rsidRPr="0043796F" w:rsidRDefault="007C04A3" w:rsidP="0097146D">
            <w:pPr>
              <w:spacing w:line="360" w:lineRule="auto"/>
              <w:jc w:val="both"/>
              <w:rPr>
                <w:lang w:val="en-US"/>
              </w:rPr>
            </w:pPr>
            <w:r w:rsidRPr="0043796F">
              <w:rPr>
                <w:rFonts w:eastAsiaTheme="minorHAnsi"/>
                <w:color w:val="000000"/>
                <w:sz w:val="23"/>
                <w:szCs w:val="23"/>
                <w:lang w:val="en-GB" w:eastAsia="en-US"/>
              </w:rPr>
              <w:t>Variable</w:t>
            </w:r>
          </w:p>
        </w:tc>
        <w:tc>
          <w:tcPr>
            <w:tcW w:w="4505" w:type="dxa"/>
          </w:tcPr>
          <w:p w14:paraId="65C68A1F" w14:textId="3CB89FD6" w:rsidR="007C04A3" w:rsidRPr="0043796F" w:rsidRDefault="007C04A3" w:rsidP="0097146D">
            <w:pPr>
              <w:spacing w:line="360" w:lineRule="auto"/>
              <w:jc w:val="both"/>
              <w:rPr>
                <w:lang w:val="en-US"/>
              </w:rPr>
            </w:pPr>
            <w:r w:rsidRPr="0043796F">
              <w:rPr>
                <w:rFonts w:eastAsiaTheme="minorHAnsi"/>
                <w:color w:val="000000"/>
                <w:sz w:val="23"/>
                <w:szCs w:val="23"/>
                <w:lang w:val="en-GB" w:eastAsia="en-US"/>
              </w:rPr>
              <w:t>Definition</w:t>
            </w:r>
          </w:p>
        </w:tc>
      </w:tr>
      <w:tr w:rsidR="007C04A3" w:rsidRPr="0043796F" w14:paraId="38D9277D" w14:textId="77777777" w:rsidTr="007C04A3">
        <w:tc>
          <w:tcPr>
            <w:tcW w:w="4505" w:type="dxa"/>
          </w:tcPr>
          <w:p w14:paraId="00D2BD07" w14:textId="40CBC926" w:rsidR="007C04A3" w:rsidRPr="0043796F" w:rsidRDefault="00772FE0" w:rsidP="0097146D">
            <w:pPr>
              <w:spacing w:line="360" w:lineRule="auto"/>
              <w:jc w:val="both"/>
              <w:rPr>
                <w:lang w:val="en-US"/>
              </w:rPr>
            </w:pPr>
            <w:r w:rsidRPr="0043796F">
              <w:rPr>
                <w:lang w:val="en-US"/>
              </w:rPr>
              <w:t>Review</w:t>
            </w:r>
          </w:p>
        </w:tc>
        <w:tc>
          <w:tcPr>
            <w:tcW w:w="4505" w:type="dxa"/>
          </w:tcPr>
          <w:p w14:paraId="2FAA71B6" w14:textId="6BB196D9" w:rsidR="007C04A3" w:rsidRPr="0043796F" w:rsidRDefault="00772FE0" w:rsidP="0097146D">
            <w:pPr>
              <w:spacing w:line="360" w:lineRule="auto"/>
              <w:jc w:val="both"/>
              <w:rPr>
                <w:lang w:val="en-US"/>
              </w:rPr>
            </w:pPr>
            <w:r w:rsidRPr="0043796F">
              <w:rPr>
                <w:lang w:val="en-US"/>
              </w:rPr>
              <w:t>User’s review statements are given as review column.</w:t>
            </w:r>
          </w:p>
        </w:tc>
      </w:tr>
      <w:tr w:rsidR="00DD02DB" w:rsidRPr="0043796F" w14:paraId="728400A8" w14:textId="77777777" w:rsidTr="007C04A3">
        <w:tc>
          <w:tcPr>
            <w:tcW w:w="4505" w:type="dxa"/>
          </w:tcPr>
          <w:p w14:paraId="7F5D9125" w14:textId="294FD11C" w:rsidR="00DD02DB" w:rsidRPr="0043796F" w:rsidRDefault="00772FE0" w:rsidP="0097146D">
            <w:pPr>
              <w:spacing w:line="360" w:lineRule="auto"/>
              <w:jc w:val="both"/>
              <w:rPr>
                <w:lang w:val="en-US"/>
              </w:rPr>
            </w:pPr>
            <w:r w:rsidRPr="0043796F">
              <w:rPr>
                <w:lang w:val="en-US"/>
              </w:rPr>
              <w:t>Sentiment</w:t>
            </w:r>
          </w:p>
        </w:tc>
        <w:tc>
          <w:tcPr>
            <w:tcW w:w="4505" w:type="dxa"/>
          </w:tcPr>
          <w:p w14:paraId="439627DC" w14:textId="588C3A74" w:rsidR="00DD02DB" w:rsidRPr="0043796F" w:rsidRDefault="008F3705" w:rsidP="0097146D">
            <w:pPr>
              <w:spacing w:line="360" w:lineRule="auto"/>
              <w:jc w:val="both"/>
              <w:rPr>
                <w:lang w:val="en-US"/>
              </w:rPr>
            </w:pPr>
            <w:r w:rsidRPr="0043796F">
              <w:rPr>
                <w:lang w:val="en-US"/>
              </w:rPr>
              <w:t xml:space="preserve">Classification of sentiment, </w:t>
            </w:r>
            <w:r w:rsidR="00C777DC" w:rsidRPr="0043796F">
              <w:rPr>
                <w:lang w:val="en-US"/>
              </w:rPr>
              <w:t>i.e.,</w:t>
            </w:r>
            <w:r w:rsidRPr="0043796F">
              <w:rPr>
                <w:lang w:val="en-US"/>
              </w:rPr>
              <w:t xml:space="preserve"> positive</w:t>
            </w:r>
            <w:r w:rsidR="00C14C59" w:rsidRPr="0043796F">
              <w:rPr>
                <w:lang w:val="en-US"/>
              </w:rPr>
              <w:t xml:space="preserve">, </w:t>
            </w:r>
            <w:r w:rsidRPr="0043796F">
              <w:rPr>
                <w:lang w:val="en-US"/>
              </w:rPr>
              <w:t>negative</w:t>
            </w:r>
          </w:p>
        </w:tc>
      </w:tr>
    </w:tbl>
    <w:p w14:paraId="5A9BE0A4" w14:textId="77777777" w:rsidR="00762CD6" w:rsidRPr="0043796F" w:rsidRDefault="00762CD6" w:rsidP="0097146D">
      <w:pPr>
        <w:spacing w:line="360" w:lineRule="auto"/>
        <w:jc w:val="both"/>
        <w:rPr>
          <w:lang w:val="en-US"/>
        </w:rPr>
      </w:pPr>
    </w:p>
    <w:p w14:paraId="3E49B660" w14:textId="08019745" w:rsidR="0026273D" w:rsidRPr="00F65611" w:rsidRDefault="0003376F" w:rsidP="00F65611">
      <w:pPr>
        <w:pStyle w:val="Heading1"/>
        <w:spacing w:line="360" w:lineRule="auto"/>
        <w:ind w:left="0"/>
        <w:jc w:val="both"/>
        <w:rPr>
          <w:rFonts w:cs="Times New Roman"/>
          <w:sz w:val="24"/>
          <w:szCs w:val="24"/>
        </w:rPr>
      </w:pPr>
      <w:r>
        <w:rPr>
          <w:rFonts w:cs="Times New Roman"/>
          <w:sz w:val="24"/>
          <w:szCs w:val="24"/>
        </w:rPr>
        <w:t>3</w:t>
      </w:r>
      <w:r w:rsidR="00F75BC9" w:rsidRPr="0043796F">
        <w:rPr>
          <w:rFonts w:cs="Times New Roman"/>
          <w:sz w:val="24"/>
          <w:szCs w:val="24"/>
        </w:rPr>
        <w:t>.</w:t>
      </w:r>
      <w:r w:rsidR="00041A50" w:rsidRPr="0043796F">
        <w:rPr>
          <w:rFonts w:cs="Times New Roman"/>
          <w:sz w:val="24"/>
          <w:szCs w:val="24"/>
        </w:rPr>
        <w:t>2</w:t>
      </w:r>
      <w:r w:rsidR="00363A07">
        <w:rPr>
          <w:rFonts w:cs="Times New Roman"/>
          <w:sz w:val="24"/>
          <w:szCs w:val="24"/>
        </w:rPr>
        <w:t>.2</w:t>
      </w:r>
      <w:r w:rsidR="00E64248">
        <w:rPr>
          <w:rFonts w:cs="Times New Roman"/>
          <w:sz w:val="24"/>
          <w:szCs w:val="24"/>
        </w:rPr>
        <w:tab/>
      </w:r>
      <w:r w:rsidR="000934D1">
        <w:rPr>
          <w:rFonts w:cs="Times New Roman"/>
          <w:sz w:val="24"/>
          <w:szCs w:val="24"/>
        </w:rPr>
        <w:t>Data Pre-Processing</w:t>
      </w:r>
    </w:p>
    <w:p w14:paraId="4AAEA140" w14:textId="5F572263" w:rsidR="00FA39FB" w:rsidRPr="0043796F" w:rsidRDefault="00776320" w:rsidP="0097146D">
      <w:pPr>
        <w:spacing w:line="360" w:lineRule="auto"/>
        <w:jc w:val="both"/>
        <w:rPr>
          <w:lang w:val="en-GB"/>
        </w:rPr>
      </w:pPr>
      <w:r>
        <w:rPr>
          <w:lang w:val="en-GB"/>
        </w:rPr>
        <w:t xml:space="preserve">There is an approach called </w:t>
      </w:r>
      <w:r w:rsidR="00FA39FB" w:rsidRPr="0043796F">
        <w:rPr>
          <w:lang w:val="en-GB"/>
        </w:rPr>
        <w:t>Exploratory Data Analysis (EDA)</w:t>
      </w:r>
      <w:r>
        <w:rPr>
          <w:lang w:val="en-GB"/>
        </w:rPr>
        <w:t xml:space="preserve"> that helps extracting the information enfolded in the data and based on that we can summarise the main attributes or characteristics of the data that is more important to study for a given problem</w:t>
      </w:r>
      <w:r w:rsidR="00FA39FB" w:rsidRPr="0043796F">
        <w:rPr>
          <w:lang w:val="en-GB"/>
        </w:rPr>
        <w:t xml:space="preserve">. </w:t>
      </w:r>
    </w:p>
    <w:p w14:paraId="618C65BA" w14:textId="20E94678" w:rsidR="000E5F70" w:rsidRDefault="000E5F70" w:rsidP="0097146D">
      <w:pPr>
        <w:numPr>
          <w:ilvl w:val="0"/>
          <w:numId w:val="12"/>
        </w:numPr>
        <w:shd w:val="clear" w:color="auto" w:fill="FFFFFF"/>
        <w:spacing w:before="100" w:beforeAutospacing="1" w:after="100" w:afterAutospacing="1" w:line="360" w:lineRule="auto"/>
        <w:jc w:val="both"/>
        <w:rPr>
          <w:lang w:val="en-GB"/>
        </w:rPr>
      </w:pPr>
      <w:r>
        <w:rPr>
          <w:lang w:val="en-GB"/>
        </w:rPr>
        <w:t>Stop Word Removal</w:t>
      </w:r>
      <w:r w:rsidR="00FA4345">
        <w:rPr>
          <w:lang w:val="en-GB"/>
        </w:rPr>
        <w:t xml:space="preserve"> </w:t>
      </w:r>
      <w:r w:rsidR="00AC6AA6">
        <w:rPr>
          <w:lang w:val="en-GB"/>
        </w:rPr>
        <w:t>- Stop words refer to the most common words in a language and they don’t add much value to the overall meaning of a sentence</w:t>
      </w:r>
      <w:r w:rsidR="002009A2">
        <w:rPr>
          <w:lang w:val="en-GB"/>
        </w:rPr>
        <w:t xml:space="preserve">. </w:t>
      </w:r>
      <w:r w:rsidR="00BF28A3">
        <w:rPr>
          <w:lang w:val="en-GB"/>
        </w:rPr>
        <w:t>So,</w:t>
      </w:r>
      <w:r w:rsidR="002009A2">
        <w:rPr>
          <w:lang w:val="en-GB"/>
        </w:rPr>
        <w:t xml:space="preserve"> they can be removed to reduce the overhead of processing these words.</w:t>
      </w:r>
    </w:p>
    <w:p w14:paraId="0470691F" w14:textId="6C121818" w:rsidR="00FA4345" w:rsidRDefault="00FA4345" w:rsidP="0097146D">
      <w:pPr>
        <w:numPr>
          <w:ilvl w:val="0"/>
          <w:numId w:val="12"/>
        </w:numPr>
        <w:shd w:val="clear" w:color="auto" w:fill="FFFFFF"/>
        <w:spacing w:before="100" w:beforeAutospacing="1" w:after="100" w:afterAutospacing="1" w:line="360" w:lineRule="auto"/>
        <w:jc w:val="both"/>
        <w:rPr>
          <w:lang w:val="en-GB"/>
        </w:rPr>
      </w:pPr>
      <w:r>
        <w:rPr>
          <w:lang w:val="en-GB"/>
        </w:rPr>
        <w:t xml:space="preserve">Tokenization </w:t>
      </w:r>
      <w:r w:rsidR="00826F52">
        <w:rPr>
          <w:lang w:val="en-GB"/>
        </w:rPr>
        <w:t>–</w:t>
      </w:r>
      <w:r w:rsidR="009E4BB4">
        <w:rPr>
          <w:lang w:val="en-GB"/>
        </w:rPr>
        <w:t xml:space="preserve"> </w:t>
      </w:r>
      <w:r w:rsidR="00826F52">
        <w:rPr>
          <w:lang w:val="en-GB"/>
        </w:rPr>
        <w:t xml:space="preserve">It refers to breaking a </w:t>
      </w:r>
      <w:r w:rsidR="00CF7581">
        <w:rPr>
          <w:lang w:val="en-GB"/>
        </w:rPr>
        <w:t>piece of text into smaller unit</w:t>
      </w:r>
      <w:r w:rsidR="00D95539">
        <w:rPr>
          <w:lang w:val="en-GB"/>
        </w:rPr>
        <w:t>s</w:t>
      </w:r>
      <w:r w:rsidR="00CF7581">
        <w:rPr>
          <w:lang w:val="en-GB"/>
        </w:rPr>
        <w:t xml:space="preserve"> called token</w:t>
      </w:r>
      <w:r w:rsidR="00D95539">
        <w:rPr>
          <w:lang w:val="en-GB"/>
        </w:rPr>
        <w:t>s</w:t>
      </w:r>
      <w:r w:rsidR="00826F52">
        <w:rPr>
          <w:lang w:val="en-GB"/>
        </w:rPr>
        <w:t>.</w:t>
      </w:r>
    </w:p>
    <w:p w14:paraId="6B776051" w14:textId="69954E40" w:rsidR="0010521F" w:rsidRPr="0043796F" w:rsidRDefault="0010521F" w:rsidP="0097146D">
      <w:pPr>
        <w:numPr>
          <w:ilvl w:val="0"/>
          <w:numId w:val="12"/>
        </w:numPr>
        <w:shd w:val="clear" w:color="auto" w:fill="FFFFFF"/>
        <w:spacing w:before="100" w:beforeAutospacing="1" w:after="100" w:afterAutospacing="1" w:line="360" w:lineRule="auto"/>
        <w:jc w:val="both"/>
        <w:rPr>
          <w:lang w:val="en-GB"/>
        </w:rPr>
      </w:pPr>
      <w:r w:rsidRPr="0043796F">
        <w:rPr>
          <w:lang w:val="en-GB"/>
        </w:rPr>
        <w:t xml:space="preserve">Remove </w:t>
      </w:r>
      <w:r w:rsidR="009E1C64">
        <w:rPr>
          <w:lang w:val="en-GB"/>
        </w:rPr>
        <w:t>HTML</w:t>
      </w:r>
      <w:r w:rsidRPr="0043796F">
        <w:rPr>
          <w:lang w:val="en-GB"/>
        </w:rPr>
        <w:t xml:space="preserve"> </w:t>
      </w:r>
      <w:r w:rsidR="008E061D">
        <w:rPr>
          <w:lang w:val="en-GB"/>
        </w:rPr>
        <w:t>content</w:t>
      </w:r>
      <w:r w:rsidR="009E1C64">
        <w:rPr>
          <w:lang w:val="en-GB"/>
        </w:rPr>
        <w:t xml:space="preserve"> – All HTML tags that are present in the reviews add no meaning to the </w:t>
      </w:r>
      <w:r w:rsidR="003D5D59">
        <w:rPr>
          <w:lang w:val="en-GB"/>
        </w:rPr>
        <w:t>sentences,</w:t>
      </w:r>
      <w:r w:rsidR="009E1C64">
        <w:rPr>
          <w:lang w:val="en-GB"/>
        </w:rPr>
        <w:t xml:space="preserve"> so they all need to be removed.</w:t>
      </w:r>
      <w:r w:rsidR="00BF28A3">
        <w:rPr>
          <w:lang w:val="en-GB"/>
        </w:rPr>
        <w:t xml:space="preserve"> </w:t>
      </w:r>
      <w:r w:rsidR="0061383C">
        <w:rPr>
          <w:lang w:val="en-GB"/>
        </w:rPr>
        <w:t>hyperlinks</w:t>
      </w:r>
      <w:r w:rsidR="00542987">
        <w:rPr>
          <w:lang w:val="en-GB"/>
        </w:rPr>
        <w:t xml:space="preserve"> also need to be removed.</w:t>
      </w:r>
    </w:p>
    <w:p w14:paraId="50EDAAFE" w14:textId="1ACABD5F" w:rsidR="0010521F" w:rsidRPr="0043796F" w:rsidRDefault="0010521F" w:rsidP="0097146D">
      <w:pPr>
        <w:numPr>
          <w:ilvl w:val="0"/>
          <w:numId w:val="12"/>
        </w:numPr>
        <w:shd w:val="clear" w:color="auto" w:fill="FFFFFF"/>
        <w:spacing w:before="100" w:beforeAutospacing="1" w:after="100" w:afterAutospacing="1" w:line="360" w:lineRule="auto"/>
        <w:jc w:val="both"/>
        <w:rPr>
          <w:lang w:val="en-GB"/>
        </w:rPr>
      </w:pPr>
      <w:r w:rsidRPr="0043796F">
        <w:rPr>
          <w:lang w:val="en-GB"/>
        </w:rPr>
        <w:t>Substituting multiple spaces with single space</w:t>
      </w:r>
      <w:r w:rsidR="00DB285E">
        <w:rPr>
          <w:lang w:val="en-GB"/>
        </w:rPr>
        <w:t>.</w:t>
      </w:r>
    </w:p>
    <w:p w14:paraId="60F5D6E3" w14:textId="0CE3D0B7" w:rsidR="0010521F" w:rsidRPr="0043796F" w:rsidRDefault="0010521F" w:rsidP="0097146D">
      <w:pPr>
        <w:numPr>
          <w:ilvl w:val="0"/>
          <w:numId w:val="12"/>
        </w:numPr>
        <w:shd w:val="clear" w:color="auto" w:fill="FFFFFF"/>
        <w:spacing w:before="100" w:beforeAutospacing="1" w:after="100" w:afterAutospacing="1" w:line="360" w:lineRule="auto"/>
        <w:jc w:val="both"/>
        <w:rPr>
          <w:lang w:val="en-GB"/>
        </w:rPr>
      </w:pPr>
      <w:r w:rsidRPr="0043796F">
        <w:rPr>
          <w:lang w:val="en-GB"/>
        </w:rPr>
        <w:t>Remove words containing numbers</w:t>
      </w:r>
      <w:r w:rsidR="00DB285E">
        <w:rPr>
          <w:lang w:val="en-GB"/>
        </w:rPr>
        <w:t>.</w:t>
      </w:r>
    </w:p>
    <w:p w14:paraId="5241BCBF" w14:textId="5C06D344" w:rsidR="0010521F" w:rsidRPr="0043796F" w:rsidRDefault="0010521F" w:rsidP="0097146D">
      <w:pPr>
        <w:numPr>
          <w:ilvl w:val="0"/>
          <w:numId w:val="12"/>
        </w:numPr>
        <w:shd w:val="clear" w:color="auto" w:fill="FFFFFF"/>
        <w:spacing w:before="100" w:beforeAutospacing="1" w:after="100" w:afterAutospacing="1" w:line="360" w:lineRule="auto"/>
        <w:jc w:val="both"/>
        <w:rPr>
          <w:lang w:val="en-GB"/>
        </w:rPr>
      </w:pPr>
      <w:r w:rsidRPr="0043796F">
        <w:rPr>
          <w:lang w:val="en-GB"/>
        </w:rPr>
        <w:t>Converting to lowercase</w:t>
      </w:r>
      <w:r w:rsidR="00DB285E">
        <w:rPr>
          <w:lang w:val="en-GB"/>
        </w:rPr>
        <w:t>.</w:t>
      </w:r>
    </w:p>
    <w:p w14:paraId="3EF2D603" w14:textId="742B413F" w:rsidR="0010521F" w:rsidRPr="0043796F" w:rsidRDefault="0010521F" w:rsidP="0097146D">
      <w:pPr>
        <w:numPr>
          <w:ilvl w:val="0"/>
          <w:numId w:val="12"/>
        </w:numPr>
        <w:shd w:val="clear" w:color="auto" w:fill="FFFFFF"/>
        <w:spacing w:before="100" w:beforeAutospacing="1" w:after="100" w:afterAutospacing="1" w:line="360" w:lineRule="auto"/>
        <w:jc w:val="both"/>
        <w:rPr>
          <w:lang w:val="en-GB"/>
        </w:rPr>
      </w:pPr>
      <w:r w:rsidRPr="0043796F">
        <w:rPr>
          <w:lang w:val="en-GB"/>
        </w:rPr>
        <w:t>Lemmatization</w:t>
      </w:r>
      <w:r w:rsidR="00847E66">
        <w:rPr>
          <w:lang w:val="en-GB"/>
        </w:rPr>
        <w:t xml:space="preserve">/Stemming </w:t>
      </w:r>
      <w:r w:rsidR="004E76C2">
        <w:rPr>
          <w:lang w:val="en-GB"/>
        </w:rPr>
        <w:t>-</w:t>
      </w:r>
      <w:r w:rsidR="00847E66">
        <w:rPr>
          <w:lang w:val="en-GB"/>
        </w:rPr>
        <w:t xml:space="preserve"> </w:t>
      </w:r>
      <w:r w:rsidR="00571917">
        <w:rPr>
          <w:lang w:val="en-GB"/>
        </w:rPr>
        <w:t>Stemming is the process of transforming the word into its base word by cutting off common prefixes or suffixes</w:t>
      </w:r>
      <w:r w:rsidR="00A00A08">
        <w:rPr>
          <w:lang w:val="en-GB"/>
        </w:rPr>
        <w:t xml:space="preserve">. </w:t>
      </w:r>
      <w:r w:rsidR="00C10517">
        <w:rPr>
          <w:lang w:val="en-GB"/>
        </w:rPr>
        <w:t>e.g.,</w:t>
      </w:r>
      <w:r w:rsidR="00A00A08">
        <w:rPr>
          <w:lang w:val="en-GB"/>
        </w:rPr>
        <w:t xml:space="preserve"> studies and studying will be </w:t>
      </w:r>
      <w:r w:rsidR="00A00A08">
        <w:rPr>
          <w:lang w:val="en-GB"/>
        </w:rPr>
        <w:lastRenderedPageBreak/>
        <w:t>transformed to studi</w:t>
      </w:r>
      <w:r w:rsidR="002E3A5D">
        <w:rPr>
          <w:lang w:val="en-GB"/>
        </w:rPr>
        <w:t>.</w:t>
      </w:r>
      <w:r w:rsidR="004E76C2">
        <w:rPr>
          <w:lang w:val="en-GB"/>
        </w:rPr>
        <w:t xml:space="preserve"> </w:t>
      </w:r>
      <w:r w:rsidR="00927AE7">
        <w:rPr>
          <w:lang w:val="en-GB"/>
        </w:rPr>
        <w:t>Lemmatization is the process of transforming the word into its dictionary representation.</w:t>
      </w:r>
      <w:r w:rsidR="00DF2720">
        <w:rPr>
          <w:lang w:val="en-GB"/>
        </w:rPr>
        <w:t xml:space="preserve"> </w:t>
      </w:r>
      <w:r w:rsidR="00EF2458">
        <w:rPr>
          <w:lang w:val="en-GB"/>
        </w:rPr>
        <w:t>e</w:t>
      </w:r>
      <w:r w:rsidR="00DF2720">
        <w:rPr>
          <w:lang w:val="en-GB"/>
        </w:rPr>
        <w:t>.g., studies and studying will be transformed to study.</w:t>
      </w:r>
    </w:p>
    <w:p w14:paraId="3B714584" w14:textId="1C636770" w:rsidR="0036299E" w:rsidRDefault="00466739" w:rsidP="0097146D">
      <w:pPr>
        <w:numPr>
          <w:ilvl w:val="0"/>
          <w:numId w:val="12"/>
        </w:numPr>
        <w:shd w:val="clear" w:color="auto" w:fill="FFFFFF"/>
        <w:spacing w:before="100" w:beforeAutospacing="1" w:after="100" w:afterAutospacing="1" w:line="360" w:lineRule="auto"/>
        <w:jc w:val="both"/>
        <w:rPr>
          <w:lang w:val="en-GB"/>
        </w:rPr>
      </w:pPr>
      <w:r w:rsidRPr="0043796F">
        <w:rPr>
          <w:lang w:val="en-GB"/>
        </w:rPr>
        <w:t>Feature Extraction</w:t>
      </w:r>
      <w:r w:rsidR="00CB2ACC" w:rsidRPr="0043796F">
        <w:rPr>
          <w:lang w:val="en-GB"/>
        </w:rPr>
        <w:t>s</w:t>
      </w:r>
      <w:r w:rsidRPr="0043796F">
        <w:rPr>
          <w:lang w:val="en-GB"/>
        </w:rPr>
        <w:t xml:space="preserve"> using </w:t>
      </w:r>
      <w:r w:rsidR="007E2FA8">
        <w:rPr>
          <w:lang w:val="en-GB"/>
        </w:rPr>
        <w:t xml:space="preserve">different embedding techniques like </w:t>
      </w:r>
      <w:r w:rsidRPr="0043796F">
        <w:rPr>
          <w:lang w:val="en-GB"/>
        </w:rPr>
        <w:t>TF-IDF, Word2Vec</w:t>
      </w:r>
      <w:r w:rsidR="008818E2">
        <w:rPr>
          <w:lang w:val="en-GB"/>
        </w:rPr>
        <w:t xml:space="preserve"> Embeddings</w:t>
      </w:r>
      <w:r w:rsidRPr="0043796F">
        <w:rPr>
          <w:lang w:val="en-GB"/>
        </w:rPr>
        <w:t xml:space="preserve"> and BERT Embeddings</w:t>
      </w:r>
      <w:r w:rsidR="004D0419">
        <w:rPr>
          <w:lang w:val="en-GB"/>
        </w:rPr>
        <w:t>.</w:t>
      </w:r>
    </w:p>
    <w:p w14:paraId="2F233BF4" w14:textId="2FE246CC" w:rsidR="00F62C31" w:rsidRDefault="00F62C31" w:rsidP="0097146D">
      <w:pPr>
        <w:pStyle w:val="Heading1"/>
        <w:spacing w:line="360" w:lineRule="auto"/>
        <w:ind w:left="0"/>
        <w:jc w:val="both"/>
        <w:rPr>
          <w:rFonts w:cs="Times New Roman"/>
          <w:sz w:val="24"/>
          <w:szCs w:val="24"/>
        </w:rPr>
      </w:pPr>
      <w:r>
        <w:rPr>
          <w:rFonts w:cs="Times New Roman"/>
          <w:sz w:val="24"/>
          <w:szCs w:val="24"/>
        </w:rPr>
        <w:t>3</w:t>
      </w:r>
      <w:r w:rsidRPr="0043796F">
        <w:rPr>
          <w:rFonts w:cs="Times New Roman"/>
          <w:sz w:val="24"/>
          <w:szCs w:val="24"/>
        </w:rPr>
        <w:t>.2</w:t>
      </w:r>
      <w:r>
        <w:rPr>
          <w:rFonts w:cs="Times New Roman"/>
          <w:sz w:val="24"/>
          <w:szCs w:val="24"/>
        </w:rPr>
        <w:t>.3</w:t>
      </w:r>
      <w:r w:rsidRPr="0043796F">
        <w:rPr>
          <w:rFonts w:cs="Times New Roman"/>
          <w:sz w:val="24"/>
          <w:szCs w:val="24"/>
        </w:rPr>
        <w:t xml:space="preserve"> </w:t>
      </w:r>
      <w:r>
        <w:rPr>
          <w:rFonts w:cs="Times New Roman"/>
          <w:sz w:val="24"/>
          <w:szCs w:val="24"/>
        </w:rPr>
        <w:t>Exploratory Data Analysis</w:t>
      </w:r>
    </w:p>
    <w:p w14:paraId="18F446B8" w14:textId="3AD99D4F" w:rsidR="00FD5217" w:rsidRPr="0092239B" w:rsidRDefault="0092239B" w:rsidP="0092239B">
      <w:pPr>
        <w:spacing w:line="360" w:lineRule="auto"/>
      </w:pPr>
      <w:r>
        <w:t xml:space="preserve">EDA will help identifying characteristics of dataset, based on EDA we can see need of lemmatization vs stemming etc. It will also help in taking right approach for research methodology. </w:t>
      </w:r>
      <w:r w:rsidR="001500C5">
        <w:rPr>
          <w:lang w:val="en-GB"/>
        </w:rPr>
        <w:t>Following data will be analysed during EDA.</w:t>
      </w:r>
    </w:p>
    <w:p w14:paraId="66809C69" w14:textId="289D54C0" w:rsidR="00363A0E" w:rsidRDefault="000E61D2" w:rsidP="008E4470">
      <w:pPr>
        <w:pStyle w:val="ListParagraph"/>
        <w:numPr>
          <w:ilvl w:val="0"/>
          <w:numId w:val="40"/>
        </w:numPr>
        <w:spacing w:line="360" w:lineRule="auto"/>
      </w:pPr>
      <w:r w:rsidRPr="008E4470">
        <w:rPr>
          <w:rFonts w:ascii="Times New Roman" w:hAnsi="Times New Roman" w:cs="Times New Roman"/>
          <w:sz w:val="24"/>
          <w:szCs w:val="24"/>
        </w:rPr>
        <w:t>Distribution of positive and negative sentiments</w:t>
      </w:r>
      <w:r w:rsidRPr="000E61D2">
        <w:t>.</w:t>
      </w:r>
    </w:p>
    <w:p w14:paraId="36C900AC" w14:textId="22B1CAC9" w:rsidR="00F83DAC" w:rsidRDefault="00F83DAC" w:rsidP="008E4470">
      <w:pPr>
        <w:pStyle w:val="ListParagraph"/>
        <w:numPr>
          <w:ilvl w:val="0"/>
          <w:numId w:val="40"/>
        </w:numPr>
        <w:spacing w:line="360" w:lineRule="auto"/>
        <w:rPr>
          <w:rFonts w:ascii="Times New Roman" w:hAnsi="Times New Roman" w:cs="Times New Roman"/>
          <w:sz w:val="24"/>
          <w:szCs w:val="24"/>
        </w:rPr>
      </w:pPr>
      <w:r w:rsidRPr="00F83DAC">
        <w:rPr>
          <w:rFonts w:ascii="Times New Roman" w:hAnsi="Times New Roman" w:cs="Times New Roman"/>
          <w:sz w:val="24"/>
          <w:szCs w:val="24"/>
        </w:rPr>
        <w:t>Missing Values analysis.</w:t>
      </w:r>
    </w:p>
    <w:p w14:paraId="19BD4F52" w14:textId="0EB4C17E" w:rsidR="00B2412D" w:rsidRPr="00F83DAC" w:rsidRDefault="00B2412D" w:rsidP="008E4470">
      <w:pPr>
        <w:pStyle w:val="ListParagraph"/>
        <w:numPr>
          <w:ilvl w:val="0"/>
          <w:numId w:val="40"/>
        </w:numPr>
        <w:spacing w:line="360" w:lineRule="auto"/>
        <w:rPr>
          <w:rFonts w:ascii="Times New Roman" w:hAnsi="Times New Roman" w:cs="Times New Roman"/>
          <w:sz w:val="24"/>
          <w:szCs w:val="24"/>
        </w:rPr>
      </w:pPr>
      <w:r>
        <w:rPr>
          <w:rFonts w:ascii="Times New Roman" w:hAnsi="Times New Roman" w:cs="Times New Roman"/>
          <w:sz w:val="24"/>
          <w:szCs w:val="24"/>
        </w:rPr>
        <w:t>Unique values of rows in the dataset.</w:t>
      </w:r>
    </w:p>
    <w:p w14:paraId="3F8C21F6" w14:textId="4E9AD3E2" w:rsidR="00613E45" w:rsidRDefault="00613E45" w:rsidP="008E4470">
      <w:pPr>
        <w:pStyle w:val="ListParagraph"/>
        <w:numPr>
          <w:ilvl w:val="0"/>
          <w:numId w:val="40"/>
        </w:numPr>
        <w:spacing w:line="360" w:lineRule="auto"/>
        <w:rPr>
          <w:rFonts w:ascii="Times New Roman" w:hAnsi="Times New Roman" w:cs="Times New Roman"/>
          <w:sz w:val="24"/>
          <w:szCs w:val="24"/>
        </w:rPr>
      </w:pPr>
      <w:r w:rsidRPr="00613E45">
        <w:rPr>
          <w:rFonts w:ascii="Times New Roman" w:hAnsi="Times New Roman" w:cs="Times New Roman"/>
          <w:sz w:val="24"/>
          <w:szCs w:val="24"/>
        </w:rPr>
        <w:t>Effect of sentence length on label to be predicted.</w:t>
      </w:r>
    </w:p>
    <w:p w14:paraId="24BF604B" w14:textId="55B9A1C4" w:rsidR="00A72E34" w:rsidRDefault="00954141" w:rsidP="008E4470">
      <w:pPr>
        <w:pStyle w:val="ListParagraph"/>
        <w:numPr>
          <w:ilvl w:val="0"/>
          <w:numId w:val="40"/>
        </w:numPr>
        <w:spacing w:line="360" w:lineRule="auto"/>
        <w:rPr>
          <w:rFonts w:ascii="Times New Roman" w:hAnsi="Times New Roman" w:cs="Times New Roman"/>
          <w:sz w:val="24"/>
          <w:szCs w:val="24"/>
        </w:rPr>
      </w:pPr>
      <w:r>
        <w:rPr>
          <w:rFonts w:ascii="Times New Roman" w:hAnsi="Times New Roman" w:cs="Times New Roman"/>
          <w:sz w:val="24"/>
          <w:szCs w:val="24"/>
        </w:rPr>
        <w:t>Top Unigram, Bigrams and Trigrams</w:t>
      </w:r>
      <w:r w:rsidR="00F10E70">
        <w:rPr>
          <w:rFonts w:ascii="Times New Roman" w:hAnsi="Times New Roman" w:cs="Times New Roman"/>
          <w:sz w:val="24"/>
          <w:szCs w:val="24"/>
        </w:rPr>
        <w:t xml:space="preserve"> for positive and negative reviews.</w:t>
      </w:r>
    </w:p>
    <w:p w14:paraId="285A8523" w14:textId="2DACA6CF" w:rsidR="00F10E70" w:rsidRDefault="00F10E70" w:rsidP="008E4470">
      <w:pPr>
        <w:pStyle w:val="ListParagraph"/>
        <w:numPr>
          <w:ilvl w:val="0"/>
          <w:numId w:val="40"/>
        </w:numPr>
        <w:spacing w:line="360" w:lineRule="auto"/>
        <w:rPr>
          <w:rFonts w:ascii="Times New Roman" w:hAnsi="Times New Roman" w:cs="Times New Roman"/>
          <w:sz w:val="24"/>
          <w:szCs w:val="24"/>
        </w:rPr>
      </w:pPr>
      <w:r>
        <w:rPr>
          <w:rFonts w:ascii="Times New Roman" w:hAnsi="Times New Roman" w:cs="Times New Roman"/>
          <w:sz w:val="24"/>
          <w:szCs w:val="24"/>
        </w:rPr>
        <w:t xml:space="preserve">Word clouds </w:t>
      </w:r>
      <w:r w:rsidR="00021F27">
        <w:rPr>
          <w:rFonts w:ascii="Times New Roman" w:hAnsi="Times New Roman" w:cs="Times New Roman"/>
          <w:sz w:val="24"/>
          <w:szCs w:val="24"/>
        </w:rPr>
        <w:t>for top Unigram, Bigrams, Trigrams for positive and negative reviews.</w:t>
      </w:r>
    </w:p>
    <w:p w14:paraId="538828D7" w14:textId="7AD373B8" w:rsidR="00D21C87" w:rsidRDefault="00D21C87" w:rsidP="008E4470">
      <w:pPr>
        <w:pStyle w:val="ListParagraph"/>
        <w:numPr>
          <w:ilvl w:val="0"/>
          <w:numId w:val="40"/>
        </w:numPr>
        <w:spacing w:line="360" w:lineRule="auto"/>
        <w:rPr>
          <w:rFonts w:ascii="Times New Roman" w:hAnsi="Times New Roman" w:cs="Times New Roman"/>
          <w:sz w:val="24"/>
          <w:szCs w:val="24"/>
        </w:rPr>
      </w:pPr>
      <w:r>
        <w:rPr>
          <w:rFonts w:ascii="Times New Roman" w:hAnsi="Times New Roman" w:cs="Times New Roman"/>
          <w:sz w:val="24"/>
          <w:szCs w:val="24"/>
        </w:rPr>
        <w:t>Automatic EDA report through pandas-profiling library</w:t>
      </w:r>
      <w:r w:rsidR="002E1FB8">
        <w:rPr>
          <w:rFonts w:ascii="Times New Roman" w:hAnsi="Times New Roman" w:cs="Times New Roman"/>
          <w:sz w:val="24"/>
          <w:szCs w:val="24"/>
        </w:rPr>
        <w:t>.</w:t>
      </w:r>
    </w:p>
    <w:p w14:paraId="1D0B40A6" w14:textId="77777777" w:rsidR="009C09DC" w:rsidRDefault="009C09DC" w:rsidP="00696C5D">
      <w:pPr>
        <w:pStyle w:val="ListParagraph"/>
        <w:spacing w:line="360" w:lineRule="auto"/>
        <w:rPr>
          <w:rFonts w:ascii="Times New Roman" w:hAnsi="Times New Roman" w:cs="Times New Roman"/>
          <w:sz w:val="24"/>
          <w:szCs w:val="24"/>
        </w:rPr>
      </w:pPr>
    </w:p>
    <w:p w14:paraId="5BBAEE71" w14:textId="6FA95C3A" w:rsidR="009C0056" w:rsidRDefault="0003376F" w:rsidP="006854ED">
      <w:pPr>
        <w:pStyle w:val="Heading1"/>
        <w:spacing w:line="360" w:lineRule="auto"/>
        <w:ind w:left="0"/>
        <w:jc w:val="both"/>
        <w:rPr>
          <w:rFonts w:cs="Times New Roman"/>
          <w:sz w:val="24"/>
          <w:szCs w:val="24"/>
        </w:rPr>
      </w:pPr>
      <w:r>
        <w:rPr>
          <w:rFonts w:cs="Times New Roman"/>
          <w:sz w:val="24"/>
          <w:szCs w:val="24"/>
        </w:rPr>
        <w:t>3</w:t>
      </w:r>
      <w:r w:rsidR="00AA247A" w:rsidRPr="0043796F">
        <w:rPr>
          <w:rFonts w:cs="Times New Roman"/>
          <w:sz w:val="24"/>
          <w:szCs w:val="24"/>
        </w:rPr>
        <w:t>.</w:t>
      </w:r>
      <w:r w:rsidR="006A42C7" w:rsidRPr="0043796F">
        <w:rPr>
          <w:rFonts w:cs="Times New Roman"/>
          <w:sz w:val="24"/>
          <w:szCs w:val="24"/>
        </w:rPr>
        <w:t>3</w:t>
      </w:r>
      <w:r w:rsidR="003C0543">
        <w:rPr>
          <w:rFonts w:cs="Times New Roman"/>
          <w:sz w:val="24"/>
          <w:szCs w:val="24"/>
        </w:rPr>
        <w:tab/>
      </w:r>
      <w:r w:rsidR="000B6E11">
        <w:rPr>
          <w:rFonts w:cs="Times New Roman"/>
          <w:sz w:val="24"/>
          <w:szCs w:val="24"/>
        </w:rPr>
        <w:t xml:space="preserve">Proposed </w:t>
      </w:r>
      <w:r w:rsidR="00A17F99">
        <w:rPr>
          <w:rFonts w:cs="Times New Roman"/>
          <w:sz w:val="24"/>
          <w:szCs w:val="24"/>
        </w:rPr>
        <w:t>Method</w:t>
      </w:r>
    </w:p>
    <w:p w14:paraId="7788937F" w14:textId="05E6FA2E" w:rsidR="00E41DC0" w:rsidRDefault="00E41DC0" w:rsidP="00E41DC0">
      <w:pPr>
        <w:rPr>
          <w:lang w:val="en-GB"/>
        </w:rPr>
      </w:pPr>
      <w:r>
        <w:rPr>
          <w:lang w:val="en-GB"/>
        </w:rPr>
        <w:t xml:space="preserve">In this research traditional and </w:t>
      </w:r>
      <w:r w:rsidR="00CE7982">
        <w:rPr>
          <w:lang w:val="en-GB"/>
        </w:rPr>
        <w:t>transformer-based</w:t>
      </w:r>
      <w:r>
        <w:rPr>
          <w:lang w:val="en-GB"/>
        </w:rPr>
        <w:t xml:space="preserve"> models will be built with 3 different embeddings.</w:t>
      </w:r>
    </w:p>
    <w:p w14:paraId="0064C27B" w14:textId="5412FD34" w:rsidR="00E41DC0" w:rsidRPr="00E41DC0" w:rsidRDefault="00E41DC0" w:rsidP="00E41DC0">
      <w:pPr>
        <w:rPr>
          <w:lang w:val="en-GB"/>
        </w:rPr>
      </w:pPr>
      <w:r>
        <w:rPr>
          <w:lang w:val="en-GB"/>
        </w:rPr>
        <w:t xml:space="preserve"> </w:t>
      </w:r>
    </w:p>
    <w:p w14:paraId="08276AF4" w14:textId="1B8E6DAE" w:rsidR="00810CD8" w:rsidRPr="00DE37F2" w:rsidRDefault="00DE37F2" w:rsidP="00DE37F2">
      <w:pPr>
        <w:rPr>
          <w:b/>
          <w:bCs/>
          <w:lang w:val="en-GB"/>
        </w:rPr>
      </w:pPr>
      <w:r w:rsidRPr="00DE37F2">
        <w:rPr>
          <w:b/>
          <w:bCs/>
          <w:lang w:val="en-GB"/>
        </w:rPr>
        <w:t>3.3.1</w:t>
      </w:r>
      <w:r w:rsidR="00810CD8">
        <w:rPr>
          <w:b/>
          <w:bCs/>
          <w:lang w:val="en-GB"/>
        </w:rPr>
        <w:tab/>
      </w:r>
      <w:r w:rsidR="00C433E6">
        <w:rPr>
          <w:b/>
          <w:bCs/>
          <w:lang w:val="en-GB"/>
        </w:rPr>
        <w:t>Embeddings</w:t>
      </w:r>
      <w:r w:rsidR="00107645">
        <w:rPr>
          <w:b/>
          <w:bCs/>
          <w:lang w:val="en-GB"/>
        </w:rPr>
        <w:t xml:space="preserve"> </w:t>
      </w:r>
      <w:r w:rsidR="00960BB7">
        <w:rPr>
          <w:b/>
          <w:bCs/>
          <w:lang w:val="en-GB"/>
        </w:rPr>
        <w:t>C</w:t>
      </w:r>
      <w:r w:rsidR="00107645">
        <w:rPr>
          <w:b/>
          <w:bCs/>
          <w:lang w:val="en-GB"/>
        </w:rPr>
        <w:t>onsidered</w:t>
      </w:r>
    </w:p>
    <w:p w14:paraId="0345D391" w14:textId="2A834310" w:rsidR="006C3C05" w:rsidRDefault="00B461CA" w:rsidP="006C3C05">
      <w:pPr>
        <w:pStyle w:val="Default"/>
        <w:spacing w:after="162" w:line="360" w:lineRule="auto"/>
        <w:jc w:val="both"/>
      </w:pPr>
      <w:r>
        <w:t>Following are the embedding techniques considered for this research</w:t>
      </w:r>
      <w:r w:rsidR="006C3C05">
        <w:t>.</w:t>
      </w:r>
    </w:p>
    <w:p w14:paraId="20C96DDF" w14:textId="275640BC" w:rsidR="006C3C05" w:rsidRDefault="006C3C05" w:rsidP="006C3C05">
      <w:pPr>
        <w:pStyle w:val="Default"/>
        <w:numPr>
          <w:ilvl w:val="0"/>
          <w:numId w:val="43"/>
        </w:numPr>
        <w:spacing w:after="162" w:line="360" w:lineRule="auto"/>
        <w:jc w:val="both"/>
      </w:pPr>
      <w:r>
        <w:t>TF-IDF</w:t>
      </w:r>
    </w:p>
    <w:p w14:paraId="538B149B" w14:textId="1AACAEF1" w:rsidR="006C3C05" w:rsidRDefault="006C3C05" w:rsidP="006C3C05">
      <w:pPr>
        <w:pStyle w:val="Default"/>
        <w:numPr>
          <w:ilvl w:val="0"/>
          <w:numId w:val="43"/>
        </w:numPr>
        <w:spacing w:after="162" w:line="360" w:lineRule="auto"/>
        <w:jc w:val="both"/>
      </w:pPr>
      <w:r>
        <w:t>Word2Vec</w:t>
      </w:r>
    </w:p>
    <w:p w14:paraId="580EE69D" w14:textId="6DC00BF8" w:rsidR="006C3C05" w:rsidRDefault="006C3C05" w:rsidP="006C3C05">
      <w:pPr>
        <w:pStyle w:val="Default"/>
        <w:numPr>
          <w:ilvl w:val="0"/>
          <w:numId w:val="43"/>
        </w:numPr>
        <w:spacing w:after="162" w:line="360" w:lineRule="auto"/>
        <w:jc w:val="both"/>
      </w:pPr>
      <w:r>
        <w:t>BERT Embeddings</w:t>
      </w:r>
    </w:p>
    <w:p w14:paraId="60E2CA99" w14:textId="54235010" w:rsidR="00596378" w:rsidRPr="00596378" w:rsidRDefault="00596378" w:rsidP="00596378">
      <w:pPr>
        <w:rPr>
          <w:b/>
          <w:bCs/>
        </w:rPr>
      </w:pPr>
      <w:r w:rsidRPr="00596378">
        <w:rPr>
          <w:b/>
          <w:bCs/>
        </w:rPr>
        <w:t>Why These 3 Embedding techniques only?</w:t>
      </w:r>
    </w:p>
    <w:p w14:paraId="52B1AEC8" w14:textId="2E5DEC4A" w:rsidR="00B4379A" w:rsidRDefault="001F0094" w:rsidP="00B62968">
      <w:pPr>
        <w:spacing w:line="360" w:lineRule="auto"/>
        <w:rPr>
          <w:lang w:val="en-US"/>
        </w:rPr>
      </w:pPr>
      <w:r>
        <w:t xml:space="preserve">We saw during literature review that, A lot of research already has been done using TF-IDF and Word2Vec embedding techniques </w:t>
      </w:r>
      <w:r w:rsidR="00FE6A47">
        <w:t>with</w:t>
      </w:r>
      <w:r>
        <w:t xml:space="preserve"> traditional machine learning models. But </w:t>
      </w:r>
      <w:r w:rsidR="00726F5F">
        <w:t xml:space="preserve">a very </w:t>
      </w:r>
      <w:r>
        <w:t xml:space="preserve">limited research is done with BERT embeddings with Traditional machine learning models. TF-IDF and Word2Vec are context free embedding techniques. </w:t>
      </w:r>
      <w:r w:rsidR="00B62968">
        <w:rPr>
          <w:lang w:val="en-US"/>
        </w:rPr>
        <w:t xml:space="preserve">They ignore the meaning of the word in different contexts as it creates only one representation of a given word in entire vocabulary. In contrast to that, contextual embedding technique like BERT learns different </w:t>
      </w:r>
      <w:r w:rsidR="00B62968">
        <w:rPr>
          <w:lang w:val="en-US"/>
        </w:rPr>
        <w:lastRenderedPageBreak/>
        <w:t xml:space="preserve">representations of a given word based on their context. </w:t>
      </w:r>
      <w:r w:rsidR="002C08CC">
        <w:rPr>
          <w:lang w:val="en-US"/>
        </w:rPr>
        <w:t>So, applying these three techniques on same traditional machine learning models would help us learning which embedding technique works better</w:t>
      </w:r>
      <w:r w:rsidR="005235F8">
        <w:rPr>
          <w:lang w:val="en-US"/>
        </w:rPr>
        <w:t xml:space="preserve"> as well as we can compare our model’s performance with other base papers that have experimented with TF-IDF and Word2Vec embeddings already on IMDB dataset.</w:t>
      </w:r>
      <w:r w:rsidR="00B467A9">
        <w:rPr>
          <w:lang w:val="en-US"/>
        </w:rPr>
        <w:t xml:space="preserve"> </w:t>
      </w:r>
      <w:r w:rsidR="00B467A9">
        <w:rPr>
          <w:lang w:val="en-US"/>
        </w:rPr>
        <w:fldChar w:fldCharType="begin" w:fldLock="1"/>
      </w:r>
      <w:r w:rsidR="002D52C1">
        <w:rPr>
          <w:lang w:val="en-US"/>
        </w:rPr>
        <w:instrText>ADDIN CSL_CITATION {"citationItems":[{"id":"ITEM-1","itemData":{"DOI":"10.1109/CICN49253.2020.9242570","ISBN":"9781728193939","abstract":"Text is the largest repository of human knowledge acquired over thousands of years. This knowledge will impart even more meaning if mined for deeper insights. Sentiment Analysis (SA) provides a traditional machine learning (ML) solution to this problem by putting Natural Language Processing (NLP) to work. In the proposed work, we have performed SA on the IMDb movie reviews dataset taken from Kaggle's Bag of Words meets Bag of Popcorn challenge to demonstrate how valuable insights can be drawn from a bulk of textual data collected from the internet. We derive these insights by applying four traditional ML algorithms namely, Naïve Bayes (NB), Logistic Regression (LR), Random Forest (RF), and Decision Tree (DT). Furthermore, results of these four algorithms were compared on the basis of six evaluation metrics - confusion matrix, accuracy, precision, recall, F1 measure, and Area Under Curve (AUC).","author":[{"dropping-particle":"","family":"Tripathi","given":"Sandesh","non-dropping-particle":"","parse-names":false,"suffix":""},{"dropping-particle":"","family":"Mehrotra","given":"Ritu","non-dropping-particle":"","parse-names":false,"suffix":""},{"dropping-particle":"","family":"Bansal","given":"Vidushi","non-dropping-particle":"","parse-names":false,"suffix":""},{"dropping-particle":"","family":"Upadhyay","given":"Shweta","non-dropping-particle":"","parse-names":false,"suffix":""}],"container-title":"Proceedings - 2020 12th International Conference on Computational Intelligence and Communication Networks, CICN 2020","id":"ITEM-1","issued":{"date-parts":[["2020"]]},"page":"30-33","title":"Analyzing Sentiment using IMDb Dataset","type":"article-journal"},"uris":["http://www.mendeley.com/documents/?uuid=44575fa0-9722-42ee-80f8-900a3f11d5ce"]}],"mendeley":{"formattedCitation":"(Tripathi et al., 2020)","plainTextFormattedCitation":"(Tripathi et al., 2020)","previouslyFormattedCitation":"(Tripathi et al., 2020)"},"properties":{"noteIndex":0},"schema":"https://github.com/citation-style-language/schema/raw/master/csl-citation.json"}</w:instrText>
      </w:r>
      <w:r w:rsidR="00B467A9">
        <w:rPr>
          <w:lang w:val="en-US"/>
        </w:rPr>
        <w:fldChar w:fldCharType="separate"/>
      </w:r>
      <w:r w:rsidR="00B467A9" w:rsidRPr="00B467A9">
        <w:rPr>
          <w:noProof/>
          <w:lang w:val="en-US"/>
        </w:rPr>
        <w:t>(Tripathi et al., 2020)</w:t>
      </w:r>
      <w:r w:rsidR="00B467A9">
        <w:rPr>
          <w:lang w:val="en-US"/>
        </w:rPr>
        <w:fldChar w:fldCharType="end"/>
      </w:r>
    </w:p>
    <w:p w14:paraId="59CDD960" w14:textId="49192DD0" w:rsidR="00627675" w:rsidRDefault="00627675" w:rsidP="00B62968">
      <w:pPr>
        <w:spacing w:line="360" w:lineRule="auto"/>
        <w:rPr>
          <w:lang w:val="en-US"/>
        </w:rPr>
      </w:pPr>
    </w:p>
    <w:p w14:paraId="65FF5AA7" w14:textId="57C697A6" w:rsidR="00627675" w:rsidRDefault="00627675" w:rsidP="00B62968">
      <w:pPr>
        <w:spacing w:line="360" w:lineRule="auto"/>
      </w:pPr>
      <w:r>
        <w:rPr>
          <w:lang w:val="en-US"/>
        </w:rPr>
        <w:t>Below is a brief understanding around these embedding techniques.</w:t>
      </w:r>
    </w:p>
    <w:p w14:paraId="6F2DAB36" w14:textId="77777777" w:rsidR="00596378" w:rsidRPr="006C3C05" w:rsidRDefault="00596378" w:rsidP="00596378"/>
    <w:p w14:paraId="30FB3211" w14:textId="1855826A" w:rsidR="00386BAE" w:rsidRPr="00601418" w:rsidRDefault="00386BAE" w:rsidP="0097146D">
      <w:pPr>
        <w:spacing w:after="240" w:line="360" w:lineRule="auto"/>
        <w:jc w:val="both"/>
        <w:rPr>
          <w:b/>
          <w:bCs/>
          <w:sz w:val="23"/>
          <w:szCs w:val="23"/>
        </w:rPr>
      </w:pPr>
      <w:r w:rsidRPr="00601418">
        <w:rPr>
          <w:b/>
          <w:bCs/>
          <w:sz w:val="23"/>
          <w:szCs w:val="23"/>
        </w:rPr>
        <w:t>TF-IDF:</w:t>
      </w:r>
    </w:p>
    <w:p w14:paraId="156C3263" w14:textId="664826DF" w:rsidR="00F65965" w:rsidRPr="00AD3C1E" w:rsidRDefault="00F6454B" w:rsidP="0097146D">
      <w:pPr>
        <w:spacing w:after="180" w:line="360" w:lineRule="auto"/>
        <w:ind w:right="480"/>
        <w:jc w:val="both"/>
      </w:pPr>
      <w:r w:rsidRPr="00AD3C1E">
        <w:t>Assume that we have a problem at hand where we want to figure out a which document is the most relevant for the review statement or comment that we want to search in these documents. So one naïve solution for this problem is to simply gather words of the review statement or comment and figure out how many documents do not include all the words of the review statement or comment and simply eliminate them</w:t>
      </w:r>
      <w:r w:rsidR="003753BF" w:rsidRPr="00AD3C1E">
        <w:t>. But since its very naïve approach intuitively we can think of that still a lot of documents will still remain relevant for the searching operation.</w:t>
      </w:r>
      <w:r w:rsidR="00C85EFC" w:rsidRPr="00AD3C1E">
        <w:t xml:space="preserve"> So</w:t>
      </w:r>
      <w:r w:rsidR="006B6FD8" w:rsidRPr="00AD3C1E">
        <w:t xml:space="preserve"> </w:t>
      </w:r>
      <w:r w:rsidR="00C85EFC" w:rsidRPr="00AD3C1E">
        <w:t>t</w:t>
      </w:r>
      <w:r w:rsidR="006B6FD8" w:rsidRPr="00AD3C1E">
        <w:t>he next addition we can do in filtering is to count frequency of each term in the document. This is called Term Frequency.</w:t>
      </w:r>
    </w:p>
    <w:p w14:paraId="1899D784" w14:textId="281FDC56" w:rsidR="00CB3A1B" w:rsidRPr="0043796F" w:rsidRDefault="00CB3A1B" w:rsidP="0097146D">
      <w:pPr>
        <w:spacing w:after="180" w:line="360" w:lineRule="auto"/>
        <w:ind w:right="480"/>
        <w:jc w:val="both"/>
        <w:rPr>
          <w:sz w:val="21"/>
          <w:szCs w:val="21"/>
        </w:rPr>
      </w:pPr>
      <w:r>
        <w:rPr>
          <w:noProof/>
          <w:sz w:val="21"/>
          <w:szCs w:val="21"/>
        </w:rPr>
        <w:drawing>
          <wp:inline distT="0" distB="0" distL="0" distR="0" wp14:anchorId="0040E124" wp14:editId="0468C694">
            <wp:extent cx="3098915" cy="566531"/>
            <wp:effectExtent l="0" t="0" r="0" b="5080"/>
            <wp:docPr id="1" name="Picture 1" descr="A picture containing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letter&#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3178946" cy="581162"/>
                    </a:xfrm>
                    <a:prstGeom prst="rect">
                      <a:avLst/>
                    </a:prstGeom>
                  </pic:spPr>
                </pic:pic>
              </a:graphicData>
            </a:graphic>
          </wp:inline>
        </w:drawing>
      </w:r>
    </w:p>
    <w:p w14:paraId="034B13D4" w14:textId="68ED4A45" w:rsidR="00666A0E" w:rsidRPr="003C3CF7" w:rsidRDefault="00666A0E" w:rsidP="0097146D">
      <w:pPr>
        <w:spacing w:after="180" w:line="360" w:lineRule="auto"/>
        <w:ind w:right="480"/>
        <w:jc w:val="both"/>
      </w:pPr>
      <w:r w:rsidRPr="003C3CF7">
        <w:t>Document frequency is similar to term frequency,  It represents the count of a particular term in the set of document. In other words, It is the number of documents where the given term is present.</w:t>
      </w:r>
    </w:p>
    <w:p w14:paraId="72472FE6" w14:textId="136EBBDF" w:rsidR="00FD64CA" w:rsidRPr="003C3CF7" w:rsidRDefault="00FD64CA" w:rsidP="0097146D">
      <w:pPr>
        <w:spacing w:after="180" w:line="360" w:lineRule="auto"/>
        <w:ind w:right="480"/>
        <w:jc w:val="both"/>
      </w:pPr>
      <w:r w:rsidRPr="003C3CF7">
        <w:t xml:space="preserve">   </w:t>
      </w:r>
      <w:r w:rsidRPr="003C3CF7">
        <w:rPr>
          <w:noProof/>
        </w:rPr>
        <w:drawing>
          <wp:inline distT="0" distB="0" distL="0" distR="0" wp14:anchorId="09EDF87A" wp14:editId="78A62B80">
            <wp:extent cx="2236304" cy="386766"/>
            <wp:effectExtent l="0" t="0" r="0" b="0"/>
            <wp:docPr id="5" name="Picture 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415789" cy="417808"/>
                    </a:xfrm>
                    <a:prstGeom prst="rect">
                      <a:avLst/>
                    </a:prstGeom>
                  </pic:spPr>
                </pic:pic>
              </a:graphicData>
            </a:graphic>
          </wp:inline>
        </w:drawing>
      </w:r>
    </w:p>
    <w:p w14:paraId="1A2A1475" w14:textId="73345523" w:rsidR="0044620B" w:rsidRPr="003C3CF7" w:rsidRDefault="0044620B" w:rsidP="0097146D">
      <w:pPr>
        <w:spacing w:after="180" w:line="360" w:lineRule="auto"/>
        <w:ind w:right="480"/>
        <w:jc w:val="both"/>
      </w:pPr>
      <w:r w:rsidRPr="003C3CF7">
        <w:t>In the term frequency, all the terms are given equal importance or weightage. But in practical scenarios some words occur too frequently like “is”, “are”, “of” etc. and that has very less to no importance, hence we need to rationalise or weigh down high frequency terms and weigh up the low frequency terms, IDF is an factor which helps achieving this by lowering weightage of high frequency terms and increasing weightage for low frequency terms.</w:t>
      </w:r>
    </w:p>
    <w:p w14:paraId="39B310B5" w14:textId="46CC8B7A" w:rsidR="00215F80" w:rsidRPr="003C3CF7" w:rsidRDefault="00215F80" w:rsidP="0097146D">
      <w:pPr>
        <w:spacing w:after="180" w:line="360" w:lineRule="auto"/>
        <w:ind w:right="480"/>
        <w:jc w:val="both"/>
      </w:pPr>
      <w:r w:rsidRPr="003C3CF7">
        <w:rPr>
          <w:noProof/>
        </w:rPr>
        <w:lastRenderedPageBreak/>
        <w:drawing>
          <wp:inline distT="0" distB="0" distL="0" distR="0" wp14:anchorId="1CC9DA08" wp14:editId="649BC474">
            <wp:extent cx="1282148" cy="459638"/>
            <wp:effectExtent l="0" t="0" r="635" b="0"/>
            <wp:docPr id="7" name="Picture 7"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Logo&#10;&#10;Description automatically generated"/>
                    <pic:cNvPicPr/>
                  </pic:nvPicPr>
                  <pic:blipFill>
                    <a:blip r:embed="rId78" cstate="print">
                      <a:extLst>
                        <a:ext uri="{28A0092B-C50C-407E-A947-70E740481C1C}">
                          <a14:useLocalDpi xmlns:a14="http://schemas.microsoft.com/office/drawing/2010/main" val="0"/>
                        </a:ext>
                      </a:extLst>
                    </a:blip>
                    <a:stretch>
                      <a:fillRect/>
                    </a:stretch>
                  </pic:blipFill>
                  <pic:spPr>
                    <a:xfrm>
                      <a:off x="0" y="0"/>
                      <a:ext cx="1309100" cy="469300"/>
                    </a:xfrm>
                    <a:prstGeom prst="rect">
                      <a:avLst/>
                    </a:prstGeom>
                  </pic:spPr>
                </pic:pic>
              </a:graphicData>
            </a:graphic>
          </wp:inline>
        </w:drawing>
      </w:r>
    </w:p>
    <w:p w14:paraId="300FB265" w14:textId="4BF3B542" w:rsidR="00215F80" w:rsidRDefault="00215F80" w:rsidP="0097146D">
      <w:pPr>
        <w:spacing w:after="180" w:line="360" w:lineRule="auto"/>
        <w:ind w:right="480"/>
        <w:jc w:val="both"/>
      </w:pPr>
      <w:r w:rsidRPr="003C3CF7">
        <w:t>Here N is total number of documents and DF is number of documents containing given term.</w:t>
      </w:r>
    </w:p>
    <w:tbl>
      <w:tblPr>
        <w:tblStyle w:val="TableGrid"/>
        <w:tblW w:w="0" w:type="auto"/>
        <w:tblLook w:val="04A0" w:firstRow="1" w:lastRow="0" w:firstColumn="1" w:lastColumn="0" w:noHBand="0" w:noVBand="1"/>
      </w:tblPr>
      <w:tblGrid>
        <w:gridCol w:w="9055"/>
      </w:tblGrid>
      <w:tr w:rsidR="008319A0" w14:paraId="6D248AC5" w14:textId="77777777" w:rsidTr="008319A0">
        <w:tc>
          <w:tcPr>
            <w:tcW w:w="9055" w:type="dxa"/>
          </w:tcPr>
          <w:p w14:paraId="49FC3FB3" w14:textId="1A4D09B4" w:rsidR="008319A0" w:rsidRPr="008319A0" w:rsidRDefault="008319A0" w:rsidP="00F22A25">
            <w:pPr>
              <w:spacing w:after="180" w:line="360" w:lineRule="auto"/>
              <w:ind w:right="480"/>
              <w:jc w:val="both"/>
              <w:rPr>
                <w:sz w:val="21"/>
                <w:szCs w:val="21"/>
              </w:rPr>
            </w:pPr>
            <w:r w:rsidRPr="0043796F">
              <w:rPr>
                <w:noProof/>
                <w:sz w:val="21"/>
                <w:szCs w:val="21"/>
              </w:rPr>
              <w:drawing>
                <wp:inline distT="0" distB="0" distL="0" distR="0" wp14:anchorId="412B6D98" wp14:editId="3A182E12">
                  <wp:extent cx="5727700" cy="1739900"/>
                  <wp:effectExtent l="0" t="0" r="0" b="0"/>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727700" cy="1739900"/>
                          </a:xfrm>
                          <a:prstGeom prst="rect">
                            <a:avLst/>
                          </a:prstGeom>
                          <a:effectLst>
                            <a:softEdge rad="0"/>
                          </a:effectLst>
                        </pic:spPr>
                      </pic:pic>
                    </a:graphicData>
                  </a:graphic>
                </wp:inline>
              </w:drawing>
            </w:r>
          </w:p>
        </w:tc>
      </w:tr>
    </w:tbl>
    <w:p w14:paraId="229FF90C" w14:textId="4EB150C9" w:rsidR="003345F3" w:rsidRPr="00F22A25" w:rsidRDefault="00F22A25" w:rsidP="00F22A25">
      <w:pPr>
        <w:spacing w:after="180" w:line="360" w:lineRule="auto"/>
        <w:ind w:right="480"/>
        <w:jc w:val="center"/>
        <w:rPr>
          <w:sz w:val="21"/>
          <w:szCs w:val="21"/>
        </w:rPr>
      </w:pPr>
      <w:r w:rsidRPr="0043796F">
        <w:rPr>
          <w:sz w:val="21"/>
          <w:szCs w:val="21"/>
        </w:rPr>
        <w:t xml:space="preserve">Figure </w:t>
      </w:r>
      <w:r w:rsidR="00CD7BAA">
        <w:rPr>
          <w:sz w:val="21"/>
          <w:szCs w:val="21"/>
        </w:rPr>
        <w:t>3.</w:t>
      </w:r>
      <w:r w:rsidRPr="0043796F">
        <w:rPr>
          <w:sz w:val="21"/>
          <w:szCs w:val="21"/>
        </w:rPr>
        <w:t>1: TF-IDF Representation</w:t>
      </w:r>
      <w:r>
        <w:rPr>
          <w:sz w:val="21"/>
          <w:szCs w:val="21"/>
        </w:rPr>
        <w:t xml:space="preserve"> </w:t>
      </w:r>
      <w:r w:rsidRPr="0043796F">
        <w:rPr>
          <w:sz w:val="21"/>
          <w:szCs w:val="21"/>
        </w:rPr>
        <w:fldChar w:fldCharType="begin" w:fldLock="1"/>
      </w:r>
      <w:r w:rsidRPr="0043796F">
        <w:rPr>
          <w:sz w:val="21"/>
          <w:szCs w:val="21"/>
        </w:rPr>
        <w:instrText>ADDIN CSL_CITATION {"citationItems":[{"id":"ITEM-1","itemData":{"URL":"https://www.analyticsvidhya.com/blog/2020/02/quick-introduction-bag-of-words-bow-tf-idf/","accessed":{"date-parts":[["2021","4","11"]]},"id":"ITEM-1","issued":{"date-parts":[["0"]]},"title":"BoW Model and TF-IDF For Creating Feature From Text","type":"webpage"},"uris":["http://www.mendeley.com/documents/?uuid=e2003abb-4098-3700-9628-9bffb79b96b0"]}],"mendeley":{"formattedCitation":"(BoW Model and TF-IDF For Creating Feature From Text, 2021)","plainTextFormattedCitation":"(BoW Model and TF-IDF For Creating Feature From Text, 2021)","previouslyFormattedCitation":"(BoW Model and TF-IDF For Creating Feature From Text, 2021)"},"properties":{"noteIndex":0},"schema":"https://github.com/citation-style-language/schema/raw/master/csl-citation.json"}</w:instrText>
      </w:r>
      <w:r w:rsidRPr="0043796F">
        <w:rPr>
          <w:sz w:val="21"/>
          <w:szCs w:val="21"/>
        </w:rPr>
        <w:fldChar w:fldCharType="separate"/>
      </w:r>
      <w:r w:rsidRPr="0043796F">
        <w:rPr>
          <w:noProof/>
          <w:sz w:val="21"/>
          <w:szCs w:val="21"/>
        </w:rPr>
        <w:t>(BoW Model and TF-IDF For Creating Feature From Text, 2021)</w:t>
      </w:r>
      <w:r w:rsidRPr="0043796F">
        <w:rPr>
          <w:sz w:val="21"/>
          <w:szCs w:val="21"/>
        </w:rPr>
        <w:fldChar w:fldCharType="end"/>
      </w:r>
    </w:p>
    <w:p w14:paraId="69B1DBD3" w14:textId="3021FAD1" w:rsidR="002273F0" w:rsidRPr="0043796F" w:rsidRDefault="00386BAE" w:rsidP="0097146D">
      <w:pPr>
        <w:pStyle w:val="Default"/>
        <w:spacing w:after="162" w:line="360" w:lineRule="auto"/>
        <w:jc w:val="both"/>
        <w:rPr>
          <w:b/>
          <w:bCs/>
          <w:sz w:val="23"/>
          <w:szCs w:val="23"/>
        </w:rPr>
      </w:pPr>
      <w:r w:rsidRPr="0043796F">
        <w:rPr>
          <w:b/>
          <w:bCs/>
          <w:sz w:val="23"/>
          <w:szCs w:val="23"/>
        </w:rPr>
        <w:t>Word2Vec</w:t>
      </w:r>
      <w:r w:rsidR="0019334E" w:rsidRPr="0043796F">
        <w:rPr>
          <w:b/>
          <w:bCs/>
          <w:sz w:val="23"/>
          <w:szCs w:val="23"/>
        </w:rPr>
        <w:t xml:space="preserve"> Embeddings</w:t>
      </w:r>
      <w:r w:rsidRPr="0043796F">
        <w:rPr>
          <w:b/>
          <w:bCs/>
          <w:sz w:val="23"/>
          <w:szCs w:val="23"/>
        </w:rPr>
        <w:t>:</w:t>
      </w:r>
    </w:p>
    <w:p w14:paraId="6D64A47B" w14:textId="7E6FFBDE" w:rsidR="00981B29" w:rsidRDefault="00386BAE" w:rsidP="0097146D">
      <w:pPr>
        <w:spacing w:line="360" w:lineRule="auto"/>
        <w:jc w:val="both"/>
        <w:rPr>
          <w:shd w:val="clear" w:color="auto" w:fill="FFFFFF"/>
        </w:rPr>
      </w:pPr>
      <w:r w:rsidRPr="0043796F">
        <w:rPr>
          <w:shd w:val="clear" w:color="auto" w:fill="FFFFFF"/>
        </w:rPr>
        <w:t xml:space="preserve">Word </w:t>
      </w:r>
      <w:r w:rsidR="00137B4A">
        <w:rPr>
          <w:shd w:val="clear" w:color="auto" w:fill="FFFFFF"/>
        </w:rPr>
        <w:t>vector</w:t>
      </w:r>
      <w:r w:rsidRPr="0043796F">
        <w:rPr>
          <w:shd w:val="clear" w:color="auto" w:fill="FFFFFF"/>
        </w:rPr>
        <w:t xml:space="preserve"> </w:t>
      </w:r>
      <w:r w:rsidR="00680335">
        <w:rPr>
          <w:shd w:val="clear" w:color="auto" w:fill="FFFFFF"/>
        </w:rPr>
        <w:t>helps representing the</w:t>
      </w:r>
      <w:r w:rsidRPr="0043796F">
        <w:rPr>
          <w:shd w:val="clear" w:color="auto" w:fill="FFFFFF"/>
        </w:rPr>
        <w:t xml:space="preserve"> words as vectors. </w:t>
      </w:r>
      <w:r w:rsidR="00805646">
        <w:rPr>
          <w:shd w:val="clear" w:color="auto" w:fill="FFFFFF"/>
        </w:rPr>
        <w:t xml:space="preserve">So you can </w:t>
      </w:r>
      <w:r w:rsidR="009D01EC">
        <w:rPr>
          <w:shd w:val="clear" w:color="auto" w:fill="FFFFFF"/>
        </w:rPr>
        <w:t>vectorize</w:t>
      </w:r>
      <w:r w:rsidR="00805646">
        <w:rPr>
          <w:shd w:val="clear" w:color="auto" w:fill="FFFFFF"/>
        </w:rPr>
        <w:t xml:space="preserve"> these words and match the</w:t>
      </w:r>
      <w:r w:rsidR="00FD38F2">
        <w:rPr>
          <w:shd w:val="clear" w:color="auto" w:fill="FFFFFF"/>
        </w:rPr>
        <w:t xml:space="preserve">se </w:t>
      </w:r>
      <w:r w:rsidR="00805646">
        <w:rPr>
          <w:shd w:val="clear" w:color="auto" w:fill="FFFFFF"/>
        </w:rPr>
        <w:t xml:space="preserve">vectors to find similarities, But this sounds impractical if you have </w:t>
      </w:r>
      <w:r w:rsidR="00F95C90">
        <w:rPr>
          <w:shd w:val="clear" w:color="auto" w:fill="FFFFFF"/>
        </w:rPr>
        <w:t>millions</w:t>
      </w:r>
      <w:r w:rsidR="00805646">
        <w:rPr>
          <w:shd w:val="clear" w:color="auto" w:fill="FFFFFF"/>
        </w:rPr>
        <w:t xml:space="preserve"> of words. So we might need to find similarities between these </w:t>
      </w:r>
      <w:r w:rsidR="00AB6B0A">
        <w:rPr>
          <w:shd w:val="clear" w:color="auto" w:fill="FFFFFF"/>
        </w:rPr>
        <w:t xml:space="preserve">encoded </w:t>
      </w:r>
      <w:r w:rsidR="00805646">
        <w:rPr>
          <w:shd w:val="clear" w:color="auto" w:fill="FFFFFF"/>
        </w:rPr>
        <w:t>vectors</w:t>
      </w:r>
      <w:r w:rsidR="008F5B05">
        <w:rPr>
          <w:shd w:val="clear" w:color="auto" w:fill="FFFFFF"/>
        </w:rPr>
        <w:t>.</w:t>
      </w:r>
      <w:r w:rsidR="00805646">
        <w:rPr>
          <w:shd w:val="clear" w:color="auto" w:fill="FFFFFF"/>
        </w:rPr>
        <w:t xml:space="preserve">   </w:t>
      </w:r>
    </w:p>
    <w:p w14:paraId="35E92E8C" w14:textId="31AF7446" w:rsidR="00386BAE" w:rsidRDefault="00386BAE" w:rsidP="0097146D">
      <w:pPr>
        <w:spacing w:line="360" w:lineRule="auto"/>
        <w:jc w:val="both"/>
        <w:rPr>
          <w:shd w:val="clear" w:color="auto" w:fill="FFFFFF"/>
        </w:rPr>
      </w:pPr>
    </w:p>
    <w:p w14:paraId="3F1F0110" w14:textId="2ABA0138" w:rsidR="00651602" w:rsidRDefault="00B448E9" w:rsidP="0097146D">
      <w:pPr>
        <w:spacing w:line="360" w:lineRule="auto"/>
        <w:jc w:val="both"/>
        <w:rPr>
          <w:shd w:val="clear" w:color="auto" w:fill="FFFFFF"/>
        </w:rPr>
      </w:pPr>
      <w:r>
        <w:rPr>
          <w:shd w:val="clear" w:color="auto" w:fill="FFFFFF"/>
        </w:rPr>
        <w:t xml:space="preserve">Word2Vec is very well known </w:t>
      </w:r>
      <w:r w:rsidR="0008488B" w:rsidRPr="0008488B">
        <w:rPr>
          <w:shd w:val="clear" w:color="auto" w:fill="FFFFFF"/>
        </w:rPr>
        <w:t>predictive model</w:t>
      </w:r>
      <w:r w:rsidR="00635098">
        <w:rPr>
          <w:shd w:val="clear" w:color="auto" w:fill="FFFFFF"/>
        </w:rPr>
        <w:t xml:space="preserve"> that strives</w:t>
      </w:r>
      <w:r w:rsidR="0008488B" w:rsidRPr="0008488B">
        <w:rPr>
          <w:shd w:val="clear" w:color="auto" w:fill="FFFFFF"/>
        </w:rPr>
        <w:t xml:space="preserve"> to </w:t>
      </w:r>
      <w:r w:rsidR="00B64D47">
        <w:rPr>
          <w:shd w:val="clear" w:color="auto" w:fill="FFFFFF"/>
        </w:rPr>
        <w:t>output</w:t>
      </w:r>
      <w:r w:rsidR="0008488B" w:rsidRPr="0008488B">
        <w:rPr>
          <w:shd w:val="clear" w:color="auto" w:fill="FFFFFF"/>
        </w:rPr>
        <w:t xml:space="preserve"> a target word </w:t>
      </w:r>
      <w:r w:rsidR="00DB4ACF">
        <w:rPr>
          <w:shd w:val="clear" w:color="auto" w:fill="FFFFFF"/>
        </w:rPr>
        <w:t>provided</w:t>
      </w:r>
      <w:r w:rsidR="0008488B" w:rsidRPr="0008488B">
        <w:rPr>
          <w:shd w:val="clear" w:color="auto" w:fill="FFFFFF"/>
        </w:rPr>
        <w:t xml:space="preserve"> a context or the context words from the target. </w:t>
      </w:r>
      <w:r w:rsidR="00651602">
        <w:rPr>
          <w:shd w:val="clear" w:color="auto" w:fill="FFFFFF"/>
        </w:rPr>
        <w:t>I</w:t>
      </w:r>
      <w:r w:rsidR="00651602" w:rsidRPr="00651602">
        <w:rPr>
          <w:shd w:val="clear" w:color="auto" w:fill="FFFFFF"/>
        </w:rPr>
        <w:t>t’s a vector representation of words such that the cosine distance between those vectors reflects the semantic “distance” between the words they represent. For example if word1 and word2 have a similar meaning, then cos</w:t>
      </w:r>
      <w:r w:rsidR="00F8575C">
        <w:rPr>
          <w:shd w:val="clear" w:color="auto" w:fill="FFFFFF"/>
        </w:rPr>
        <w:t xml:space="preserve"> </w:t>
      </w:r>
      <w:r w:rsidR="00651602" w:rsidRPr="00651602">
        <w:rPr>
          <w:shd w:val="clear" w:color="auto" w:fill="FFFFFF"/>
        </w:rPr>
        <w:t>distance</w:t>
      </w:r>
      <w:r w:rsidR="00F8575C">
        <w:rPr>
          <w:shd w:val="clear" w:color="auto" w:fill="FFFFFF"/>
        </w:rPr>
        <w:t xml:space="preserve"> of word1 vector and word2 vector</w:t>
      </w:r>
      <w:r w:rsidR="00651602" w:rsidRPr="00651602">
        <w:rPr>
          <w:shd w:val="clear" w:color="auto" w:fill="FFFFFF"/>
        </w:rPr>
        <w:t xml:space="preserve"> should be small.</w:t>
      </w:r>
    </w:p>
    <w:p w14:paraId="3CCD7FFC" w14:textId="32B3BAB1" w:rsidR="00972759" w:rsidRDefault="00972759" w:rsidP="0097146D">
      <w:pPr>
        <w:spacing w:line="360" w:lineRule="auto"/>
        <w:jc w:val="both"/>
        <w:rPr>
          <w:shd w:val="clear" w:color="auto" w:fill="FFFFFF"/>
        </w:rPr>
      </w:pPr>
    </w:p>
    <w:p w14:paraId="340DF177" w14:textId="24ECDA4A" w:rsidR="00972759" w:rsidRDefault="00972759" w:rsidP="0097146D">
      <w:pPr>
        <w:spacing w:line="360" w:lineRule="auto"/>
        <w:jc w:val="both"/>
        <w:rPr>
          <w:shd w:val="clear" w:color="auto" w:fill="FFFFFF"/>
        </w:rPr>
      </w:pPr>
      <w:r>
        <w:rPr>
          <w:shd w:val="clear" w:color="auto" w:fill="FFFFFF"/>
        </w:rPr>
        <w:t>Word2Vec has two implementations 1) Skip-gram 2) CBOW. In the skip-gram model, prediction of context is done based on the representation of the input word. And in the CBOW model, prediction of the word in the middle is done based on surrounding words.</w:t>
      </w:r>
    </w:p>
    <w:p w14:paraId="2D7F01AE" w14:textId="4AF9C42E" w:rsidR="00656771" w:rsidRPr="00651602" w:rsidRDefault="002D52C1" w:rsidP="0097146D">
      <w:pPr>
        <w:spacing w:line="360" w:lineRule="auto"/>
        <w:jc w:val="both"/>
        <w:rPr>
          <w:shd w:val="clear" w:color="auto" w:fill="FFFFFF"/>
        </w:rPr>
      </w:pPr>
      <w:r>
        <w:rPr>
          <w:shd w:val="clear" w:color="auto" w:fill="FFFFFF"/>
        </w:rPr>
        <w:fldChar w:fldCharType="begin" w:fldLock="1"/>
      </w:r>
      <w:r w:rsidR="00A77268">
        <w:rPr>
          <w:shd w:val="clear" w:color="auto" w:fill="FFFFFF"/>
        </w:rPr>
        <w:instrText>ADDIN CSL_CITATION {"citationItems":[{"id":"ITEM-1","itemData":{"URL":"https://towardsdatascience.com/nlp-101-word2vec-skip-gram-and-cbow-93512ee24314","accessed":{"date-parts":[["2021","4","11"]]},"id":"ITEM-1","issued":{"date-parts":[["0"]]},"title":"NLP 101: Word2Vec — Skip-gram and CBOW | by Ria Kulshrestha | Towards Data Science","type":"webpage"},"uris":["http://www.mendeley.com/documents/?uuid=55385e30-d19a-32b0-a389-92e94aa38062"]}],"mendeley":{"formattedCitation":"(NLP 101: Word2Vec — Skip-gram and CBOW | by Ria Kulshrestha | Towards Data Science, 2021)","plainTextFormattedCitation":"(NLP 101: Word2Vec — Skip-gram and CBOW | by Ria Kulshrestha | Towards Data Science, 2021)","previouslyFormattedCitation":"(NLP 101: Word2Vec — Skip-gram and CBOW | by Ria Kulshrestha | Towards Data Science, 2021)"},"properties":{"noteIndex":0},"schema":"https://github.com/citation-style-language/schema/raw/master/csl-citation.json"}</w:instrText>
      </w:r>
      <w:r>
        <w:rPr>
          <w:shd w:val="clear" w:color="auto" w:fill="FFFFFF"/>
        </w:rPr>
        <w:fldChar w:fldCharType="separate"/>
      </w:r>
      <w:r w:rsidRPr="002D52C1">
        <w:rPr>
          <w:noProof/>
          <w:shd w:val="clear" w:color="auto" w:fill="FFFFFF"/>
        </w:rPr>
        <w:t>(NLP 101: Word2Vec — Skip-gram and CBOW | by Ria Kulshrestha | Towards Data Science, 2021)</w:t>
      </w:r>
      <w:r>
        <w:rPr>
          <w:shd w:val="clear" w:color="auto" w:fill="FFFFFF"/>
        </w:rPr>
        <w:fldChar w:fldCharType="end"/>
      </w:r>
    </w:p>
    <w:p w14:paraId="330C71C1" w14:textId="77777777" w:rsidR="0008488B" w:rsidRDefault="0008488B" w:rsidP="0097146D">
      <w:pPr>
        <w:spacing w:line="360" w:lineRule="auto"/>
        <w:jc w:val="both"/>
        <w:rPr>
          <w:shd w:val="clear" w:color="auto" w:fill="FFFFFF"/>
        </w:rPr>
      </w:pPr>
    </w:p>
    <w:p w14:paraId="2D7ADE78" w14:textId="2770C77C" w:rsidR="009C27C8" w:rsidRDefault="009C27C8" w:rsidP="0097146D">
      <w:pPr>
        <w:spacing w:line="360" w:lineRule="auto"/>
        <w:jc w:val="both"/>
        <w:rPr>
          <w:shd w:val="clear" w:color="auto" w:fill="FFFFFF"/>
        </w:rPr>
      </w:pPr>
      <w:r>
        <w:rPr>
          <w:shd w:val="clear" w:color="auto" w:fill="FFFFFF"/>
        </w:rPr>
        <w:t>Word embeddings help achieving dimensionality reduction so number of feature required to build the model is less. Also it captures the meanings of the words and semantic relationships.</w:t>
      </w:r>
    </w:p>
    <w:p w14:paraId="4BDA1D55" w14:textId="04BDDD92" w:rsidR="00D1014C" w:rsidRPr="0043796F" w:rsidRDefault="00D1014C" w:rsidP="0097146D">
      <w:pPr>
        <w:spacing w:after="180" w:line="360" w:lineRule="auto"/>
        <w:ind w:right="480"/>
        <w:jc w:val="both"/>
        <w:rPr>
          <w:sz w:val="21"/>
          <w:szCs w:val="21"/>
        </w:rPr>
      </w:pPr>
    </w:p>
    <w:tbl>
      <w:tblPr>
        <w:tblStyle w:val="TableGrid"/>
        <w:tblW w:w="0" w:type="auto"/>
        <w:tblLook w:val="04A0" w:firstRow="1" w:lastRow="0" w:firstColumn="1" w:lastColumn="0" w:noHBand="0" w:noVBand="1"/>
      </w:tblPr>
      <w:tblGrid>
        <w:gridCol w:w="9055"/>
      </w:tblGrid>
      <w:tr w:rsidR="00DC6522" w14:paraId="45CED3E9" w14:textId="77777777" w:rsidTr="00DC6522">
        <w:tc>
          <w:tcPr>
            <w:tcW w:w="9055" w:type="dxa"/>
          </w:tcPr>
          <w:p w14:paraId="145D161D" w14:textId="77777777" w:rsidR="00DC6522" w:rsidRDefault="00DC6522" w:rsidP="0097146D">
            <w:pPr>
              <w:spacing w:after="180" w:line="360" w:lineRule="auto"/>
              <w:ind w:right="480"/>
              <w:jc w:val="both"/>
              <w:rPr>
                <w:sz w:val="21"/>
                <w:szCs w:val="21"/>
              </w:rPr>
            </w:pPr>
            <w:r>
              <w:rPr>
                <w:noProof/>
                <w:sz w:val="21"/>
                <w:szCs w:val="21"/>
              </w:rPr>
              <w:lastRenderedPageBreak/>
              <w:drawing>
                <wp:inline distT="0" distB="0" distL="0" distR="0" wp14:anchorId="01EA1825" wp14:editId="596A2FB5">
                  <wp:extent cx="5363028" cy="3228465"/>
                  <wp:effectExtent l="0" t="0" r="0" b="0"/>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80">
                            <a:extLst>
                              <a:ext uri="{28A0092B-C50C-407E-A947-70E740481C1C}">
                                <a14:useLocalDpi xmlns:a14="http://schemas.microsoft.com/office/drawing/2010/main" val="0"/>
                              </a:ext>
                            </a:extLst>
                          </a:blip>
                          <a:stretch>
                            <a:fillRect/>
                          </a:stretch>
                        </pic:blipFill>
                        <pic:spPr>
                          <a:xfrm>
                            <a:off x="0" y="0"/>
                            <a:ext cx="5370804" cy="3233146"/>
                          </a:xfrm>
                          <a:prstGeom prst="rect">
                            <a:avLst/>
                          </a:prstGeom>
                        </pic:spPr>
                      </pic:pic>
                    </a:graphicData>
                  </a:graphic>
                </wp:inline>
              </w:drawing>
            </w:r>
          </w:p>
          <w:p w14:paraId="656744FF" w14:textId="3FB1277F" w:rsidR="00DC6522" w:rsidRDefault="00DC6522" w:rsidP="00DC6522">
            <w:pPr>
              <w:spacing w:after="180" w:line="360" w:lineRule="auto"/>
              <w:ind w:right="480"/>
              <w:jc w:val="center"/>
              <w:rPr>
                <w:sz w:val="21"/>
                <w:szCs w:val="21"/>
              </w:rPr>
            </w:pPr>
          </w:p>
        </w:tc>
      </w:tr>
    </w:tbl>
    <w:p w14:paraId="11E6163C" w14:textId="3D847B26" w:rsidR="002F0A51" w:rsidRPr="00497B15" w:rsidRDefault="00497B15" w:rsidP="002F0A51">
      <w:pPr>
        <w:spacing w:after="180" w:line="360" w:lineRule="auto"/>
        <w:ind w:right="480"/>
        <w:jc w:val="center"/>
        <w:rPr>
          <w:sz w:val="21"/>
          <w:szCs w:val="21"/>
        </w:rPr>
      </w:pPr>
      <w:r w:rsidRPr="0043796F">
        <w:rPr>
          <w:sz w:val="21"/>
          <w:szCs w:val="21"/>
        </w:rPr>
        <w:t xml:space="preserve">Figure </w:t>
      </w:r>
      <w:r w:rsidR="00180DF9">
        <w:rPr>
          <w:sz w:val="21"/>
          <w:szCs w:val="21"/>
        </w:rPr>
        <w:t>3.</w:t>
      </w:r>
      <w:r w:rsidRPr="0043796F">
        <w:rPr>
          <w:sz w:val="21"/>
          <w:szCs w:val="21"/>
        </w:rPr>
        <w:t>2: Skip Gram Representation</w:t>
      </w:r>
      <w:r>
        <w:rPr>
          <w:sz w:val="21"/>
          <w:szCs w:val="21"/>
        </w:rPr>
        <w:t xml:space="preserve"> </w:t>
      </w:r>
      <w:r w:rsidRPr="0043796F">
        <w:rPr>
          <w:sz w:val="21"/>
          <w:szCs w:val="21"/>
        </w:rPr>
        <w:fldChar w:fldCharType="begin" w:fldLock="1"/>
      </w:r>
      <w:r w:rsidRPr="0043796F">
        <w:rPr>
          <w:sz w:val="21"/>
          <w:szCs w:val="21"/>
        </w:rPr>
        <w:instrText>ADDIN CSL_CITATION {"citationItems":[{"id":"ITEM-1","itemData":{"URL":"https://towardsdatascience.com/nlp-101-word2vec-skip-gram-and-cbow-93512ee24314","accessed":{"date-parts":[["2021","4","11"]]},"id":"ITEM-1","issued":{"date-parts":[["0"]]},"title":"NLP 101: Word2Vec — Skip-gram and CBOW | by Ria Kulshrestha | Towards Data Science","type":"webpage"},"uris":["http://www.mendeley.com/documents/?uuid=55385e30-d19a-32b0-a389-92e94aa38062"]}],"mendeley":{"formattedCitation":"(NLP 101: Word2Vec — Skip-gram and CBOW | by Ria Kulshrestha | Towards Data Science, 2021)","plainTextFormattedCitation":"(NLP 101: Word2Vec — Skip-gram and CBOW | by Ria Kulshrestha | Towards Data Science, 2021)","previouslyFormattedCitation":"(NLP 101: Word2Vec — Skip-gram and CBOW | by Ria Kulshrestha | Towards Data Science, 2021)"},"properties":{"noteIndex":0},"schema":"https://github.com/citation-style-language/schema/raw/master/csl-citation.json"}</w:instrText>
      </w:r>
      <w:r w:rsidRPr="0043796F">
        <w:rPr>
          <w:sz w:val="21"/>
          <w:szCs w:val="21"/>
        </w:rPr>
        <w:fldChar w:fldCharType="separate"/>
      </w:r>
      <w:r w:rsidRPr="0043796F">
        <w:rPr>
          <w:noProof/>
          <w:sz w:val="21"/>
          <w:szCs w:val="21"/>
        </w:rPr>
        <w:t>(NLP 101: Word2Vec — Skip-gram and CBOW | by Ria Kulshrestha | Towards Data Science, 2021)</w:t>
      </w:r>
      <w:r w:rsidRPr="0043796F">
        <w:rPr>
          <w:sz w:val="21"/>
          <w:szCs w:val="21"/>
        </w:rPr>
        <w:fldChar w:fldCharType="end"/>
      </w:r>
    </w:p>
    <w:p w14:paraId="6F8E4473" w14:textId="791F7C70" w:rsidR="005A65FC" w:rsidRPr="003345F3" w:rsidRDefault="005A65FC" w:rsidP="0097146D">
      <w:pPr>
        <w:spacing w:after="180" w:line="360" w:lineRule="auto"/>
        <w:ind w:right="480"/>
        <w:jc w:val="both"/>
        <w:rPr>
          <w:b/>
          <w:bCs/>
          <w:sz w:val="23"/>
          <w:szCs w:val="23"/>
        </w:rPr>
      </w:pPr>
      <w:r w:rsidRPr="003345F3">
        <w:rPr>
          <w:b/>
          <w:bCs/>
          <w:sz w:val="23"/>
          <w:szCs w:val="23"/>
        </w:rPr>
        <w:t>BERT Embeddings:</w:t>
      </w:r>
    </w:p>
    <w:p w14:paraId="3EDF4B0B" w14:textId="3EC77F4C" w:rsidR="00975334" w:rsidRPr="00A56F6C" w:rsidRDefault="00975334" w:rsidP="0097146D">
      <w:pPr>
        <w:pStyle w:val="Default"/>
        <w:spacing w:after="162" w:line="360" w:lineRule="auto"/>
        <w:jc w:val="both"/>
      </w:pPr>
      <w:r w:rsidRPr="00A56F6C">
        <w:t xml:space="preserve">BERT Embeddings </w:t>
      </w:r>
      <w:r w:rsidR="003D696A" w:rsidRPr="00A56F6C">
        <w:t xml:space="preserve">comprises </w:t>
      </w:r>
      <w:r w:rsidRPr="00A56F6C">
        <w:t>of 3 different embeddings.</w:t>
      </w:r>
    </w:p>
    <w:p w14:paraId="6C53370E" w14:textId="730368A0" w:rsidR="00975334" w:rsidRPr="00A56F6C" w:rsidRDefault="005F4FCE" w:rsidP="0097146D">
      <w:pPr>
        <w:pStyle w:val="Default"/>
        <w:numPr>
          <w:ilvl w:val="0"/>
          <w:numId w:val="17"/>
        </w:numPr>
        <w:spacing w:after="162" w:line="360" w:lineRule="auto"/>
        <w:jc w:val="both"/>
      </w:pPr>
      <w:r w:rsidRPr="00A56F6C">
        <w:t>Position Embeddings are used to understand the location index information of the input. This can overcome the shortcomings of RNN which doesn’t keep location information.</w:t>
      </w:r>
    </w:p>
    <w:p w14:paraId="70D03D2C" w14:textId="366B1D8C" w:rsidR="006011B2" w:rsidRPr="00A56F6C" w:rsidRDefault="006011B2" w:rsidP="0097146D">
      <w:pPr>
        <w:pStyle w:val="Default"/>
        <w:numPr>
          <w:ilvl w:val="0"/>
          <w:numId w:val="17"/>
        </w:numPr>
        <w:spacing w:after="162" w:line="360" w:lineRule="auto"/>
        <w:jc w:val="both"/>
      </w:pPr>
      <w:r w:rsidRPr="00A56F6C">
        <w:t>Segment Embeddings</w:t>
      </w:r>
      <w:r w:rsidR="00DB3684" w:rsidRPr="00A56F6C">
        <w:t xml:space="preserve"> are</w:t>
      </w:r>
      <w:r w:rsidRPr="00A56F6C">
        <w:t xml:space="preserve"> unique embeddings for different sentences</w:t>
      </w:r>
      <w:r w:rsidR="00DB3684" w:rsidRPr="00A56F6C">
        <w:t xml:space="preserve"> that is learnt by BERT</w:t>
      </w:r>
      <w:r w:rsidRPr="00A56F6C">
        <w:t xml:space="preserve">. </w:t>
      </w:r>
      <w:r w:rsidR="00F94A8A" w:rsidRPr="00A56F6C">
        <w:t xml:space="preserve">In </w:t>
      </w:r>
      <w:r w:rsidR="004714B2" w:rsidRPr="00A56F6C">
        <w:t>these embedding different sentences</w:t>
      </w:r>
      <w:r w:rsidRPr="00A56F6C">
        <w:t xml:space="preserve"> are given </w:t>
      </w:r>
      <w:r w:rsidR="00AA1AFB" w:rsidRPr="00A56F6C">
        <w:t xml:space="preserve">different </w:t>
      </w:r>
      <w:r w:rsidRPr="00A56F6C">
        <w:t>embeddings.</w:t>
      </w:r>
    </w:p>
    <w:p w14:paraId="1461D1F1" w14:textId="39E795B0" w:rsidR="00921701" w:rsidRDefault="00B61350" w:rsidP="00921701">
      <w:pPr>
        <w:pStyle w:val="Default"/>
        <w:numPr>
          <w:ilvl w:val="0"/>
          <w:numId w:val="17"/>
        </w:numPr>
        <w:spacing w:after="162" w:line="360" w:lineRule="auto"/>
        <w:jc w:val="both"/>
      </w:pPr>
      <w:r w:rsidRPr="000176A3">
        <w:t>Token Embeddings</w:t>
      </w:r>
      <w:r w:rsidR="00EB400A" w:rsidRPr="000176A3">
        <w:t xml:space="preserve"> are unique embeddings in which BERT</w:t>
      </w:r>
      <w:r w:rsidRPr="000176A3">
        <w:t xml:space="preserve"> learn specific token from the word token vocabulary.</w:t>
      </w:r>
    </w:p>
    <w:p w14:paraId="4E4AB653" w14:textId="577B984F" w:rsidR="00596378" w:rsidRPr="00596378" w:rsidRDefault="00596378" w:rsidP="00596378">
      <w:pPr>
        <w:spacing w:line="360" w:lineRule="auto"/>
        <w:ind w:left="360"/>
        <w:rPr>
          <w:b/>
          <w:bCs/>
          <w:sz w:val="21"/>
          <w:szCs w:val="21"/>
        </w:rPr>
      </w:pPr>
    </w:p>
    <w:p w14:paraId="1EDAB179" w14:textId="534D3648" w:rsidR="00596378" w:rsidRPr="0043796F" w:rsidRDefault="00596378" w:rsidP="00596378">
      <w:pPr>
        <w:pStyle w:val="Default"/>
        <w:spacing w:after="162" w:line="360" w:lineRule="auto"/>
        <w:ind w:left="360"/>
        <w:jc w:val="both"/>
        <w:rPr>
          <w:sz w:val="23"/>
          <w:szCs w:val="23"/>
        </w:rPr>
      </w:pPr>
      <w:r w:rsidRPr="00596378">
        <w:rPr>
          <w:b/>
          <w:bCs/>
          <w:sz w:val="21"/>
          <w:szCs w:val="21"/>
        </w:rPr>
        <w:tab/>
      </w:r>
      <w:r w:rsidRPr="00596378">
        <w:rPr>
          <w:b/>
          <w:bCs/>
          <w:sz w:val="21"/>
          <w:szCs w:val="21"/>
        </w:rPr>
        <w:tab/>
      </w:r>
      <w:r w:rsidRPr="00596378">
        <w:rPr>
          <w:b/>
          <w:bCs/>
          <w:sz w:val="21"/>
          <w:szCs w:val="21"/>
        </w:rPr>
        <w:tab/>
      </w:r>
    </w:p>
    <w:tbl>
      <w:tblPr>
        <w:tblStyle w:val="TableGrid"/>
        <w:tblW w:w="0" w:type="auto"/>
        <w:tblInd w:w="720" w:type="dxa"/>
        <w:tblLook w:val="04A0" w:firstRow="1" w:lastRow="0" w:firstColumn="1" w:lastColumn="0" w:noHBand="0" w:noVBand="1"/>
      </w:tblPr>
      <w:tblGrid>
        <w:gridCol w:w="8335"/>
      </w:tblGrid>
      <w:tr w:rsidR="00596378" w14:paraId="02EF089F" w14:textId="77777777" w:rsidTr="002B0CDC">
        <w:tc>
          <w:tcPr>
            <w:tcW w:w="8335" w:type="dxa"/>
          </w:tcPr>
          <w:p w14:paraId="45B66FE2" w14:textId="6198C650" w:rsidR="00596378" w:rsidRDefault="00596378" w:rsidP="002B0CDC">
            <w:pPr>
              <w:pStyle w:val="Default"/>
              <w:spacing w:after="162" w:line="360" w:lineRule="auto"/>
              <w:jc w:val="both"/>
            </w:pPr>
            <w:r w:rsidRPr="0043796F">
              <w:rPr>
                <w:noProof/>
              </w:rPr>
              <w:lastRenderedPageBreak/>
              <w:drawing>
                <wp:inline distT="0" distB="0" distL="0" distR="0" wp14:anchorId="7644D33D" wp14:editId="6E4FD153">
                  <wp:extent cx="4970780" cy="2033122"/>
                  <wp:effectExtent l="0" t="0" r="0" b="0"/>
                  <wp:docPr id="3" name="Picture 3" descr="A screenshot of a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game&#10;&#10;Description automatically generated with medium confidence"/>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987228" cy="2039850"/>
                          </a:xfrm>
                          <a:prstGeom prst="rect">
                            <a:avLst/>
                          </a:prstGeom>
                        </pic:spPr>
                      </pic:pic>
                    </a:graphicData>
                  </a:graphic>
                </wp:inline>
              </w:drawing>
            </w:r>
          </w:p>
        </w:tc>
      </w:tr>
    </w:tbl>
    <w:p w14:paraId="3FDF3237" w14:textId="56B0EB2C" w:rsidR="00514F02" w:rsidRPr="002B0CDC" w:rsidRDefault="002B0CDC" w:rsidP="002B0CDC">
      <w:pPr>
        <w:spacing w:line="360" w:lineRule="auto"/>
        <w:ind w:left="360"/>
        <w:jc w:val="center"/>
        <w:rPr>
          <w:sz w:val="21"/>
          <w:szCs w:val="21"/>
        </w:rPr>
      </w:pPr>
      <w:r w:rsidRPr="00596378">
        <w:rPr>
          <w:sz w:val="21"/>
          <w:szCs w:val="21"/>
        </w:rPr>
        <w:t>Figure 3</w:t>
      </w:r>
      <w:r>
        <w:rPr>
          <w:sz w:val="21"/>
          <w:szCs w:val="21"/>
        </w:rPr>
        <w:t>.3</w:t>
      </w:r>
      <w:r w:rsidRPr="00596378">
        <w:rPr>
          <w:sz w:val="21"/>
          <w:szCs w:val="21"/>
        </w:rPr>
        <w:t>: BERT embeddings</w:t>
      </w:r>
      <w:r>
        <w:rPr>
          <w:sz w:val="21"/>
          <w:szCs w:val="21"/>
        </w:rPr>
        <w:t xml:space="preserve"> </w:t>
      </w:r>
      <w:r w:rsidRPr="0043796F">
        <w:rPr>
          <w:sz w:val="23"/>
          <w:szCs w:val="23"/>
        </w:rPr>
        <w:fldChar w:fldCharType="begin" w:fldLock="1"/>
      </w:r>
      <w:r w:rsidRPr="0043796F">
        <w:rPr>
          <w:sz w:val="23"/>
          <w:szCs w:val="23"/>
        </w:rPr>
        <w:instrText>ADDIN CSL_CITATION {"citationItems":[{"id":"ITEM-1","itemData":{"URL":"https://www.analyticsvidhya.com/blog/2019/09/demystifying-bert-groundbreaking-nlp-framework/","accessed":{"date-parts":[["2021","4","11"]]},"id":"ITEM-1","issued":{"date-parts":[["0"]]},"title":"What is BERT | BERT For Text Classification","type":"webpage"},"uris":["http://www.mendeley.com/documents/?uuid=762a2a6a-9445-3e7d-9eb4-3b74ee0748da"]}],"mendeley":{"formattedCitation":"(What is BERT | BERT For Text Classification, 2021)","plainTextFormattedCitation":"(What is BERT | BERT For Text Classification, 2021)","previouslyFormattedCitation":"(What is BERT | BERT For Text Classification, 2021)"},"properties":{"noteIndex":0},"schema":"https://github.com/citation-style-language/schema/raw/master/csl-citation.json"}</w:instrText>
      </w:r>
      <w:r w:rsidRPr="0043796F">
        <w:rPr>
          <w:sz w:val="23"/>
          <w:szCs w:val="23"/>
        </w:rPr>
        <w:fldChar w:fldCharType="separate"/>
      </w:r>
      <w:r w:rsidRPr="0043796F">
        <w:rPr>
          <w:noProof/>
          <w:sz w:val="23"/>
          <w:szCs w:val="23"/>
        </w:rPr>
        <w:t>(What is BERT | BERT For Text Classification, 2021)</w:t>
      </w:r>
      <w:r w:rsidRPr="0043796F">
        <w:rPr>
          <w:sz w:val="23"/>
          <w:szCs w:val="23"/>
        </w:rPr>
        <w:fldChar w:fldCharType="end"/>
      </w:r>
    </w:p>
    <w:p w14:paraId="6378C76C" w14:textId="3800A451" w:rsidR="00B833AB" w:rsidRDefault="00514F02" w:rsidP="00514F02">
      <w:pPr>
        <w:pStyle w:val="Heading1"/>
        <w:spacing w:line="360" w:lineRule="auto"/>
        <w:ind w:left="0"/>
        <w:jc w:val="both"/>
        <w:rPr>
          <w:rFonts w:cs="Times New Roman"/>
          <w:sz w:val="24"/>
          <w:szCs w:val="24"/>
        </w:rPr>
      </w:pPr>
      <w:r>
        <w:rPr>
          <w:rFonts w:cs="Times New Roman"/>
          <w:sz w:val="24"/>
          <w:szCs w:val="24"/>
        </w:rPr>
        <w:t>3.3.2</w:t>
      </w:r>
      <w:r w:rsidR="00F71525">
        <w:rPr>
          <w:rFonts w:cs="Times New Roman"/>
          <w:sz w:val="24"/>
          <w:szCs w:val="24"/>
        </w:rPr>
        <w:tab/>
      </w:r>
      <w:r w:rsidR="00AE2A68">
        <w:rPr>
          <w:rFonts w:cs="Times New Roman"/>
          <w:sz w:val="24"/>
          <w:szCs w:val="24"/>
        </w:rPr>
        <w:t>Traditional machine learning models</w:t>
      </w:r>
    </w:p>
    <w:p w14:paraId="2016B570" w14:textId="48C4EABE" w:rsidR="00543BD8" w:rsidRPr="00124BC2" w:rsidRDefault="009E6E23" w:rsidP="00105137">
      <w:pPr>
        <w:spacing w:line="360" w:lineRule="auto"/>
      </w:pPr>
      <w:r w:rsidRPr="00124BC2">
        <w:t>Following traditional machine learning models will be built with all three embedding techniques mentioned in section 3.3.1</w:t>
      </w:r>
      <w:r w:rsidR="001372E3">
        <w:t>.</w:t>
      </w:r>
    </w:p>
    <w:p w14:paraId="065A3219" w14:textId="388244D6" w:rsidR="009E6E23" w:rsidRPr="00124BC2" w:rsidRDefault="009E6E23" w:rsidP="00105137">
      <w:pPr>
        <w:pStyle w:val="ListParagraph"/>
        <w:numPr>
          <w:ilvl w:val="0"/>
          <w:numId w:val="44"/>
        </w:numPr>
        <w:spacing w:line="360" w:lineRule="auto"/>
        <w:rPr>
          <w:rFonts w:ascii="Times New Roman" w:hAnsi="Times New Roman" w:cs="Times New Roman"/>
          <w:sz w:val="24"/>
          <w:szCs w:val="24"/>
        </w:rPr>
      </w:pPr>
      <w:r w:rsidRPr="00124BC2">
        <w:rPr>
          <w:rFonts w:ascii="Times New Roman" w:hAnsi="Times New Roman" w:cs="Times New Roman"/>
          <w:sz w:val="24"/>
          <w:szCs w:val="24"/>
        </w:rPr>
        <w:t>Logistic Regression</w:t>
      </w:r>
    </w:p>
    <w:p w14:paraId="7897A439" w14:textId="65699317" w:rsidR="009E6E23" w:rsidRPr="00124BC2" w:rsidRDefault="009E6E23" w:rsidP="00105137">
      <w:pPr>
        <w:pStyle w:val="ListParagraph"/>
        <w:numPr>
          <w:ilvl w:val="0"/>
          <w:numId w:val="44"/>
        </w:numPr>
        <w:spacing w:line="360" w:lineRule="auto"/>
        <w:rPr>
          <w:rFonts w:ascii="Times New Roman" w:hAnsi="Times New Roman" w:cs="Times New Roman"/>
          <w:sz w:val="24"/>
          <w:szCs w:val="24"/>
        </w:rPr>
      </w:pPr>
      <w:r w:rsidRPr="00124BC2">
        <w:rPr>
          <w:rFonts w:ascii="Times New Roman" w:hAnsi="Times New Roman" w:cs="Times New Roman"/>
          <w:sz w:val="24"/>
          <w:szCs w:val="24"/>
        </w:rPr>
        <w:t>SVM</w:t>
      </w:r>
    </w:p>
    <w:p w14:paraId="1E3CBC30" w14:textId="5E5009C0" w:rsidR="009E6E23" w:rsidRPr="00124BC2" w:rsidRDefault="002B742A" w:rsidP="00105137">
      <w:pPr>
        <w:pStyle w:val="ListParagraph"/>
        <w:numPr>
          <w:ilvl w:val="0"/>
          <w:numId w:val="44"/>
        </w:numPr>
        <w:spacing w:line="360" w:lineRule="auto"/>
        <w:rPr>
          <w:rFonts w:ascii="Times New Roman" w:hAnsi="Times New Roman" w:cs="Times New Roman"/>
          <w:sz w:val="24"/>
          <w:szCs w:val="24"/>
        </w:rPr>
      </w:pPr>
      <w:r>
        <w:rPr>
          <w:rFonts w:ascii="Times New Roman" w:hAnsi="Times New Roman" w:cs="Times New Roman"/>
          <w:sz w:val="24"/>
          <w:szCs w:val="24"/>
        </w:rPr>
        <w:t>Naive</w:t>
      </w:r>
      <w:r w:rsidR="009E6E23" w:rsidRPr="00124BC2">
        <w:rPr>
          <w:rFonts w:ascii="Times New Roman" w:hAnsi="Times New Roman" w:cs="Times New Roman"/>
          <w:sz w:val="24"/>
          <w:szCs w:val="24"/>
        </w:rPr>
        <w:t xml:space="preserve"> Bayes</w:t>
      </w:r>
    </w:p>
    <w:p w14:paraId="06A0ACCD" w14:textId="32F3465F" w:rsidR="009E6E23" w:rsidRPr="00124BC2" w:rsidRDefault="009E6E23" w:rsidP="00105137">
      <w:pPr>
        <w:pStyle w:val="ListParagraph"/>
        <w:numPr>
          <w:ilvl w:val="0"/>
          <w:numId w:val="44"/>
        </w:numPr>
        <w:spacing w:line="360" w:lineRule="auto"/>
        <w:rPr>
          <w:rFonts w:ascii="Times New Roman" w:hAnsi="Times New Roman" w:cs="Times New Roman"/>
          <w:sz w:val="24"/>
          <w:szCs w:val="24"/>
        </w:rPr>
      </w:pPr>
      <w:r w:rsidRPr="00124BC2">
        <w:rPr>
          <w:rFonts w:ascii="Times New Roman" w:hAnsi="Times New Roman" w:cs="Times New Roman"/>
          <w:sz w:val="24"/>
          <w:szCs w:val="24"/>
        </w:rPr>
        <w:t>Decision Tree</w:t>
      </w:r>
    </w:p>
    <w:p w14:paraId="39DF7DFC" w14:textId="68F27263" w:rsidR="009E6E23" w:rsidRPr="00124BC2" w:rsidRDefault="009E6E23" w:rsidP="00105137">
      <w:pPr>
        <w:pStyle w:val="ListParagraph"/>
        <w:numPr>
          <w:ilvl w:val="0"/>
          <w:numId w:val="44"/>
        </w:numPr>
        <w:spacing w:line="360" w:lineRule="auto"/>
        <w:rPr>
          <w:rFonts w:ascii="Times New Roman" w:hAnsi="Times New Roman" w:cs="Times New Roman"/>
          <w:sz w:val="24"/>
          <w:szCs w:val="24"/>
        </w:rPr>
      </w:pPr>
      <w:r w:rsidRPr="00124BC2">
        <w:rPr>
          <w:rFonts w:ascii="Times New Roman" w:hAnsi="Times New Roman" w:cs="Times New Roman"/>
          <w:sz w:val="24"/>
          <w:szCs w:val="24"/>
        </w:rPr>
        <w:t>Random Forest</w:t>
      </w:r>
    </w:p>
    <w:p w14:paraId="797F1466" w14:textId="4206EB55" w:rsidR="003E52B1" w:rsidRDefault="0073337C" w:rsidP="0073337C">
      <w:pPr>
        <w:rPr>
          <w:b/>
          <w:bCs/>
        </w:rPr>
      </w:pPr>
      <w:r w:rsidRPr="0073337C">
        <w:rPr>
          <w:b/>
          <w:bCs/>
        </w:rPr>
        <w:t>Why only these models?</w:t>
      </w:r>
    </w:p>
    <w:p w14:paraId="1E7EEDB4" w14:textId="6433EB6A" w:rsidR="0073337C" w:rsidRDefault="00A250A8" w:rsidP="00FC51B0">
      <w:pPr>
        <w:spacing w:line="360" w:lineRule="auto"/>
        <w:jc w:val="both"/>
      </w:pPr>
      <w:r>
        <w:t xml:space="preserve">Based on literature review, Lot of research has </w:t>
      </w:r>
      <w:r w:rsidR="0047400C">
        <w:t xml:space="preserve">already </w:t>
      </w:r>
      <w:r>
        <w:t xml:space="preserve">been done with </w:t>
      </w:r>
      <w:r w:rsidR="00A319BE">
        <w:t xml:space="preserve">above </w:t>
      </w:r>
      <w:r>
        <w:t>traditional machine learning models with TF-IDF and Word2Vec embeddings</w:t>
      </w:r>
      <w:r w:rsidR="001460BC">
        <w:t xml:space="preserve"> on IMDB dataset</w:t>
      </w:r>
      <w:r w:rsidR="00A319BE">
        <w:t xml:space="preserve">. So in order to compare performance of these models with relatively recent embedding technique like BERT we would </w:t>
      </w:r>
      <w:r w:rsidR="00A208E7">
        <w:t>train all these traditional machine learning model with TF-IDF and Word2Vec embeddings and BERT embeddings and then compare the performance of these models to infer which embedding technique works better.</w:t>
      </w:r>
    </w:p>
    <w:p w14:paraId="2EDCAA6B" w14:textId="628299D8" w:rsidR="00006DE8" w:rsidRDefault="00006DE8" w:rsidP="00FC51B0">
      <w:pPr>
        <w:spacing w:line="360" w:lineRule="auto"/>
        <w:jc w:val="both"/>
      </w:pPr>
    </w:p>
    <w:p w14:paraId="4754DE8B" w14:textId="54DE683B" w:rsidR="00006DE8" w:rsidRDefault="00006DE8" w:rsidP="00FC51B0">
      <w:pPr>
        <w:spacing w:line="360" w:lineRule="auto"/>
        <w:jc w:val="both"/>
        <w:rPr>
          <w:b/>
          <w:bCs/>
        </w:rPr>
      </w:pPr>
      <w:r w:rsidRPr="00006DE8">
        <w:rPr>
          <w:b/>
          <w:bCs/>
        </w:rPr>
        <w:t>Why BERT embeddings only?</w:t>
      </w:r>
    </w:p>
    <w:p w14:paraId="1838ECCC" w14:textId="32EF45FA" w:rsidR="00006DE8" w:rsidRDefault="00C7019F" w:rsidP="00FC51B0">
      <w:pPr>
        <w:spacing w:line="360" w:lineRule="auto"/>
        <w:jc w:val="both"/>
      </w:pPr>
      <w:r>
        <w:t xml:space="preserve">BERT is as </w:t>
      </w:r>
      <w:r w:rsidR="00632C65">
        <w:t xml:space="preserve">a </w:t>
      </w:r>
      <w:r>
        <w:t>deeply bi-directional</w:t>
      </w:r>
      <w:r w:rsidR="003015C1">
        <w:t xml:space="preserve"> model by design.</w:t>
      </w:r>
      <w:r w:rsidR="00D07C69">
        <w:t xml:space="preserve"> That means it captures the meaning of the word from both left to right and right to left contexts</w:t>
      </w:r>
      <w:r w:rsidR="00A02700">
        <w:t xml:space="preserve"> from the first layer itself to the last layer.</w:t>
      </w:r>
      <w:r w:rsidR="00BA4159">
        <w:t xml:space="preserve"> Because of this BERT </w:t>
      </w:r>
      <w:r w:rsidR="006D0291">
        <w:t xml:space="preserve">generates embeddings that has more than 1 vectors for a given word based on its context and hence it </w:t>
      </w:r>
      <w:r w:rsidR="00BA4159">
        <w:t>can handle the issue of ambiguous words with more than one meanings based on context</w:t>
      </w:r>
      <w:r w:rsidR="00D96909">
        <w:t xml:space="preserve"> successfully</w:t>
      </w:r>
      <w:r w:rsidR="00BA4159">
        <w:t>.</w:t>
      </w:r>
    </w:p>
    <w:p w14:paraId="0F01A812" w14:textId="77777777" w:rsidR="00A52203" w:rsidRPr="00A52203" w:rsidRDefault="00A52203" w:rsidP="00FC51B0">
      <w:pPr>
        <w:spacing w:line="360" w:lineRule="auto"/>
        <w:jc w:val="both"/>
      </w:pPr>
    </w:p>
    <w:p w14:paraId="4CAB178D" w14:textId="41315A5F" w:rsidR="00B833AB" w:rsidRDefault="00514F02" w:rsidP="00514F02">
      <w:pPr>
        <w:pStyle w:val="Heading1"/>
        <w:spacing w:line="360" w:lineRule="auto"/>
        <w:ind w:left="0"/>
        <w:jc w:val="both"/>
        <w:rPr>
          <w:rFonts w:cs="Times New Roman"/>
          <w:sz w:val="24"/>
          <w:szCs w:val="24"/>
        </w:rPr>
      </w:pPr>
      <w:r>
        <w:rPr>
          <w:rFonts w:cs="Times New Roman"/>
          <w:sz w:val="24"/>
          <w:szCs w:val="24"/>
        </w:rPr>
        <w:lastRenderedPageBreak/>
        <w:t>3.3.3</w:t>
      </w:r>
      <w:r>
        <w:rPr>
          <w:rFonts w:cs="Times New Roman"/>
          <w:sz w:val="24"/>
          <w:szCs w:val="24"/>
        </w:rPr>
        <w:tab/>
      </w:r>
      <w:r w:rsidR="00B833AB" w:rsidRPr="00E23738">
        <w:rPr>
          <w:rFonts w:cs="Times New Roman"/>
          <w:sz w:val="24"/>
          <w:szCs w:val="24"/>
        </w:rPr>
        <w:t>Transformer based model</w:t>
      </w:r>
      <w:r w:rsidR="000E5965">
        <w:rPr>
          <w:rFonts w:cs="Times New Roman"/>
          <w:sz w:val="24"/>
          <w:szCs w:val="24"/>
        </w:rPr>
        <w:t xml:space="preserve"> - BERT</w:t>
      </w:r>
    </w:p>
    <w:p w14:paraId="478F3E97" w14:textId="77777777" w:rsidR="003F460A" w:rsidRDefault="00BE6D97" w:rsidP="00AF6468">
      <w:pPr>
        <w:spacing w:line="360" w:lineRule="auto"/>
        <w:jc w:val="both"/>
      </w:pPr>
      <w:r>
        <w:t>BERT has been released with two versions, BERT-Base and BERT-Lar</w:t>
      </w:r>
      <w:r w:rsidR="00AC5283">
        <w:t xml:space="preserve">ge. They have 12 </w:t>
      </w:r>
      <w:r w:rsidR="004361C4">
        <w:t xml:space="preserve">layers with 110M parameters </w:t>
      </w:r>
      <w:r w:rsidR="00AC5283">
        <w:t xml:space="preserve">and 24 layers </w:t>
      </w:r>
      <w:r w:rsidR="00656F87">
        <w:t xml:space="preserve">340M parameters </w:t>
      </w:r>
      <w:r w:rsidR="00AC5283">
        <w:t>respectively</w:t>
      </w:r>
      <w:r w:rsidR="004361C4">
        <w:t>.</w:t>
      </w:r>
      <w:r w:rsidR="00CE45A7">
        <w:t xml:space="preserve"> BERT is pre-trained using large corpus of Toronto book corpus and  Wikipedia.</w:t>
      </w:r>
      <w:r w:rsidR="00937810">
        <w:t xml:space="preserve"> BERT is trained using two objectives</w:t>
      </w:r>
      <w:r w:rsidR="00867D30">
        <w:t xml:space="preserve">. </w:t>
      </w:r>
    </w:p>
    <w:p w14:paraId="6FE8615D" w14:textId="492BD3AD" w:rsidR="003F460A" w:rsidRPr="003F460A" w:rsidRDefault="00867D30" w:rsidP="00AF6468">
      <w:pPr>
        <w:pStyle w:val="ListParagraph"/>
        <w:numPr>
          <w:ilvl w:val="0"/>
          <w:numId w:val="45"/>
        </w:numPr>
        <w:spacing w:line="360" w:lineRule="auto"/>
        <w:rPr>
          <w:rFonts w:ascii="Times New Roman" w:hAnsi="Times New Roman" w:cs="Times New Roman"/>
          <w:sz w:val="24"/>
          <w:szCs w:val="24"/>
        </w:rPr>
      </w:pPr>
      <w:r w:rsidRPr="003F460A">
        <w:rPr>
          <w:rFonts w:ascii="Times New Roman" w:hAnsi="Times New Roman" w:cs="Times New Roman"/>
          <w:sz w:val="24"/>
          <w:szCs w:val="24"/>
        </w:rPr>
        <w:t>Some words from the input are masked and model learns to predict these words</w:t>
      </w:r>
      <w:r w:rsidR="00A3192C" w:rsidRPr="003F460A">
        <w:rPr>
          <w:rFonts w:ascii="Times New Roman" w:hAnsi="Times New Roman" w:cs="Times New Roman"/>
          <w:sz w:val="24"/>
          <w:szCs w:val="24"/>
        </w:rPr>
        <w:t xml:space="preserve">. This is called Masked Language Model. </w:t>
      </w:r>
      <w:r w:rsidR="00243376">
        <w:rPr>
          <w:rFonts w:ascii="Times New Roman" w:hAnsi="Times New Roman" w:cs="Times New Roman"/>
          <w:sz w:val="24"/>
          <w:szCs w:val="24"/>
        </w:rPr>
        <w:t>In this, from each sequence 15% of the tokens are processed with 80% probability of token being replaced with MASK, 10% probability of token being replaced by random token and 10% probability of the token is unchanged.</w:t>
      </w:r>
    </w:p>
    <w:p w14:paraId="7C72F115" w14:textId="64EA7FC9" w:rsidR="00543BD8" w:rsidRPr="003F460A" w:rsidRDefault="00EA559F" w:rsidP="00AF6468">
      <w:pPr>
        <w:pStyle w:val="ListParagraph"/>
        <w:numPr>
          <w:ilvl w:val="0"/>
          <w:numId w:val="45"/>
        </w:numPr>
        <w:spacing w:line="360" w:lineRule="auto"/>
        <w:rPr>
          <w:rFonts w:ascii="Times New Roman" w:hAnsi="Times New Roman" w:cs="Times New Roman"/>
          <w:sz w:val="24"/>
          <w:szCs w:val="24"/>
        </w:rPr>
      </w:pPr>
      <w:r w:rsidRPr="003F460A">
        <w:rPr>
          <w:rFonts w:ascii="Times New Roman" w:hAnsi="Times New Roman" w:cs="Times New Roman"/>
          <w:sz w:val="24"/>
          <w:szCs w:val="24"/>
        </w:rPr>
        <w:t>Two sequences are fed as input and the model is trained to predict if one sequence follows the second or not. This is called Next sequence Prediction.</w:t>
      </w:r>
      <w:r w:rsidR="000615F8">
        <w:rPr>
          <w:rFonts w:ascii="Times New Roman" w:hAnsi="Times New Roman" w:cs="Times New Roman"/>
          <w:sz w:val="24"/>
          <w:szCs w:val="24"/>
        </w:rPr>
        <w:t xml:space="preserve"> In this two sentences X and Y are separated in a such a way that 50% of time Y would be actual next statement and other 50% of time it would be a random statement. </w:t>
      </w:r>
      <w:r w:rsidR="00A77268">
        <w:rPr>
          <w:rFonts w:ascii="Times New Roman" w:hAnsi="Times New Roman" w:cs="Times New Roman"/>
          <w:sz w:val="24"/>
          <w:szCs w:val="24"/>
        </w:rPr>
        <w:t xml:space="preserve"> </w:t>
      </w:r>
      <w:r w:rsidR="00A77268">
        <w:rPr>
          <w:rFonts w:ascii="Times New Roman" w:hAnsi="Times New Roman" w:cs="Times New Roman"/>
          <w:sz w:val="24"/>
          <w:szCs w:val="24"/>
        </w:rPr>
        <w:fldChar w:fldCharType="begin" w:fldLock="1"/>
      </w:r>
      <w:r w:rsidR="002C0CCB">
        <w:rPr>
          <w:rFonts w:ascii="Times New Roman" w:hAnsi="Times New Roman" w:cs="Times New Roman"/>
          <w:sz w:val="24"/>
          <w:szCs w:val="24"/>
        </w:rPr>
        <w:instrText>ADDIN CSL_CITATION {"citationItems":[{"id":"ITEM-1","itemData":{"URL":"https://medium.com/dair-ai/a-light-introduction-to-bert-2da54f96b68c","accessed":{"date-parts":[["2021","6","19"]]},"id":"ITEM-1","issued":{"date-parts":[["0"]]},"title":"A Light Introduction to BERT. Pre-training of Deep Bidirectional… | by constanza fierro | dair.ai | Medium","type":"webpage"},"uris":["http://www.mendeley.com/documents/?uuid=ea71032e-efc3-33af-9c16-8db89bb66ea4"]}],"mendeley":{"formattedCitation":"(A Light Introduction to BERT. Pre-training of Deep Bidirectional… | by constanza fierro | dair.ai | Medium, 2021)","plainTextFormattedCitation":"(A Light Introduction to BERT. Pre-training of Deep Bidirectional… | by constanza fierro | dair.ai | Medium, 2021)","previouslyFormattedCitation":"(A Light Introduction to BERT. Pre-training of Deep Bidirectional… | by constanza fierro | dair.ai | Medium, 2021)"},"properties":{"noteIndex":0},"schema":"https://github.com/citation-style-language/schema/raw/master/csl-citation.json"}</w:instrText>
      </w:r>
      <w:r w:rsidR="00A77268">
        <w:rPr>
          <w:rFonts w:ascii="Times New Roman" w:hAnsi="Times New Roman" w:cs="Times New Roman"/>
          <w:sz w:val="24"/>
          <w:szCs w:val="24"/>
        </w:rPr>
        <w:fldChar w:fldCharType="separate"/>
      </w:r>
      <w:r w:rsidR="00A77268" w:rsidRPr="00A77268">
        <w:rPr>
          <w:rFonts w:ascii="Times New Roman" w:hAnsi="Times New Roman" w:cs="Times New Roman"/>
          <w:noProof/>
          <w:sz w:val="24"/>
          <w:szCs w:val="24"/>
        </w:rPr>
        <w:t>(A Light Introduction to BERT. Pre-training of Deep Bidirectional… | by constanza fierro | dair.ai | Medium, 2021)</w:t>
      </w:r>
      <w:r w:rsidR="00A77268">
        <w:rPr>
          <w:rFonts w:ascii="Times New Roman" w:hAnsi="Times New Roman" w:cs="Times New Roman"/>
          <w:sz w:val="24"/>
          <w:szCs w:val="24"/>
        </w:rPr>
        <w:fldChar w:fldCharType="end"/>
      </w:r>
    </w:p>
    <w:p w14:paraId="3C45AB18" w14:textId="1CC8A1D6" w:rsidR="00921E89" w:rsidRDefault="00B570FD" w:rsidP="006D404C">
      <w:pPr>
        <w:spacing w:line="360" w:lineRule="auto"/>
      </w:pPr>
      <w:r>
        <w:t>To identify between two sentences following pre-processing steps are done before feeding into model.</w:t>
      </w:r>
    </w:p>
    <w:p w14:paraId="57F54F8E" w14:textId="647A0EFD" w:rsidR="0010509F" w:rsidRPr="00B465E1" w:rsidRDefault="0010509F" w:rsidP="0010509F">
      <w:pPr>
        <w:pStyle w:val="ListParagraph"/>
        <w:numPr>
          <w:ilvl w:val="0"/>
          <w:numId w:val="46"/>
        </w:numPr>
        <w:spacing w:line="360" w:lineRule="auto"/>
        <w:rPr>
          <w:rFonts w:ascii="Times New Roman" w:hAnsi="Times New Roman" w:cs="Times New Roman"/>
          <w:sz w:val="24"/>
          <w:szCs w:val="24"/>
        </w:rPr>
      </w:pPr>
      <w:r w:rsidRPr="00B465E1">
        <w:rPr>
          <w:rFonts w:ascii="Times New Roman" w:hAnsi="Times New Roman" w:cs="Times New Roman"/>
          <w:sz w:val="24"/>
          <w:szCs w:val="24"/>
        </w:rPr>
        <w:t xml:space="preserve">CLS and SEP tokens are inserted at the </w:t>
      </w:r>
      <w:r w:rsidR="00DA10C1" w:rsidRPr="00B465E1">
        <w:rPr>
          <w:rFonts w:ascii="Times New Roman" w:hAnsi="Times New Roman" w:cs="Times New Roman"/>
          <w:sz w:val="24"/>
          <w:szCs w:val="24"/>
        </w:rPr>
        <w:t>beginning</w:t>
      </w:r>
      <w:r w:rsidRPr="00B465E1">
        <w:rPr>
          <w:rFonts w:ascii="Times New Roman" w:hAnsi="Times New Roman" w:cs="Times New Roman"/>
          <w:sz w:val="24"/>
          <w:szCs w:val="24"/>
        </w:rPr>
        <w:t xml:space="preserve"> and end of the statement.</w:t>
      </w:r>
    </w:p>
    <w:p w14:paraId="399DE4C4" w14:textId="648A5903" w:rsidR="00903EBC" w:rsidRPr="00B465E1" w:rsidRDefault="00903EBC" w:rsidP="0010509F">
      <w:pPr>
        <w:pStyle w:val="ListParagraph"/>
        <w:numPr>
          <w:ilvl w:val="0"/>
          <w:numId w:val="46"/>
        </w:numPr>
        <w:spacing w:line="360" w:lineRule="auto"/>
        <w:rPr>
          <w:rFonts w:ascii="Times New Roman" w:hAnsi="Times New Roman" w:cs="Times New Roman"/>
          <w:sz w:val="24"/>
          <w:szCs w:val="24"/>
        </w:rPr>
      </w:pPr>
      <w:r w:rsidRPr="00B465E1">
        <w:rPr>
          <w:rFonts w:ascii="Times New Roman" w:hAnsi="Times New Roman" w:cs="Times New Roman"/>
          <w:sz w:val="24"/>
          <w:szCs w:val="24"/>
        </w:rPr>
        <w:t>Sentence embedding that can indicate if it’s the same statement or different statement.</w:t>
      </w:r>
    </w:p>
    <w:p w14:paraId="0187D449" w14:textId="364D1066" w:rsidR="00921701" w:rsidRDefault="00D50E0E" w:rsidP="00A62635">
      <w:pPr>
        <w:pStyle w:val="ListParagraph"/>
        <w:numPr>
          <w:ilvl w:val="0"/>
          <w:numId w:val="46"/>
        </w:numPr>
        <w:spacing w:line="360" w:lineRule="auto"/>
        <w:rPr>
          <w:rFonts w:ascii="Times New Roman" w:hAnsi="Times New Roman" w:cs="Times New Roman"/>
          <w:sz w:val="24"/>
          <w:szCs w:val="24"/>
        </w:rPr>
      </w:pPr>
      <w:r w:rsidRPr="00B465E1">
        <w:rPr>
          <w:rFonts w:ascii="Times New Roman" w:hAnsi="Times New Roman" w:cs="Times New Roman"/>
          <w:sz w:val="24"/>
          <w:szCs w:val="24"/>
        </w:rPr>
        <w:t>Positional embedding</w:t>
      </w:r>
      <w:r w:rsidR="0001229B" w:rsidRPr="00B465E1">
        <w:rPr>
          <w:rFonts w:ascii="Times New Roman" w:hAnsi="Times New Roman" w:cs="Times New Roman"/>
          <w:sz w:val="24"/>
          <w:szCs w:val="24"/>
        </w:rPr>
        <w:t xml:space="preserve"> that can indicate the index or position in the statement.</w:t>
      </w:r>
    </w:p>
    <w:p w14:paraId="5FBBE277" w14:textId="372267CC" w:rsidR="00211DF7" w:rsidRDefault="00211DF7" w:rsidP="00211DF7">
      <w:pPr>
        <w:spacing w:line="360" w:lineRule="auto"/>
      </w:pPr>
    </w:p>
    <w:p w14:paraId="3DF4D6A6" w14:textId="0DF8DA78" w:rsidR="00211DF7" w:rsidRPr="00211DF7" w:rsidRDefault="00211DF7" w:rsidP="00211DF7">
      <w:pPr>
        <w:spacing w:line="360" w:lineRule="auto"/>
        <w:rPr>
          <w:b/>
          <w:bCs/>
        </w:rPr>
      </w:pPr>
      <w:r w:rsidRPr="00211DF7">
        <w:rPr>
          <w:b/>
          <w:bCs/>
        </w:rPr>
        <w:t xml:space="preserve">Why </w:t>
      </w:r>
      <w:r w:rsidR="00DC1960">
        <w:rPr>
          <w:b/>
          <w:bCs/>
        </w:rPr>
        <w:t>BERT</w:t>
      </w:r>
      <w:r w:rsidRPr="00211DF7">
        <w:rPr>
          <w:b/>
          <w:bCs/>
        </w:rPr>
        <w:t xml:space="preserve"> model?</w:t>
      </w:r>
    </w:p>
    <w:p w14:paraId="494939E8" w14:textId="4C0A2DF8" w:rsidR="00211DF7" w:rsidRDefault="000B08D5" w:rsidP="00211DF7">
      <w:pPr>
        <w:spacing w:line="360" w:lineRule="auto"/>
      </w:pPr>
      <w:r>
        <w:t xml:space="preserve">BERT is </w:t>
      </w:r>
      <w:r w:rsidR="00C5068F">
        <w:t xml:space="preserve">a </w:t>
      </w:r>
      <w:r>
        <w:t>deeply bi-directional model and it has achieved state-of-the-art results in NLP tasks such as sentiment classifications</w:t>
      </w:r>
      <w:r w:rsidR="009B4481">
        <w:t>, question answering etc</w:t>
      </w:r>
      <w:r w:rsidR="00980463">
        <w:t>.</w:t>
      </w:r>
      <w:r w:rsidR="00462244">
        <w:t xml:space="preserve"> Before transformers got the attention for NLP tasks, RNN and CNN were used to get state-of-the-art results. But RNN is not efficient for long sequences as it tend to forget the contents or mixes the contents in some cases.</w:t>
      </w:r>
      <w:r w:rsidR="00A1784A">
        <w:t xml:space="preserve"> Also sequential nature of execution makes it more time consuming to train as it</w:t>
      </w:r>
      <w:r w:rsidR="00385ED9">
        <w:t>’</w:t>
      </w:r>
      <w:r w:rsidR="00A1784A">
        <w:t>s hard to leverage GPU</w:t>
      </w:r>
      <w:r w:rsidR="00B6079F">
        <w:t>s</w:t>
      </w:r>
      <w:r w:rsidR="00A1784A">
        <w:t xml:space="preserve"> or TPU</w:t>
      </w:r>
      <w:r w:rsidR="00B6079F">
        <w:t>s</w:t>
      </w:r>
      <w:r w:rsidR="00A1784A">
        <w:t>.</w:t>
      </w:r>
      <w:r w:rsidR="00B80468">
        <w:t xml:space="preserve"> LSTM offers advantage over RNN by adding a GATE mechanism to decide which information the cell should remember and which it should forget. But still LSTM can’t be trained in parallel. That’s a major drawback.</w:t>
      </w:r>
      <w:r w:rsidR="00881EBE">
        <w:t xml:space="preserve"> CNN has an advantage over RNN as it can be trained in parallel but capturing dependencies for long sequence can be pretty complex and impractical.</w:t>
      </w:r>
      <w:r w:rsidR="004D5963">
        <w:t xml:space="preserve"> Transformers solves </w:t>
      </w:r>
      <w:r w:rsidR="00860450">
        <w:t>these</w:t>
      </w:r>
      <w:r w:rsidR="004D5963">
        <w:t xml:space="preserve"> problem </w:t>
      </w:r>
      <w:r w:rsidR="00860450">
        <w:t>as it can learn long term dependencies very well and it can be parallelised to so it reduces time to train models.</w:t>
      </w:r>
    </w:p>
    <w:p w14:paraId="59B719BB" w14:textId="22955249" w:rsidR="005923F2" w:rsidRDefault="009E701B" w:rsidP="00211DF7">
      <w:pPr>
        <w:spacing w:line="360" w:lineRule="auto"/>
      </w:pPr>
      <w:r>
        <w:fldChar w:fldCharType="begin" w:fldLock="1"/>
      </w:r>
      <w:r w:rsidR="00A9409D">
        <w:instrText>ADDIN CSL_CITATION {"citationItems":[{"id":"ITEM-1","itemData":{"URL":"https://towardsdatascience.com/bert-explained-state-of-the-art-language-model-for-nlp-f8b21a9b6270","accessed":{"date-parts":[["2021","6","19"]]},"id":"ITEM-1","issued":{"date-parts":[["0"]]},"title":"BERT Explained: State of the art language model for NLP | by Rani Horev | Towards Data Science","type":"webpage"},"uris":["http://www.mendeley.com/documents/?uuid=8a30de09-613b-3a19-88f7-fb70766e7c11"]}],"mendeley":{"formattedCitation":"(BERT Explained: State of the art language model for NLP | by Rani Horev | Towards Data Science, 2021)","plainTextFormattedCitation":"(BERT Explained: State of the art language model for NLP | by Rani Horev | Towards Data Science, 2021)","previouslyFormattedCitation":"(BERT Explained: State of the art language model for NLP | by Rani Horev | Towards Data Science, 2021)"},"properties":{"noteIndex":0},"schema":"https://github.com/citation-style-language/schema/raw/master/csl-citation.json"}</w:instrText>
      </w:r>
      <w:r>
        <w:fldChar w:fldCharType="separate"/>
      </w:r>
      <w:r w:rsidRPr="009E701B">
        <w:rPr>
          <w:noProof/>
        </w:rPr>
        <w:t>(BERT Explained: State of the art language model for NLP | by Rani Horev | Towards Data Science, 2021)</w:t>
      </w:r>
      <w:r>
        <w:fldChar w:fldCharType="end"/>
      </w:r>
    </w:p>
    <w:p w14:paraId="18C5996A" w14:textId="77777777" w:rsidR="00591D57" w:rsidRPr="00211DF7" w:rsidRDefault="00591D57" w:rsidP="00211DF7">
      <w:pPr>
        <w:spacing w:line="360" w:lineRule="auto"/>
      </w:pPr>
    </w:p>
    <w:p w14:paraId="32C9D3C6" w14:textId="543D8AE6" w:rsidR="00812489" w:rsidRPr="00727CA8" w:rsidRDefault="0003376F" w:rsidP="00727CA8">
      <w:pPr>
        <w:pStyle w:val="Heading1"/>
        <w:spacing w:line="360" w:lineRule="auto"/>
        <w:ind w:left="0"/>
        <w:jc w:val="both"/>
        <w:rPr>
          <w:rFonts w:cs="Times New Roman"/>
          <w:sz w:val="24"/>
          <w:szCs w:val="24"/>
        </w:rPr>
      </w:pPr>
      <w:r>
        <w:rPr>
          <w:rFonts w:cs="Times New Roman"/>
          <w:sz w:val="24"/>
          <w:szCs w:val="24"/>
        </w:rPr>
        <w:lastRenderedPageBreak/>
        <w:t>3</w:t>
      </w:r>
      <w:r w:rsidR="0068590C" w:rsidRPr="0043796F">
        <w:rPr>
          <w:rFonts w:cs="Times New Roman"/>
          <w:sz w:val="24"/>
          <w:szCs w:val="24"/>
        </w:rPr>
        <w:t>.4</w:t>
      </w:r>
      <w:r w:rsidR="00647C05">
        <w:rPr>
          <w:rFonts w:cs="Times New Roman"/>
          <w:sz w:val="24"/>
          <w:szCs w:val="24"/>
        </w:rPr>
        <w:tab/>
      </w:r>
      <w:r w:rsidR="007E43B2">
        <w:rPr>
          <w:rFonts w:cs="Times New Roman"/>
          <w:sz w:val="23"/>
          <w:szCs w:val="23"/>
        </w:rPr>
        <w:t>Proposed</w:t>
      </w:r>
      <w:r w:rsidR="0068590C" w:rsidRPr="0043796F">
        <w:rPr>
          <w:rFonts w:cs="Times New Roman"/>
          <w:sz w:val="23"/>
          <w:szCs w:val="23"/>
        </w:rPr>
        <w:t xml:space="preserve"> Flow </w:t>
      </w:r>
      <w:r w:rsidR="007E43B2">
        <w:rPr>
          <w:rFonts w:cs="Times New Roman"/>
          <w:sz w:val="23"/>
          <w:szCs w:val="23"/>
        </w:rPr>
        <w:t>Diagram</w:t>
      </w:r>
    </w:p>
    <w:tbl>
      <w:tblPr>
        <w:tblStyle w:val="TableGrid"/>
        <w:tblW w:w="0" w:type="auto"/>
        <w:tblLook w:val="04A0" w:firstRow="1" w:lastRow="0" w:firstColumn="1" w:lastColumn="0" w:noHBand="0" w:noVBand="1"/>
      </w:tblPr>
      <w:tblGrid>
        <w:gridCol w:w="9055"/>
      </w:tblGrid>
      <w:tr w:rsidR="002F2BB9" w14:paraId="5025D8D4" w14:textId="77777777" w:rsidTr="002F2BB9">
        <w:tc>
          <w:tcPr>
            <w:tcW w:w="9055" w:type="dxa"/>
          </w:tcPr>
          <w:p w14:paraId="72E5554D" w14:textId="77777777" w:rsidR="002F2BB9" w:rsidRDefault="002F2BB9" w:rsidP="0097146D">
            <w:pPr>
              <w:pStyle w:val="Default"/>
              <w:spacing w:after="162" w:line="360" w:lineRule="auto"/>
              <w:jc w:val="both"/>
              <w:rPr>
                <w:sz w:val="23"/>
                <w:szCs w:val="23"/>
              </w:rPr>
            </w:pPr>
          </w:p>
          <w:p w14:paraId="61FD5EAC" w14:textId="6844DA0F" w:rsidR="002F2BB9" w:rsidRDefault="00E95476" w:rsidP="0097146D">
            <w:pPr>
              <w:pStyle w:val="Default"/>
              <w:spacing w:after="162" w:line="360" w:lineRule="auto"/>
              <w:jc w:val="both"/>
              <w:rPr>
                <w:sz w:val="23"/>
                <w:szCs w:val="23"/>
              </w:rPr>
            </w:pPr>
            <w:r>
              <w:rPr>
                <w:noProof/>
                <w:sz w:val="23"/>
                <w:szCs w:val="23"/>
              </w:rPr>
              <w:drawing>
                <wp:inline distT="0" distB="0" distL="0" distR="0" wp14:anchorId="046FA58C" wp14:editId="73243BCE">
                  <wp:extent cx="5580380" cy="3958533"/>
                  <wp:effectExtent l="0" t="0" r="0" b="4445"/>
                  <wp:docPr id="83" name="Picture 8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Diagram&#10;&#10;Description automatically generated"/>
                          <pic:cNvPicPr/>
                        </pic:nvPicPr>
                        <pic:blipFill>
                          <a:blip r:embed="rId82">
                            <a:extLst>
                              <a:ext uri="{28A0092B-C50C-407E-A947-70E740481C1C}">
                                <a14:useLocalDpi xmlns:a14="http://schemas.microsoft.com/office/drawing/2010/main" val="0"/>
                              </a:ext>
                            </a:extLst>
                          </a:blip>
                          <a:stretch>
                            <a:fillRect/>
                          </a:stretch>
                        </pic:blipFill>
                        <pic:spPr>
                          <a:xfrm>
                            <a:off x="0" y="0"/>
                            <a:ext cx="5592425" cy="3967077"/>
                          </a:xfrm>
                          <a:prstGeom prst="rect">
                            <a:avLst/>
                          </a:prstGeom>
                        </pic:spPr>
                      </pic:pic>
                    </a:graphicData>
                  </a:graphic>
                </wp:inline>
              </w:drawing>
            </w:r>
          </w:p>
        </w:tc>
      </w:tr>
    </w:tbl>
    <w:p w14:paraId="779E3C65" w14:textId="243AA03E" w:rsidR="00F92905" w:rsidRDefault="002B0CDC" w:rsidP="002B0CDC">
      <w:pPr>
        <w:pStyle w:val="Default"/>
        <w:spacing w:after="162" w:line="360" w:lineRule="auto"/>
        <w:jc w:val="center"/>
        <w:rPr>
          <w:sz w:val="23"/>
          <w:szCs w:val="23"/>
        </w:rPr>
      </w:pPr>
      <w:r w:rsidRPr="0043796F">
        <w:rPr>
          <w:sz w:val="23"/>
          <w:szCs w:val="23"/>
        </w:rPr>
        <w:t xml:space="preserve">Figure </w:t>
      </w:r>
      <w:r>
        <w:rPr>
          <w:sz w:val="23"/>
          <w:szCs w:val="23"/>
        </w:rPr>
        <w:t>3.</w:t>
      </w:r>
      <w:r w:rsidRPr="0043796F">
        <w:rPr>
          <w:sz w:val="23"/>
          <w:szCs w:val="23"/>
        </w:rPr>
        <w:t xml:space="preserve">4:  </w:t>
      </w:r>
      <w:r w:rsidR="00F86830">
        <w:rPr>
          <w:sz w:val="23"/>
          <w:szCs w:val="23"/>
        </w:rPr>
        <w:t xml:space="preserve">Proposed Methodology </w:t>
      </w:r>
      <w:r>
        <w:rPr>
          <w:sz w:val="23"/>
          <w:szCs w:val="23"/>
        </w:rPr>
        <w:t>Flow Diagram</w:t>
      </w:r>
    </w:p>
    <w:p w14:paraId="59497F4A" w14:textId="77777777" w:rsidR="002B0CDC" w:rsidRPr="002B0CDC" w:rsidRDefault="002B0CDC" w:rsidP="002B0CDC">
      <w:pPr>
        <w:pStyle w:val="Default"/>
        <w:spacing w:after="162" w:line="360" w:lineRule="auto"/>
        <w:jc w:val="both"/>
        <w:rPr>
          <w:sz w:val="23"/>
          <w:szCs w:val="23"/>
        </w:rPr>
      </w:pPr>
    </w:p>
    <w:p w14:paraId="06B08D94" w14:textId="61E64A76" w:rsidR="00BE4A07" w:rsidRPr="00626D46" w:rsidRDefault="0003376F" w:rsidP="00626D46">
      <w:pPr>
        <w:pStyle w:val="Heading1"/>
        <w:spacing w:line="360" w:lineRule="auto"/>
        <w:ind w:left="0"/>
        <w:jc w:val="both"/>
        <w:rPr>
          <w:rFonts w:cs="Times New Roman"/>
          <w:sz w:val="24"/>
          <w:szCs w:val="24"/>
        </w:rPr>
      </w:pPr>
      <w:r>
        <w:rPr>
          <w:rFonts w:cs="Times New Roman"/>
          <w:sz w:val="24"/>
          <w:szCs w:val="24"/>
        </w:rPr>
        <w:t>3</w:t>
      </w:r>
      <w:r w:rsidR="009F1DB9" w:rsidRPr="0043796F">
        <w:rPr>
          <w:rFonts w:cs="Times New Roman"/>
          <w:sz w:val="24"/>
          <w:szCs w:val="24"/>
        </w:rPr>
        <w:t>.</w:t>
      </w:r>
      <w:r w:rsidR="0068590C" w:rsidRPr="0043796F">
        <w:rPr>
          <w:rFonts w:cs="Times New Roman"/>
          <w:sz w:val="24"/>
          <w:szCs w:val="24"/>
        </w:rPr>
        <w:t>5</w:t>
      </w:r>
      <w:r w:rsidR="009A3F84">
        <w:rPr>
          <w:rFonts w:cs="Times New Roman"/>
          <w:sz w:val="24"/>
          <w:szCs w:val="24"/>
        </w:rPr>
        <w:tab/>
      </w:r>
      <w:r w:rsidR="00AA4195" w:rsidRPr="00AA4195">
        <w:rPr>
          <w:rFonts w:cs="Times New Roman"/>
          <w:bCs/>
          <w:sz w:val="24"/>
          <w:szCs w:val="24"/>
          <w:lang w:val="en-IN"/>
        </w:rPr>
        <w:t>Evaluation Metric Used</w:t>
      </w:r>
    </w:p>
    <w:p w14:paraId="3FC1F292" w14:textId="66C11EA4" w:rsidR="00BB4CE0" w:rsidRDefault="00BF2EB2" w:rsidP="0097146D">
      <w:pPr>
        <w:spacing w:line="360" w:lineRule="auto"/>
        <w:jc w:val="both"/>
        <w:rPr>
          <w:rFonts w:eastAsiaTheme="minorHAnsi"/>
          <w:color w:val="000000"/>
          <w:lang w:eastAsia="en-US"/>
        </w:rPr>
      </w:pPr>
      <w:r>
        <w:rPr>
          <w:rFonts w:eastAsiaTheme="minorHAnsi"/>
          <w:color w:val="000000"/>
          <w:lang w:eastAsia="en-US"/>
        </w:rPr>
        <w:t>Confusion matrix will be created to evaluate model’s performance because they allow us to derive metrics like True Positives, True Negatives, False Positives, and False Negatives</w:t>
      </w:r>
      <w:r w:rsidR="00D80B5E">
        <w:rPr>
          <w:rFonts w:eastAsiaTheme="minorHAnsi"/>
          <w:color w:val="000000"/>
          <w:lang w:eastAsia="en-US"/>
        </w:rPr>
        <w:t xml:space="preserve"> easily.</w:t>
      </w:r>
    </w:p>
    <w:p w14:paraId="64DC8C8A" w14:textId="65FBDD1B" w:rsidR="00FB5322" w:rsidRDefault="005F65CB" w:rsidP="00F26497">
      <w:pPr>
        <w:spacing w:line="360" w:lineRule="auto"/>
        <w:jc w:val="both"/>
        <w:rPr>
          <w:rFonts w:eastAsiaTheme="minorHAnsi"/>
          <w:color w:val="000000"/>
          <w:lang w:eastAsia="en-US"/>
        </w:rPr>
      </w:pPr>
      <w:r>
        <w:rPr>
          <w:rFonts w:eastAsiaTheme="minorHAnsi"/>
          <w:color w:val="000000"/>
          <w:lang w:eastAsia="en-US"/>
        </w:rPr>
        <w:t>It allows comparing expected values with actual values and that’s the reason it will help in this sentiment classification task.</w:t>
      </w:r>
      <w:r w:rsidR="00FB5322">
        <w:rPr>
          <w:rFonts w:eastAsiaTheme="minorHAnsi"/>
          <w:color w:val="000000"/>
          <w:lang w:eastAsia="en-US"/>
        </w:rPr>
        <w:t xml:space="preserve">  </w:t>
      </w:r>
      <w:r w:rsidR="00F26497" w:rsidRPr="000C3CB7">
        <w:rPr>
          <w:rFonts w:eastAsiaTheme="minorHAnsi"/>
          <w:color w:val="000000"/>
          <w:lang w:val="en-GB" w:eastAsia="en-US"/>
        </w:rPr>
        <w:t xml:space="preserve">Since </w:t>
      </w:r>
      <w:r w:rsidR="00F26497">
        <w:rPr>
          <w:rFonts w:eastAsiaTheme="minorHAnsi"/>
          <w:color w:val="000000"/>
          <w:lang w:val="en-GB" w:eastAsia="en-US"/>
        </w:rPr>
        <w:t>sentiment classification is</w:t>
      </w:r>
      <w:r w:rsidR="00F26497" w:rsidRPr="000C3CB7">
        <w:rPr>
          <w:rFonts w:eastAsiaTheme="minorHAnsi"/>
          <w:color w:val="000000"/>
          <w:lang w:val="en-GB" w:eastAsia="en-US"/>
        </w:rPr>
        <w:t xml:space="preserve"> a binary classification </w:t>
      </w:r>
      <w:r w:rsidR="00DE6246" w:rsidRPr="000C3CB7">
        <w:rPr>
          <w:rFonts w:eastAsiaTheme="minorHAnsi"/>
          <w:color w:val="000000"/>
          <w:lang w:val="en-GB" w:eastAsia="en-US"/>
        </w:rPr>
        <w:t>problem,</w:t>
      </w:r>
      <w:r w:rsidR="00F26497" w:rsidRPr="000C3CB7">
        <w:rPr>
          <w:rFonts w:eastAsiaTheme="minorHAnsi"/>
          <w:color w:val="000000"/>
          <w:lang w:val="en-GB" w:eastAsia="en-US"/>
        </w:rPr>
        <w:t xml:space="preserve"> </w:t>
      </w:r>
      <w:r w:rsidR="00B81312">
        <w:rPr>
          <w:rFonts w:eastAsiaTheme="minorHAnsi"/>
          <w:color w:val="000000"/>
          <w:lang w:val="en-GB" w:eastAsia="en-US"/>
        </w:rPr>
        <w:t>we</w:t>
      </w:r>
      <w:r w:rsidR="00F26497" w:rsidRPr="000C3CB7">
        <w:rPr>
          <w:rFonts w:eastAsiaTheme="minorHAnsi"/>
          <w:color w:val="000000"/>
          <w:lang w:val="en-GB" w:eastAsia="en-US"/>
        </w:rPr>
        <w:t xml:space="preserve"> are going to use AUC (Area Under Curve) – ROC (Receiver Operating Characteristics) as a metric to evaluate various model performances.</w:t>
      </w:r>
      <w:r w:rsidR="009D2765">
        <w:rPr>
          <w:rFonts w:eastAsiaTheme="minorHAnsi"/>
          <w:color w:val="000000"/>
          <w:lang w:val="en-GB" w:eastAsia="en-US"/>
        </w:rPr>
        <w:t xml:space="preserve"> </w:t>
      </w:r>
      <w:r w:rsidR="00F26497" w:rsidRPr="000C3CB7">
        <w:rPr>
          <w:rFonts w:eastAsiaTheme="minorHAnsi"/>
          <w:color w:val="000000"/>
          <w:lang w:eastAsia="en-US"/>
        </w:rPr>
        <w:t xml:space="preserve">By calculating AUC-ROC, </w:t>
      </w:r>
      <w:r w:rsidR="00F86093">
        <w:rPr>
          <w:rFonts w:eastAsiaTheme="minorHAnsi"/>
          <w:color w:val="000000"/>
          <w:lang w:eastAsia="en-US"/>
        </w:rPr>
        <w:t>G</w:t>
      </w:r>
      <w:r w:rsidR="00F26497" w:rsidRPr="000C3CB7">
        <w:rPr>
          <w:rFonts w:eastAsiaTheme="minorHAnsi"/>
          <w:color w:val="000000"/>
          <w:lang w:eastAsia="en-US"/>
        </w:rPr>
        <w:t>oodness of the model</w:t>
      </w:r>
      <w:r w:rsidR="00F86093">
        <w:rPr>
          <w:rFonts w:eastAsiaTheme="minorHAnsi"/>
          <w:color w:val="000000"/>
          <w:lang w:eastAsia="en-US"/>
        </w:rPr>
        <w:t xml:space="preserve"> can be determined</w:t>
      </w:r>
      <w:r w:rsidR="00F26497" w:rsidRPr="000C3CB7">
        <w:rPr>
          <w:rFonts w:eastAsiaTheme="minorHAnsi"/>
          <w:color w:val="000000"/>
          <w:lang w:eastAsia="en-US"/>
        </w:rPr>
        <w:t xml:space="preserve">. If the curve is sticky towards upper left side, it means that the model is very good and if it is more towards the 45-degree diagonal, it means that the model is almost completely random. So, </w:t>
      </w:r>
      <w:r w:rsidR="00E76700">
        <w:rPr>
          <w:rFonts w:eastAsiaTheme="minorHAnsi"/>
          <w:color w:val="000000"/>
          <w:lang w:eastAsia="en-US"/>
        </w:rPr>
        <w:t>if AUC is larger if model is good.</w:t>
      </w:r>
    </w:p>
    <w:p w14:paraId="4F8E9665" w14:textId="5055D2A1" w:rsidR="00764F27" w:rsidRDefault="00764F27" w:rsidP="00F26497">
      <w:pPr>
        <w:spacing w:line="360" w:lineRule="auto"/>
        <w:jc w:val="both"/>
        <w:rPr>
          <w:rFonts w:eastAsiaTheme="minorHAnsi"/>
          <w:color w:val="000000"/>
          <w:lang w:val="en-GB" w:eastAsia="en-US"/>
        </w:rPr>
      </w:pPr>
    </w:p>
    <w:p w14:paraId="077E3CB0" w14:textId="10EAE962" w:rsidR="00F86830" w:rsidRDefault="00F86830" w:rsidP="00F26497">
      <w:pPr>
        <w:spacing w:line="360" w:lineRule="auto"/>
        <w:jc w:val="both"/>
        <w:rPr>
          <w:rFonts w:eastAsiaTheme="minorHAnsi"/>
          <w:color w:val="000000"/>
          <w:lang w:val="en-GB" w:eastAsia="en-US"/>
        </w:rPr>
      </w:pPr>
    </w:p>
    <w:p w14:paraId="1F0805FB" w14:textId="77777777" w:rsidR="00F86830" w:rsidRDefault="00F86830" w:rsidP="00F26497">
      <w:pPr>
        <w:spacing w:line="360" w:lineRule="auto"/>
        <w:jc w:val="both"/>
        <w:rPr>
          <w:rFonts w:eastAsiaTheme="minorHAnsi"/>
          <w:color w:val="000000"/>
          <w:lang w:val="en-GB" w:eastAsia="en-US"/>
        </w:rPr>
      </w:pPr>
    </w:p>
    <w:p w14:paraId="4D10962B" w14:textId="57B8B090" w:rsidR="00F82546" w:rsidRDefault="00CB6FEC" w:rsidP="00B77E4A">
      <w:pPr>
        <w:pStyle w:val="ListParagraph"/>
        <w:numPr>
          <w:ilvl w:val="0"/>
          <w:numId w:val="6"/>
        </w:numPr>
        <w:spacing w:line="360" w:lineRule="auto"/>
        <w:rPr>
          <w:rFonts w:ascii="Times New Roman" w:eastAsiaTheme="minorHAnsi" w:hAnsi="Times New Roman" w:cs="Times New Roman"/>
          <w:color w:val="000000"/>
          <w:sz w:val="24"/>
          <w:szCs w:val="24"/>
          <w:lang w:eastAsia="en-US"/>
        </w:rPr>
      </w:pPr>
      <w:r w:rsidRPr="00CB6FEC">
        <w:rPr>
          <w:rFonts w:ascii="Times New Roman" w:eastAsiaTheme="minorHAnsi" w:hAnsi="Times New Roman" w:cs="Times New Roman"/>
          <w:color w:val="000000"/>
          <w:sz w:val="24"/>
          <w:szCs w:val="24"/>
          <w:lang w:eastAsia="en-US"/>
        </w:rPr>
        <w:lastRenderedPageBreak/>
        <w:t>Accuracy</w:t>
      </w:r>
      <w:r w:rsidR="001B1B3D">
        <w:rPr>
          <w:rFonts w:ascii="Times New Roman" w:eastAsiaTheme="minorHAnsi" w:hAnsi="Times New Roman" w:cs="Times New Roman"/>
          <w:color w:val="000000"/>
          <w:sz w:val="24"/>
          <w:szCs w:val="24"/>
          <w:lang w:eastAsia="en-US"/>
        </w:rPr>
        <w:t xml:space="preserve"> </w:t>
      </w:r>
      <w:r w:rsidR="00B77E4A">
        <w:rPr>
          <w:rFonts w:ascii="Times New Roman" w:eastAsiaTheme="minorHAnsi" w:hAnsi="Times New Roman" w:cs="Times New Roman"/>
          <w:color w:val="000000"/>
          <w:sz w:val="24"/>
          <w:szCs w:val="24"/>
          <w:lang w:eastAsia="en-US"/>
        </w:rPr>
        <w:t>-</w:t>
      </w:r>
      <w:r w:rsidR="001B1B3D">
        <w:rPr>
          <w:rFonts w:ascii="Times New Roman" w:eastAsiaTheme="minorHAnsi" w:hAnsi="Times New Roman" w:cs="Times New Roman"/>
          <w:color w:val="000000"/>
          <w:sz w:val="24"/>
          <w:szCs w:val="24"/>
          <w:lang w:eastAsia="en-US"/>
        </w:rPr>
        <w:t xml:space="preserve"> It’s a ratio of accurately predicted </w:t>
      </w:r>
      <w:r w:rsidR="0053235D">
        <w:rPr>
          <w:rFonts w:ascii="Times New Roman" w:eastAsiaTheme="minorHAnsi" w:hAnsi="Times New Roman" w:cs="Times New Roman"/>
          <w:color w:val="000000"/>
          <w:sz w:val="24"/>
          <w:szCs w:val="24"/>
          <w:lang w:eastAsia="en-US"/>
        </w:rPr>
        <w:t>reviews</w:t>
      </w:r>
      <w:r w:rsidR="001B1B3D">
        <w:rPr>
          <w:rFonts w:ascii="Times New Roman" w:eastAsiaTheme="minorHAnsi" w:hAnsi="Times New Roman" w:cs="Times New Roman"/>
          <w:color w:val="000000"/>
          <w:sz w:val="24"/>
          <w:szCs w:val="24"/>
          <w:lang w:eastAsia="en-US"/>
        </w:rPr>
        <w:t xml:space="preserve"> to total number of </w:t>
      </w:r>
      <w:r w:rsidR="00103DAC">
        <w:rPr>
          <w:rFonts w:ascii="Times New Roman" w:eastAsiaTheme="minorHAnsi" w:hAnsi="Times New Roman" w:cs="Times New Roman"/>
          <w:color w:val="000000"/>
          <w:sz w:val="24"/>
          <w:szCs w:val="24"/>
          <w:lang w:eastAsia="en-US"/>
        </w:rPr>
        <w:t>reviews</w:t>
      </w:r>
      <w:r w:rsidR="00F82546">
        <w:rPr>
          <w:rFonts w:ascii="Times New Roman" w:eastAsiaTheme="minorHAnsi" w:hAnsi="Times New Roman" w:cs="Times New Roman"/>
          <w:color w:val="000000"/>
          <w:sz w:val="24"/>
          <w:szCs w:val="24"/>
          <w:lang w:eastAsia="en-US"/>
        </w:rPr>
        <w:t>.</w:t>
      </w:r>
    </w:p>
    <w:p w14:paraId="1142460B" w14:textId="3A288E6D" w:rsidR="00AD276E" w:rsidRDefault="00770A3C" w:rsidP="00AD276E">
      <w:pPr>
        <w:pStyle w:val="ListParagraph"/>
        <w:spacing w:line="360" w:lineRule="auto"/>
        <w:rPr>
          <w:rFonts w:ascii="Times New Roman" w:eastAsiaTheme="minorHAnsi" w:hAnsi="Times New Roman" w:cs="Times New Roman"/>
          <w:color w:val="000000"/>
          <w:sz w:val="24"/>
          <w:szCs w:val="24"/>
          <w:lang w:eastAsia="en-US"/>
        </w:rPr>
      </w:pPr>
      <w:r>
        <w:rPr>
          <w:rFonts w:ascii="Times New Roman" w:eastAsiaTheme="minorHAnsi" w:hAnsi="Times New Roman" w:cs="Times New Roman"/>
          <w:noProof/>
          <w:color w:val="000000"/>
          <w:sz w:val="24"/>
          <w:szCs w:val="24"/>
          <w:lang w:eastAsia="en-US"/>
        </w:rPr>
        <w:drawing>
          <wp:inline distT="0" distB="0" distL="0" distR="0" wp14:anchorId="40ECB2EE" wp14:editId="0C4CB60F">
            <wp:extent cx="5319486" cy="531495"/>
            <wp:effectExtent l="0" t="0" r="1905"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324733" cy="532019"/>
                    </a:xfrm>
                    <a:prstGeom prst="rect">
                      <a:avLst/>
                    </a:prstGeom>
                  </pic:spPr>
                </pic:pic>
              </a:graphicData>
            </a:graphic>
          </wp:inline>
        </w:drawing>
      </w:r>
    </w:p>
    <w:p w14:paraId="2BCEA916" w14:textId="0FD9120F" w:rsidR="00B77E4A" w:rsidRDefault="00B77E4A" w:rsidP="00B77E4A">
      <w:pPr>
        <w:pStyle w:val="ListParagraph"/>
        <w:numPr>
          <w:ilvl w:val="0"/>
          <w:numId w:val="6"/>
        </w:numPr>
        <w:spacing w:line="360" w:lineRule="auto"/>
        <w:rPr>
          <w:rFonts w:ascii="Times New Roman" w:eastAsiaTheme="minorHAnsi" w:hAnsi="Times New Roman" w:cs="Times New Roman"/>
          <w:color w:val="000000"/>
          <w:sz w:val="24"/>
          <w:szCs w:val="24"/>
          <w:lang w:eastAsia="en-US"/>
        </w:rPr>
      </w:pPr>
      <w:r>
        <w:rPr>
          <w:rFonts w:ascii="Times New Roman" w:eastAsiaTheme="minorHAnsi" w:hAnsi="Times New Roman" w:cs="Times New Roman"/>
          <w:color w:val="000000"/>
          <w:sz w:val="24"/>
          <w:szCs w:val="24"/>
          <w:lang w:eastAsia="en-US"/>
        </w:rPr>
        <w:t xml:space="preserve">Precision </w:t>
      </w:r>
      <w:r w:rsidR="00AD276E">
        <w:rPr>
          <w:rFonts w:ascii="Times New Roman" w:eastAsiaTheme="minorHAnsi" w:hAnsi="Times New Roman" w:cs="Times New Roman"/>
          <w:color w:val="000000"/>
          <w:sz w:val="24"/>
          <w:szCs w:val="24"/>
          <w:lang w:eastAsia="en-US"/>
        </w:rPr>
        <w:t xml:space="preserve">– It’s a ratio </w:t>
      </w:r>
      <w:r w:rsidR="006B187F">
        <w:rPr>
          <w:rFonts w:ascii="Times New Roman" w:eastAsiaTheme="minorHAnsi" w:hAnsi="Times New Roman" w:cs="Times New Roman"/>
          <w:color w:val="000000"/>
          <w:sz w:val="24"/>
          <w:szCs w:val="24"/>
          <w:lang w:eastAsia="en-US"/>
        </w:rPr>
        <w:t>of reviews</w:t>
      </w:r>
      <w:r w:rsidR="00770A3C">
        <w:rPr>
          <w:rFonts w:ascii="Times New Roman" w:eastAsiaTheme="minorHAnsi" w:hAnsi="Times New Roman" w:cs="Times New Roman"/>
          <w:color w:val="000000"/>
          <w:sz w:val="24"/>
          <w:szCs w:val="24"/>
          <w:lang w:eastAsia="en-US"/>
        </w:rPr>
        <w:t xml:space="preserve"> classified accurately for a given sentiment to the total count of </w:t>
      </w:r>
      <w:r w:rsidR="00E66CFD">
        <w:rPr>
          <w:rFonts w:ascii="Times New Roman" w:eastAsiaTheme="minorHAnsi" w:hAnsi="Times New Roman" w:cs="Times New Roman"/>
          <w:color w:val="000000"/>
          <w:sz w:val="24"/>
          <w:szCs w:val="24"/>
          <w:lang w:eastAsia="en-US"/>
        </w:rPr>
        <w:t>reviews</w:t>
      </w:r>
      <w:r w:rsidR="00770A3C">
        <w:rPr>
          <w:rFonts w:ascii="Times New Roman" w:eastAsiaTheme="minorHAnsi" w:hAnsi="Times New Roman" w:cs="Times New Roman"/>
          <w:color w:val="000000"/>
          <w:sz w:val="24"/>
          <w:szCs w:val="24"/>
          <w:lang w:eastAsia="en-US"/>
        </w:rPr>
        <w:t xml:space="preserve"> classified as for that sentiment.</w:t>
      </w:r>
    </w:p>
    <w:p w14:paraId="15967882" w14:textId="24775845" w:rsidR="00980A20" w:rsidRDefault="00980A20" w:rsidP="00980A20">
      <w:pPr>
        <w:pStyle w:val="ListParagraph"/>
        <w:spacing w:line="360" w:lineRule="auto"/>
        <w:rPr>
          <w:rFonts w:ascii="Times New Roman" w:eastAsiaTheme="minorHAnsi" w:hAnsi="Times New Roman" w:cs="Times New Roman"/>
          <w:color w:val="000000"/>
          <w:sz w:val="24"/>
          <w:szCs w:val="24"/>
          <w:lang w:eastAsia="en-US"/>
        </w:rPr>
      </w:pPr>
      <w:r>
        <w:rPr>
          <w:rFonts w:ascii="Times New Roman" w:eastAsiaTheme="minorHAnsi" w:hAnsi="Times New Roman" w:cs="Times New Roman"/>
          <w:noProof/>
          <w:color w:val="000000"/>
          <w:sz w:val="24"/>
          <w:szCs w:val="24"/>
          <w:lang w:eastAsia="en-US"/>
        </w:rPr>
        <w:drawing>
          <wp:inline distT="0" distB="0" distL="0" distR="0" wp14:anchorId="1182046B" wp14:editId="43F03CEF">
            <wp:extent cx="2960915" cy="474596"/>
            <wp:effectExtent l="0" t="0" r="0" b="0"/>
            <wp:docPr id="77" name="Picture 77"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Text&#10;&#10;Description automatically generated with low confidence"/>
                    <pic:cNvPicPr/>
                  </pic:nvPicPr>
                  <pic:blipFill>
                    <a:blip r:embed="rId84" cstate="print">
                      <a:extLst>
                        <a:ext uri="{28A0092B-C50C-407E-A947-70E740481C1C}">
                          <a14:useLocalDpi xmlns:a14="http://schemas.microsoft.com/office/drawing/2010/main" val="0"/>
                        </a:ext>
                      </a:extLst>
                    </a:blip>
                    <a:stretch>
                      <a:fillRect/>
                    </a:stretch>
                  </pic:blipFill>
                  <pic:spPr>
                    <a:xfrm>
                      <a:off x="0" y="0"/>
                      <a:ext cx="3028342" cy="485404"/>
                    </a:xfrm>
                    <a:prstGeom prst="rect">
                      <a:avLst/>
                    </a:prstGeom>
                  </pic:spPr>
                </pic:pic>
              </a:graphicData>
            </a:graphic>
          </wp:inline>
        </w:drawing>
      </w:r>
    </w:p>
    <w:p w14:paraId="73B06269" w14:textId="6BD75FEF" w:rsidR="00980A20" w:rsidRDefault="00980A20" w:rsidP="00B77E4A">
      <w:pPr>
        <w:pStyle w:val="ListParagraph"/>
        <w:numPr>
          <w:ilvl w:val="0"/>
          <w:numId w:val="6"/>
        </w:numPr>
        <w:spacing w:line="360" w:lineRule="auto"/>
        <w:rPr>
          <w:rFonts w:ascii="Times New Roman" w:eastAsiaTheme="minorHAnsi" w:hAnsi="Times New Roman" w:cs="Times New Roman"/>
          <w:color w:val="000000"/>
          <w:sz w:val="24"/>
          <w:szCs w:val="24"/>
          <w:lang w:eastAsia="en-US"/>
        </w:rPr>
      </w:pPr>
      <w:r>
        <w:rPr>
          <w:rFonts w:ascii="Times New Roman" w:eastAsiaTheme="minorHAnsi" w:hAnsi="Times New Roman" w:cs="Times New Roman"/>
          <w:color w:val="000000"/>
          <w:sz w:val="24"/>
          <w:szCs w:val="24"/>
          <w:lang w:eastAsia="en-US"/>
        </w:rPr>
        <w:t>Recall</w:t>
      </w:r>
      <w:r w:rsidR="00947467">
        <w:rPr>
          <w:rFonts w:ascii="Times New Roman" w:eastAsiaTheme="minorHAnsi" w:hAnsi="Times New Roman" w:cs="Times New Roman"/>
          <w:color w:val="000000"/>
          <w:sz w:val="24"/>
          <w:szCs w:val="24"/>
          <w:lang w:eastAsia="en-US"/>
        </w:rPr>
        <w:t xml:space="preserve"> </w:t>
      </w:r>
      <w:r w:rsidR="00AE2607">
        <w:rPr>
          <w:rFonts w:ascii="Times New Roman" w:eastAsiaTheme="minorHAnsi" w:hAnsi="Times New Roman" w:cs="Times New Roman"/>
          <w:color w:val="000000"/>
          <w:sz w:val="24"/>
          <w:szCs w:val="24"/>
          <w:lang w:eastAsia="en-US"/>
        </w:rPr>
        <w:t>- It</w:t>
      </w:r>
      <w:r w:rsidR="00A21FD5">
        <w:rPr>
          <w:rFonts w:ascii="Times New Roman" w:eastAsiaTheme="minorHAnsi" w:hAnsi="Times New Roman" w:cs="Times New Roman"/>
          <w:color w:val="000000"/>
          <w:sz w:val="24"/>
          <w:szCs w:val="24"/>
          <w:lang w:eastAsia="en-US"/>
        </w:rPr>
        <w:t xml:space="preserve"> is opposite of </w:t>
      </w:r>
      <w:r w:rsidR="002C0F02">
        <w:rPr>
          <w:rFonts w:ascii="Times New Roman" w:eastAsiaTheme="minorHAnsi" w:hAnsi="Times New Roman" w:cs="Times New Roman"/>
          <w:color w:val="000000"/>
          <w:sz w:val="24"/>
          <w:szCs w:val="24"/>
          <w:lang w:eastAsia="en-US"/>
        </w:rPr>
        <w:t>precision,</w:t>
      </w:r>
      <w:r w:rsidR="00A21FD5">
        <w:rPr>
          <w:rFonts w:ascii="Times New Roman" w:eastAsiaTheme="minorHAnsi" w:hAnsi="Times New Roman" w:cs="Times New Roman"/>
          <w:color w:val="000000"/>
          <w:sz w:val="24"/>
          <w:szCs w:val="24"/>
          <w:lang w:eastAsia="en-US"/>
        </w:rPr>
        <w:t xml:space="preserve"> </w:t>
      </w:r>
      <w:proofErr w:type="gramStart"/>
      <w:r w:rsidR="00415FDD">
        <w:rPr>
          <w:rFonts w:ascii="Times New Roman" w:eastAsiaTheme="minorHAnsi" w:hAnsi="Times New Roman" w:cs="Times New Roman"/>
          <w:color w:val="000000"/>
          <w:sz w:val="24"/>
          <w:szCs w:val="24"/>
          <w:lang w:eastAsia="en-US"/>
        </w:rPr>
        <w:t>I</w:t>
      </w:r>
      <w:r w:rsidR="00D61E9C">
        <w:rPr>
          <w:rFonts w:ascii="Times New Roman" w:eastAsiaTheme="minorHAnsi" w:hAnsi="Times New Roman" w:cs="Times New Roman"/>
          <w:color w:val="000000"/>
          <w:sz w:val="24"/>
          <w:szCs w:val="24"/>
          <w:lang w:eastAsia="en-US"/>
        </w:rPr>
        <w:t>t</w:t>
      </w:r>
      <w:proofErr w:type="gramEnd"/>
      <w:r w:rsidR="00A21FD5">
        <w:rPr>
          <w:rFonts w:ascii="Times New Roman" w:eastAsiaTheme="minorHAnsi" w:hAnsi="Times New Roman" w:cs="Times New Roman"/>
          <w:color w:val="000000"/>
          <w:sz w:val="24"/>
          <w:szCs w:val="24"/>
          <w:lang w:eastAsia="en-US"/>
        </w:rPr>
        <w:t xml:space="preserve"> measures false negatives against true positives.</w:t>
      </w:r>
    </w:p>
    <w:p w14:paraId="515A4E34" w14:textId="5D3D95E8" w:rsidR="00AE2607" w:rsidRDefault="00D61E9C" w:rsidP="00AE2607">
      <w:pPr>
        <w:pStyle w:val="ListParagraph"/>
        <w:spacing w:line="360" w:lineRule="auto"/>
        <w:rPr>
          <w:rFonts w:ascii="Times New Roman" w:eastAsiaTheme="minorHAnsi" w:hAnsi="Times New Roman" w:cs="Times New Roman"/>
          <w:color w:val="000000"/>
          <w:sz w:val="24"/>
          <w:szCs w:val="24"/>
          <w:lang w:eastAsia="en-US"/>
        </w:rPr>
      </w:pPr>
      <w:r>
        <w:rPr>
          <w:rFonts w:ascii="Times New Roman" w:eastAsiaTheme="minorHAnsi" w:hAnsi="Times New Roman" w:cs="Times New Roman"/>
          <w:noProof/>
          <w:color w:val="000000"/>
          <w:sz w:val="24"/>
          <w:szCs w:val="24"/>
          <w:lang w:eastAsia="en-US"/>
        </w:rPr>
        <w:drawing>
          <wp:inline distT="0" distB="0" distL="0" distR="0" wp14:anchorId="1EACC8DD" wp14:editId="46E3345F">
            <wp:extent cx="2960370" cy="518160"/>
            <wp:effectExtent l="0" t="0" r="0" b="2540"/>
            <wp:docPr id="84" name="Picture 8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descr="A picture containing text&#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999797" cy="525061"/>
                    </a:xfrm>
                    <a:prstGeom prst="rect">
                      <a:avLst/>
                    </a:prstGeom>
                  </pic:spPr>
                </pic:pic>
              </a:graphicData>
            </a:graphic>
          </wp:inline>
        </w:drawing>
      </w:r>
    </w:p>
    <w:p w14:paraId="652A92EF" w14:textId="516726F4" w:rsidR="00980A20" w:rsidRDefault="00980A20" w:rsidP="00B77E4A">
      <w:pPr>
        <w:pStyle w:val="ListParagraph"/>
        <w:numPr>
          <w:ilvl w:val="0"/>
          <w:numId w:val="6"/>
        </w:numPr>
        <w:spacing w:line="360" w:lineRule="auto"/>
        <w:rPr>
          <w:rFonts w:ascii="Times New Roman" w:eastAsiaTheme="minorHAnsi" w:hAnsi="Times New Roman" w:cs="Times New Roman"/>
          <w:color w:val="000000"/>
          <w:sz w:val="24"/>
          <w:szCs w:val="24"/>
          <w:lang w:eastAsia="en-US"/>
        </w:rPr>
      </w:pPr>
      <w:r>
        <w:rPr>
          <w:rFonts w:ascii="Times New Roman" w:eastAsiaTheme="minorHAnsi" w:hAnsi="Times New Roman" w:cs="Times New Roman"/>
          <w:color w:val="000000"/>
          <w:sz w:val="24"/>
          <w:szCs w:val="24"/>
          <w:lang w:eastAsia="en-US"/>
        </w:rPr>
        <w:t>F1-Score</w:t>
      </w:r>
      <w:r w:rsidR="002A726B">
        <w:rPr>
          <w:rFonts w:ascii="Times New Roman" w:eastAsiaTheme="minorHAnsi" w:hAnsi="Times New Roman" w:cs="Times New Roman"/>
          <w:color w:val="000000"/>
          <w:sz w:val="24"/>
          <w:szCs w:val="24"/>
          <w:lang w:eastAsia="en-US"/>
        </w:rPr>
        <w:t xml:space="preserve"> – It is the harmonic mean of precision and recall.</w:t>
      </w:r>
    </w:p>
    <w:p w14:paraId="42AA6869" w14:textId="59E9C701" w:rsidR="00980A20" w:rsidRPr="00DF6C53" w:rsidRDefault="00F874E5" w:rsidP="00DF6C53">
      <w:pPr>
        <w:pStyle w:val="ListParagraph"/>
        <w:spacing w:line="360" w:lineRule="auto"/>
        <w:rPr>
          <w:rFonts w:ascii="Times New Roman" w:eastAsiaTheme="minorHAnsi" w:hAnsi="Times New Roman" w:cs="Times New Roman"/>
          <w:color w:val="000000"/>
          <w:sz w:val="24"/>
          <w:szCs w:val="24"/>
          <w:lang w:eastAsia="en-US"/>
        </w:rPr>
      </w:pPr>
      <w:r>
        <w:rPr>
          <w:rFonts w:ascii="Times New Roman" w:eastAsiaTheme="minorHAnsi" w:hAnsi="Times New Roman" w:cs="Times New Roman"/>
          <w:noProof/>
          <w:color w:val="000000"/>
          <w:sz w:val="24"/>
          <w:szCs w:val="24"/>
          <w:lang w:eastAsia="en-US"/>
        </w:rPr>
        <w:drawing>
          <wp:inline distT="0" distB="0" distL="0" distR="0" wp14:anchorId="225E8955" wp14:editId="41EE33FF">
            <wp:extent cx="2727713" cy="522514"/>
            <wp:effectExtent l="0" t="0" r="3175" b="0"/>
            <wp:docPr id="85" name="Picture 85"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A picture containing graphical user interface&#10;&#10;Description automatically generated"/>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766912" cy="530023"/>
                    </a:xfrm>
                    <a:prstGeom prst="rect">
                      <a:avLst/>
                    </a:prstGeom>
                  </pic:spPr>
                </pic:pic>
              </a:graphicData>
            </a:graphic>
          </wp:inline>
        </w:drawing>
      </w:r>
    </w:p>
    <w:p w14:paraId="1B3A97C2" w14:textId="23C3D565" w:rsidR="00133EFB" w:rsidRPr="008C0160" w:rsidRDefault="00133EFB" w:rsidP="0097146D">
      <w:pPr>
        <w:pStyle w:val="Default"/>
        <w:numPr>
          <w:ilvl w:val="0"/>
          <w:numId w:val="6"/>
        </w:numPr>
        <w:spacing w:line="360" w:lineRule="auto"/>
        <w:jc w:val="both"/>
      </w:pPr>
      <w:r w:rsidRPr="008C0160">
        <w:t xml:space="preserve">TPR </w:t>
      </w:r>
      <w:r w:rsidR="00B77E4A">
        <w:t xml:space="preserve">– It’s a ratio of accurately predicted sentiments to the sum of </w:t>
      </w:r>
    </w:p>
    <w:p w14:paraId="040BDC02" w14:textId="74519926" w:rsidR="00133EFB" w:rsidRPr="0043796F" w:rsidRDefault="00DF6C53" w:rsidP="00955F2D">
      <w:pPr>
        <w:pStyle w:val="Default"/>
        <w:spacing w:line="360" w:lineRule="auto"/>
        <w:ind w:left="720"/>
        <w:jc w:val="both"/>
        <w:rPr>
          <w:sz w:val="23"/>
          <w:szCs w:val="23"/>
        </w:rPr>
      </w:pPr>
      <w:r>
        <w:rPr>
          <w:noProof/>
        </w:rPr>
        <w:drawing>
          <wp:inline distT="0" distB="0" distL="0" distR="0" wp14:anchorId="32EE7736" wp14:editId="0DB59F63">
            <wp:extent cx="5138057" cy="497823"/>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197177" cy="503551"/>
                    </a:xfrm>
                    <a:prstGeom prst="rect">
                      <a:avLst/>
                    </a:prstGeom>
                  </pic:spPr>
                </pic:pic>
              </a:graphicData>
            </a:graphic>
          </wp:inline>
        </w:drawing>
      </w:r>
    </w:p>
    <w:p w14:paraId="13076C88" w14:textId="150AC129" w:rsidR="00825D89" w:rsidRPr="00F21AC1" w:rsidRDefault="00825D89" w:rsidP="0097146D">
      <w:pPr>
        <w:pStyle w:val="Default"/>
        <w:numPr>
          <w:ilvl w:val="0"/>
          <w:numId w:val="6"/>
        </w:numPr>
        <w:spacing w:line="360" w:lineRule="auto"/>
        <w:jc w:val="both"/>
      </w:pPr>
      <w:r w:rsidRPr="00F21AC1">
        <w:t>FPR</w:t>
      </w:r>
      <w:r w:rsidR="009B663A" w:rsidRPr="00F21AC1">
        <w:t xml:space="preserve"> </w:t>
      </w:r>
      <w:r w:rsidR="000E32B2">
        <w:t xml:space="preserve">– it measures the frequency at which model predicts </w:t>
      </w:r>
      <w:r w:rsidR="003C6E9F">
        <w:t>P</w:t>
      </w:r>
      <w:r w:rsidR="000E32B2">
        <w:t>ositive where a Negative is observed.</w:t>
      </w:r>
    </w:p>
    <w:p w14:paraId="3FA07C50" w14:textId="0D4974E9" w:rsidR="00487A91" w:rsidRPr="00E90A94" w:rsidRDefault="002175B9" w:rsidP="00E90A94">
      <w:pPr>
        <w:pStyle w:val="Default"/>
        <w:spacing w:line="360" w:lineRule="auto"/>
        <w:ind w:left="720"/>
        <w:jc w:val="both"/>
        <w:rPr>
          <w:sz w:val="23"/>
          <w:szCs w:val="23"/>
        </w:rPr>
      </w:pPr>
      <w:r>
        <w:rPr>
          <w:noProof/>
          <w:sz w:val="23"/>
          <w:szCs w:val="23"/>
        </w:rPr>
        <w:drawing>
          <wp:inline distT="0" distB="0" distL="0" distR="0" wp14:anchorId="34DF5A66" wp14:editId="58F79A0F">
            <wp:extent cx="5072743" cy="530860"/>
            <wp:effectExtent l="0" t="0" r="0" b="254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077295" cy="531336"/>
                    </a:xfrm>
                    <a:prstGeom prst="rect">
                      <a:avLst/>
                    </a:prstGeom>
                  </pic:spPr>
                </pic:pic>
              </a:graphicData>
            </a:graphic>
          </wp:inline>
        </w:drawing>
      </w:r>
    </w:p>
    <w:p w14:paraId="27D43A27" w14:textId="76D4D2F6" w:rsidR="00127C5F" w:rsidRDefault="00BB116E" w:rsidP="004D2031">
      <w:pPr>
        <w:spacing w:line="360" w:lineRule="auto"/>
        <w:jc w:val="both"/>
      </w:pPr>
      <w:r>
        <w:t>Macro Average and Weighted average for precision, recall and F1-score will also be calculated.</w:t>
      </w:r>
      <w:r w:rsidR="00E61BDC">
        <w:t xml:space="preserve"> In that macro average is exactly same as usual average that we observe and weighted average considers how many of each class were present in its calculation, this is </w:t>
      </w:r>
      <w:r w:rsidR="00BD005C">
        <w:t>particularly</w:t>
      </w:r>
      <w:r w:rsidR="00E61BDC">
        <w:t xml:space="preserve"> helpful when dataset is imbalance.</w:t>
      </w:r>
      <w:r w:rsidR="00132656">
        <w:t xml:space="preserve"> So if one of the predicted class is fewer in dataset, it would have less impact on precision, recall and f1-score.</w:t>
      </w:r>
    </w:p>
    <w:p w14:paraId="5DAE1762" w14:textId="77777777" w:rsidR="005B1B0A" w:rsidRPr="004D2031" w:rsidRDefault="005B1B0A" w:rsidP="004D2031">
      <w:pPr>
        <w:spacing w:line="360" w:lineRule="auto"/>
        <w:jc w:val="both"/>
      </w:pPr>
    </w:p>
    <w:p w14:paraId="56D44378" w14:textId="0C38755D" w:rsidR="00226F4B" w:rsidRDefault="00FD5217" w:rsidP="0097146D">
      <w:pPr>
        <w:pStyle w:val="Heading1"/>
        <w:spacing w:line="360" w:lineRule="auto"/>
        <w:ind w:left="0"/>
        <w:jc w:val="both"/>
        <w:rPr>
          <w:rFonts w:cs="Times New Roman"/>
          <w:sz w:val="24"/>
          <w:szCs w:val="24"/>
        </w:rPr>
      </w:pPr>
      <w:r>
        <w:rPr>
          <w:rFonts w:cs="Times New Roman"/>
          <w:sz w:val="24"/>
          <w:szCs w:val="24"/>
        </w:rPr>
        <w:t>3</w:t>
      </w:r>
      <w:r w:rsidR="00316735" w:rsidRPr="004813F8">
        <w:rPr>
          <w:rFonts w:cs="Times New Roman"/>
          <w:sz w:val="24"/>
          <w:szCs w:val="24"/>
        </w:rPr>
        <w:t>.</w:t>
      </w:r>
      <w:r w:rsidR="00EE5B95">
        <w:rPr>
          <w:rFonts w:cs="Times New Roman"/>
          <w:sz w:val="24"/>
          <w:szCs w:val="24"/>
        </w:rPr>
        <w:t>6</w:t>
      </w:r>
      <w:r w:rsidR="001C73AF">
        <w:rPr>
          <w:rFonts w:cs="Times New Roman"/>
          <w:sz w:val="24"/>
          <w:szCs w:val="24"/>
        </w:rPr>
        <w:tab/>
      </w:r>
      <w:r w:rsidR="00A31F00">
        <w:rPr>
          <w:rFonts w:cs="Times New Roman"/>
          <w:sz w:val="24"/>
          <w:szCs w:val="24"/>
        </w:rPr>
        <w:t xml:space="preserve">Expected </w:t>
      </w:r>
      <w:r w:rsidR="009B2C1C">
        <w:rPr>
          <w:rFonts w:cs="Times New Roman"/>
          <w:sz w:val="24"/>
          <w:szCs w:val="24"/>
        </w:rPr>
        <w:t>Outcomes</w:t>
      </w:r>
    </w:p>
    <w:p w14:paraId="4CA4D1F3" w14:textId="77777777" w:rsidR="00B40C6E" w:rsidRPr="00B40C6E" w:rsidRDefault="00B40C6E" w:rsidP="0097146D">
      <w:pPr>
        <w:jc w:val="both"/>
        <w:rPr>
          <w:lang w:val="en-GB"/>
        </w:rPr>
      </w:pPr>
    </w:p>
    <w:p w14:paraId="461E1A96" w14:textId="22B6E410" w:rsidR="00234292" w:rsidRPr="00234292" w:rsidRDefault="000B34F4" w:rsidP="0097146D">
      <w:pPr>
        <w:spacing w:line="360" w:lineRule="auto"/>
        <w:jc w:val="both"/>
      </w:pPr>
      <w:r w:rsidRPr="004813F8">
        <w:t xml:space="preserve">The research </w:t>
      </w:r>
      <w:r w:rsidR="00284E2F">
        <w:t>is targeted to get better accuracy in sentiment classification task using contextual word embedding techniques like BERT embeddings.</w:t>
      </w:r>
      <w:r w:rsidR="00826838">
        <w:t xml:space="preserve"> Logistic Regression, Decision Tree, SVM , NB and Random Forest model will be built with TF-IDF, Word2Vec and BERT embeddings and we would compare results of these embedding techniques on these models.</w:t>
      </w:r>
      <w:r w:rsidR="00331639">
        <w:t xml:space="preserve"> Then </w:t>
      </w:r>
      <w:r w:rsidR="00331639">
        <w:lastRenderedPageBreak/>
        <w:t>Transformer model BERT will be built with BERT embeddings and it will be compared with traditional machine learning models.</w:t>
      </w:r>
      <w:r w:rsidR="00413ACC">
        <w:t xml:space="preserve"> As a outcome we would get the best model for this sentiment classification task that can also be leveraged for other domains like product reviews and other similar domains.</w:t>
      </w:r>
    </w:p>
    <w:p w14:paraId="1C0F8D08" w14:textId="46EF5CBF" w:rsidR="00947D4B" w:rsidRDefault="00502AA8" w:rsidP="0097146D">
      <w:pPr>
        <w:pStyle w:val="Heading1"/>
        <w:spacing w:line="360" w:lineRule="auto"/>
        <w:ind w:left="0"/>
        <w:jc w:val="both"/>
        <w:rPr>
          <w:rFonts w:cs="Times New Roman"/>
          <w:sz w:val="24"/>
          <w:szCs w:val="24"/>
        </w:rPr>
      </w:pPr>
      <w:r>
        <w:rPr>
          <w:rFonts w:cs="Times New Roman"/>
          <w:sz w:val="24"/>
          <w:szCs w:val="24"/>
        </w:rPr>
        <w:t>3.</w:t>
      </w:r>
      <w:r w:rsidR="00E672DE">
        <w:rPr>
          <w:rFonts w:cs="Times New Roman"/>
          <w:sz w:val="24"/>
          <w:szCs w:val="24"/>
        </w:rPr>
        <w:t>7</w:t>
      </w:r>
      <w:r w:rsidR="004A38D4">
        <w:rPr>
          <w:rFonts w:cs="Times New Roman"/>
          <w:sz w:val="24"/>
          <w:szCs w:val="24"/>
        </w:rPr>
        <w:tab/>
      </w:r>
      <w:r w:rsidR="00307A7E">
        <w:rPr>
          <w:rFonts w:cs="Times New Roman"/>
          <w:sz w:val="24"/>
          <w:szCs w:val="24"/>
        </w:rPr>
        <w:t>Required</w:t>
      </w:r>
      <w:r w:rsidR="00947D4B" w:rsidRPr="0043796F">
        <w:rPr>
          <w:rFonts w:cs="Times New Roman"/>
          <w:sz w:val="24"/>
          <w:szCs w:val="24"/>
        </w:rPr>
        <w:t xml:space="preserve"> Resources</w:t>
      </w:r>
    </w:p>
    <w:p w14:paraId="31C40330" w14:textId="29D5CB50" w:rsidR="008C6FC4" w:rsidRDefault="00D640BE" w:rsidP="0097146D">
      <w:pPr>
        <w:spacing w:line="360" w:lineRule="auto"/>
        <w:jc w:val="both"/>
        <w:rPr>
          <w:lang w:val="en-GB"/>
        </w:rPr>
      </w:pPr>
      <w:r>
        <w:rPr>
          <w:lang w:val="en-GB"/>
        </w:rPr>
        <w:t xml:space="preserve">This </w:t>
      </w:r>
      <w:r w:rsidR="005F0B85">
        <w:rPr>
          <w:lang w:val="en-GB"/>
        </w:rPr>
        <w:t>research needs</w:t>
      </w:r>
      <w:r>
        <w:rPr>
          <w:lang w:val="en-GB"/>
        </w:rPr>
        <w:t xml:space="preserve"> experiments with traditional models and transformer model So, Google </w:t>
      </w:r>
      <w:r w:rsidR="00A272BC">
        <w:rPr>
          <w:lang w:val="en-GB"/>
        </w:rPr>
        <w:t>Colab</w:t>
      </w:r>
      <w:r>
        <w:rPr>
          <w:lang w:val="en-GB"/>
        </w:rPr>
        <w:t xml:space="preserve"> GPU and Personal Computer will be used.</w:t>
      </w:r>
    </w:p>
    <w:p w14:paraId="41A23855" w14:textId="77777777" w:rsidR="00D640BE" w:rsidRPr="008C6FC4" w:rsidRDefault="00D640BE" w:rsidP="0097146D">
      <w:pPr>
        <w:spacing w:line="360" w:lineRule="auto"/>
        <w:jc w:val="both"/>
        <w:rPr>
          <w:lang w:val="en-GB"/>
        </w:rPr>
      </w:pPr>
    </w:p>
    <w:p w14:paraId="4F694129" w14:textId="2EB56B35" w:rsidR="005A1BE4" w:rsidRDefault="00E33708" w:rsidP="0075445D">
      <w:pPr>
        <w:spacing w:line="360" w:lineRule="auto"/>
        <w:ind w:left="360"/>
        <w:jc w:val="both"/>
        <w:rPr>
          <w:b/>
          <w:bCs/>
        </w:rPr>
      </w:pPr>
      <w:r w:rsidRPr="00E33708">
        <w:rPr>
          <w:b/>
          <w:bCs/>
        </w:rPr>
        <w:t>3.</w:t>
      </w:r>
      <w:r w:rsidR="00E672DE">
        <w:rPr>
          <w:b/>
          <w:bCs/>
        </w:rPr>
        <w:t>7</w:t>
      </w:r>
      <w:r w:rsidRPr="00E33708">
        <w:rPr>
          <w:b/>
          <w:bCs/>
        </w:rPr>
        <w:t>.1</w:t>
      </w:r>
      <w:r w:rsidR="00CB5C19">
        <w:rPr>
          <w:b/>
          <w:bCs/>
        </w:rPr>
        <w:tab/>
      </w:r>
      <w:r w:rsidR="005A1BE4" w:rsidRPr="00E33708">
        <w:rPr>
          <w:b/>
          <w:bCs/>
        </w:rPr>
        <w:t xml:space="preserve">Hardware </w:t>
      </w:r>
      <w:r w:rsidR="00E97F18">
        <w:rPr>
          <w:b/>
          <w:bCs/>
        </w:rPr>
        <w:t>Resources</w:t>
      </w:r>
    </w:p>
    <w:p w14:paraId="5974C1A3" w14:textId="7917C610" w:rsidR="005C5036" w:rsidRPr="005C5036" w:rsidRDefault="005C5036" w:rsidP="0075445D">
      <w:pPr>
        <w:spacing w:line="360" w:lineRule="auto"/>
        <w:ind w:left="360"/>
        <w:jc w:val="both"/>
      </w:pPr>
      <w:r>
        <w:t xml:space="preserve">Following hardware resources will be </w:t>
      </w:r>
      <w:r w:rsidR="00816E9B">
        <w:t>required</w:t>
      </w:r>
      <w:r>
        <w:t>.</w:t>
      </w:r>
    </w:p>
    <w:p w14:paraId="2F74A724" w14:textId="77777777" w:rsidR="0075445D" w:rsidRPr="0043796F" w:rsidRDefault="0075445D" w:rsidP="0075445D">
      <w:pPr>
        <w:pStyle w:val="ListParagraph"/>
        <w:numPr>
          <w:ilvl w:val="0"/>
          <w:numId w:val="48"/>
        </w:numPr>
        <w:spacing w:line="360" w:lineRule="auto"/>
        <w:rPr>
          <w:rFonts w:ascii="Times New Roman" w:hAnsi="Times New Roman" w:cs="Times New Roman"/>
          <w:sz w:val="24"/>
          <w:szCs w:val="24"/>
        </w:rPr>
      </w:pPr>
      <w:r w:rsidRPr="0043796F">
        <w:rPr>
          <w:rFonts w:ascii="Times New Roman" w:hAnsi="Times New Roman" w:cs="Times New Roman"/>
          <w:sz w:val="24"/>
          <w:szCs w:val="24"/>
        </w:rPr>
        <w:t>Operating System:  MacOS BigSur</w:t>
      </w:r>
      <w:r>
        <w:rPr>
          <w:rFonts w:ascii="Times New Roman" w:hAnsi="Times New Roman" w:cs="Times New Roman"/>
          <w:sz w:val="24"/>
          <w:szCs w:val="24"/>
        </w:rPr>
        <w:t>.</w:t>
      </w:r>
    </w:p>
    <w:p w14:paraId="293CD277" w14:textId="77777777" w:rsidR="0075445D" w:rsidRPr="0043796F" w:rsidRDefault="0075445D" w:rsidP="0075445D">
      <w:pPr>
        <w:pStyle w:val="ListParagraph"/>
        <w:numPr>
          <w:ilvl w:val="0"/>
          <w:numId w:val="48"/>
        </w:numPr>
        <w:spacing w:line="360" w:lineRule="auto"/>
        <w:rPr>
          <w:rFonts w:ascii="Times New Roman" w:hAnsi="Times New Roman" w:cs="Times New Roman"/>
          <w:sz w:val="24"/>
          <w:szCs w:val="24"/>
        </w:rPr>
      </w:pPr>
      <w:r w:rsidRPr="0043796F">
        <w:rPr>
          <w:rFonts w:ascii="Times New Roman" w:hAnsi="Times New Roman" w:cs="Times New Roman"/>
          <w:sz w:val="24"/>
          <w:szCs w:val="24"/>
        </w:rPr>
        <w:t>Processor: 2.2 GHz 6-Core Intel Core i7</w:t>
      </w:r>
    </w:p>
    <w:p w14:paraId="0FC8E995" w14:textId="1D62F686" w:rsidR="0075445D" w:rsidRPr="0075445D" w:rsidRDefault="0075445D" w:rsidP="0075445D">
      <w:pPr>
        <w:pStyle w:val="ListParagraph"/>
        <w:numPr>
          <w:ilvl w:val="0"/>
          <w:numId w:val="48"/>
        </w:numPr>
        <w:spacing w:line="360" w:lineRule="auto"/>
        <w:rPr>
          <w:b/>
          <w:bCs/>
        </w:rPr>
      </w:pPr>
      <w:r w:rsidRPr="0043796F">
        <w:rPr>
          <w:rFonts w:ascii="Times New Roman" w:hAnsi="Times New Roman" w:cs="Times New Roman"/>
          <w:sz w:val="24"/>
          <w:szCs w:val="24"/>
        </w:rPr>
        <w:t>Memory: 16 GB</w:t>
      </w:r>
    </w:p>
    <w:p w14:paraId="3D8EA6F9" w14:textId="77777777" w:rsidR="00E33708" w:rsidRPr="00B87B79" w:rsidRDefault="00E33708" w:rsidP="0097146D">
      <w:pPr>
        <w:pStyle w:val="ListParagraph"/>
        <w:spacing w:line="360" w:lineRule="auto"/>
        <w:ind w:left="1069"/>
        <w:rPr>
          <w:rFonts w:ascii="Times New Roman" w:hAnsi="Times New Roman" w:cs="Times New Roman"/>
          <w:sz w:val="24"/>
          <w:szCs w:val="24"/>
        </w:rPr>
      </w:pPr>
    </w:p>
    <w:p w14:paraId="15D7CE89" w14:textId="1069E4D7" w:rsidR="00172412" w:rsidRDefault="00E33708" w:rsidP="00172412">
      <w:pPr>
        <w:spacing w:line="360" w:lineRule="auto"/>
        <w:ind w:left="360"/>
        <w:jc w:val="both"/>
        <w:rPr>
          <w:b/>
          <w:bCs/>
        </w:rPr>
      </w:pPr>
      <w:r w:rsidRPr="00E33708">
        <w:rPr>
          <w:b/>
          <w:bCs/>
        </w:rPr>
        <w:t>3.</w:t>
      </w:r>
      <w:r w:rsidR="00E672DE">
        <w:rPr>
          <w:b/>
          <w:bCs/>
        </w:rPr>
        <w:t>7</w:t>
      </w:r>
      <w:r w:rsidRPr="00E33708">
        <w:rPr>
          <w:b/>
          <w:bCs/>
        </w:rPr>
        <w:t>.2</w:t>
      </w:r>
      <w:r w:rsidR="00E672DE">
        <w:rPr>
          <w:b/>
          <w:bCs/>
        </w:rPr>
        <w:tab/>
      </w:r>
      <w:r w:rsidR="005A1BE4" w:rsidRPr="00E33708">
        <w:rPr>
          <w:b/>
          <w:bCs/>
        </w:rPr>
        <w:t xml:space="preserve">Software </w:t>
      </w:r>
      <w:r w:rsidR="00E97F18">
        <w:rPr>
          <w:b/>
          <w:bCs/>
        </w:rPr>
        <w:t>Resource</w:t>
      </w:r>
      <w:r w:rsidR="00172412">
        <w:rPr>
          <w:b/>
          <w:bCs/>
        </w:rPr>
        <w:t>s</w:t>
      </w:r>
    </w:p>
    <w:p w14:paraId="117CF270" w14:textId="01333DBE" w:rsidR="00CC394B" w:rsidRPr="00CC394B" w:rsidRDefault="00CC394B" w:rsidP="0097146D">
      <w:pPr>
        <w:spacing w:line="360" w:lineRule="auto"/>
        <w:ind w:left="360"/>
        <w:jc w:val="both"/>
      </w:pPr>
      <w:r>
        <w:t>Following software resources will be required.</w:t>
      </w:r>
    </w:p>
    <w:p w14:paraId="2FDBD9C1" w14:textId="6B9028A3" w:rsidR="00ED23CB" w:rsidRDefault="000F3CF4" w:rsidP="0097146D">
      <w:pPr>
        <w:pStyle w:val="ListParagraph"/>
        <w:numPr>
          <w:ilvl w:val="0"/>
          <w:numId w:val="31"/>
        </w:numPr>
        <w:spacing w:line="360" w:lineRule="auto"/>
        <w:rPr>
          <w:rFonts w:ascii="Times New Roman" w:hAnsi="Times New Roman" w:cs="Times New Roman"/>
          <w:sz w:val="24"/>
          <w:szCs w:val="24"/>
        </w:rPr>
      </w:pPr>
      <w:r w:rsidRPr="0043796F">
        <w:rPr>
          <w:rFonts w:ascii="Times New Roman" w:hAnsi="Times New Roman" w:cs="Times New Roman"/>
          <w:sz w:val="24"/>
          <w:szCs w:val="24"/>
        </w:rPr>
        <w:t>Python Version</w:t>
      </w:r>
      <w:r w:rsidR="00D934B6">
        <w:rPr>
          <w:rFonts w:ascii="Times New Roman" w:hAnsi="Times New Roman" w:cs="Times New Roman"/>
          <w:sz w:val="24"/>
          <w:szCs w:val="24"/>
        </w:rPr>
        <w:t xml:space="preserve"> -</w:t>
      </w:r>
      <w:r w:rsidRPr="0043796F">
        <w:rPr>
          <w:rFonts w:ascii="Times New Roman" w:hAnsi="Times New Roman" w:cs="Times New Roman"/>
          <w:sz w:val="24"/>
          <w:szCs w:val="24"/>
        </w:rPr>
        <w:t xml:space="preserve"> 3.3</w:t>
      </w:r>
    </w:p>
    <w:p w14:paraId="27411696" w14:textId="1B8FA019" w:rsidR="008D614B" w:rsidRPr="0043796F" w:rsidRDefault="008D614B" w:rsidP="0097146D">
      <w:pPr>
        <w:pStyle w:val="ListParagraph"/>
        <w:numPr>
          <w:ilvl w:val="0"/>
          <w:numId w:val="31"/>
        </w:numPr>
        <w:spacing w:line="360" w:lineRule="auto"/>
        <w:rPr>
          <w:rFonts w:ascii="Times New Roman" w:hAnsi="Times New Roman" w:cs="Times New Roman"/>
          <w:sz w:val="24"/>
          <w:szCs w:val="24"/>
        </w:rPr>
      </w:pPr>
      <w:r>
        <w:rPr>
          <w:rFonts w:ascii="Times New Roman" w:hAnsi="Times New Roman" w:cs="Times New Roman"/>
          <w:sz w:val="24"/>
          <w:szCs w:val="24"/>
        </w:rPr>
        <w:t>Anaconda Package.</w:t>
      </w:r>
    </w:p>
    <w:p w14:paraId="203D9F27" w14:textId="141F644A" w:rsidR="00ED23CB" w:rsidRPr="0043796F" w:rsidRDefault="000F3CF4" w:rsidP="0097146D">
      <w:pPr>
        <w:pStyle w:val="ListParagraph"/>
        <w:numPr>
          <w:ilvl w:val="0"/>
          <w:numId w:val="31"/>
        </w:numPr>
        <w:spacing w:line="360" w:lineRule="auto"/>
        <w:rPr>
          <w:rFonts w:ascii="Times New Roman" w:hAnsi="Times New Roman" w:cs="Times New Roman"/>
          <w:sz w:val="24"/>
          <w:szCs w:val="24"/>
        </w:rPr>
      </w:pPr>
      <w:r w:rsidRPr="0043796F">
        <w:rPr>
          <w:rFonts w:ascii="Times New Roman" w:hAnsi="Times New Roman" w:cs="Times New Roman"/>
          <w:sz w:val="24"/>
          <w:szCs w:val="24"/>
        </w:rPr>
        <w:t xml:space="preserve">Jupyter </w:t>
      </w:r>
      <w:r w:rsidR="00FE2CA3">
        <w:rPr>
          <w:rFonts w:ascii="Times New Roman" w:hAnsi="Times New Roman" w:cs="Times New Roman"/>
          <w:sz w:val="24"/>
          <w:szCs w:val="24"/>
        </w:rPr>
        <w:t>Notebook</w:t>
      </w:r>
      <w:r w:rsidR="00D934B6">
        <w:rPr>
          <w:rFonts w:ascii="Times New Roman" w:hAnsi="Times New Roman" w:cs="Times New Roman"/>
          <w:sz w:val="24"/>
          <w:szCs w:val="24"/>
        </w:rPr>
        <w:t xml:space="preserve"> -</w:t>
      </w:r>
      <w:r w:rsidRPr="0043796F">
        <w:rPr>
          <w:rFonts w:ascii="Times New Roman" w:hAnsi="Times New Roman" w:cs="Times New Roman"/>
          <w:sz w:val="24"/>
          <w:szCs w:val="24"/>
        </w:rPr>
        <w:t xml:space="preserve"> 2.2.6</w:t>
      </w:r>
    </w:p>
    <w:p w14:paraId="3FB6830A" w14:textId="3CF9D0AE" w:rsidR="00DC0323" w:rsidRPr="0043796F" w:rsidRDefault="00DE462E" w:rsidP="0097146D">
      <w:pPr>
        <w:pStyle w:val="ListParagraph"/>
        <w:numPr>
          <w:ilvl w:val="0"/>
          <w:numId w:val="31"/>
        </w:numPr>
        <w:spacing w:line="360" w:lineRule="auto"/>
        <w:rPr>
          <w:rFonts w:ascii="Times New Roman" w:hAnsi="Times New Roman" w:cs="Times New Roman"/>
          <w:sz w:val="24"/>
          <w:szCs w:val="24"/>
        </w:rPr>
      </w:pPr>
      <w:r>
        <w:rPr>
          <w:rFonts w:ascii="Times New Roman" w:hAnsi="Times New Roman" w:cs="Times New Roman"/>
          <w:sz w:val="24"/>
          <w:szCs w:val="24"/>
        </w:rPr>
        <w:t>Python Libraries</w:t>
      </w:r>
      <w:r w:rsidR="00BA0C87">
        <w:rPr>
          <w:rFonts w:ascii="Times New Roman" w:hAnsi="Times New Roman" w:cs="Times New Roman"/>
          <w:sz w:val="24"/>
          <w:szCs w:val="24"/>
        </w:rPr>
        <w:t xml:space="preserve"> -</w:t>
      </w:r>
      <w:r w:rsidR="001025DB" w:rsidRPr="0043796F">
        <w:rPr>
          <w:rFonts w:ascii="Times New Roman" w:hAnsi="Times New Roman" w:cs="Times New Roman"/>
          <w:sz w:val="24"/>
          <w:szCs w:val="24"/>
        </w:rPr>
        <w:t xml:space="preserve"> Pandas</w:t>
      </w:r>
      <w:r>
        <w:rPr>
          <w:rFonts w:ascii="Times New Roman" w:hAnsi="Times New Roman" w:cs="Times New Roman"/>
          <w:sz w:val="24"/>
          <w:szCs w:val="24"/>
        </w:rPr>
        <w:t xml:space="preserve">, </w:t>
      </w:r>
      <w:r w:rsidR="001025DB" w:rsidRPr="0043796F">
        <w:rPr>
          <w:rFonts w:ascii="Times New Roman" w:hAnsi="Times New Roman" w:cs="Times New Roman"/>
          <w:sz w:val="24"/>
          <w:szCs w:val="24"/>
        </w:rPr>
        <w:t>NumPy</w:t>
      </w:r>
      <w:r>
        <w:rPr>
          <w:rFonts w:ascii="Times New Roman" w:hAnsi="Times New Roman" w:cs="Times New Roman"/>
          <w:sz w:val="24"/>
          <w:szCs w:val="24"/>
        </w:rPr>
        <w:t xml:space="preserve">, </w:t>
      </w:r>
      <w:r w:rsidRPr="0043796F">
        <w:rPr>
          <w:rFonts w:ascii="Times New Roman" w:hAnsi="Times New Roman" w:cs="Times New Roman"/>
          <w:sz w:val="24"/>
          <w:szCs w:val="24"/>
        </w:rPr>
        <w:t>Matplotlib</w:t>
      </w:r>
      <w:r>
        <w:rPr>
          <w:rFonts w:ascii="Times New Roman" w:hAnsi="Times New Roman" w:cs="Times New Roman"/>
          <w:sz w:val="24"/>
          <w:szCs w:val="24"/>
        </w:rPr>
        <w:t>,</w:t>
      </w:r>
      <w:r w:rsidRPr="0043796F">
        <w:rPr>
          <w:rFonts w:ascii="Times New Roman" w:hAnsi="Times New Roman" w:cs="Times New Roman"/>
          <w:sz w:val="24"/>
          <w:szCs w:val="24"/>
        </w:rPr>
        <w:t xml:space="preserve"> Seaborn</w:t>
      </w:r>
      <w:r w:rsidR="001025DB" w:rsidRPr="0043796F">
        <w:rPr>
          <w:rFonts w:ascii="Times New Roman" w:hAnsi="Times New Roman" w:cs="Times New Roman"/>
          <w:sz w:val="24"/>
          <w:szCs w:val="24"/>
        </w:rPr>
        <w:t>, scikit-</w:t>
      </w:r>
      <w:r>
        <w:rPr>
          <w:rFonts w:ascii="Times New Roman" w:hAnsi="Times New Roman" w:cs="Times New Roman"/>
          <w:sz w:val="24"/>
          <w:szCs w:val="24"/>
        </w:rPr>
        <w:t>learn</w:t>
      </w:r>
      <w:r w:rsidR="00DC0323" w:rsidRPr="0043796F">
        <w:rPr>
          <w:rFonts w:ascii="Times New Roman" w:hAnsi="Times New Roman" w:cs="Times New Roman"/>
          <w:sz w:val="24"/>
          <w:szCs w:val="24"/>
        </w:rPr>
        <w:t>.</w:t>
      </w:r>
    </w:p>
    <w:p w14:paraId="0569D002" w14:textId="4AB03CBF" w:rsidR="003F1D8B" w:rsidRPr="001A1103" w:rsidRDefault="006B41C3" w:rsidP="003F1D8B">
      <w:pPr>
        <w:pStyle w:val="Default"/>
        <w:numPr>
          <w:ilvl w:val="0"/>
          <w:numId w:val="31"/>
        </w:numPr>
        <w:spacing w:line="360" w:lineRule="auto"/>
        <w:jc w:val="both"/>
      </w:pPr>
      <w:r>
        <w:t>Access to c</w:t>
      </w:r>
      <w:r w:rsidR="0080668D">
        <w:t xml:space="preserve">loud offerings like Kaggle notebooks, Google </w:t>
      </w:r>
      <w:r w:rsidR="004F40B1">
        <w:t>Colab</w:t>
      </w:r>
      <w:r w:rsidR="0080668D">
        <w:t xml:space="preserve"> etc.</w:t>
      </w:r>
      <w:r w:rsidR="00DB17E8" w:rsidRPr="0080668D">
        <w:rPr>
          <w:sz w:val="23"/>
          <w:szCs w:val="23"/>
        </w:rPr>
        <w:t xml:space="preserve"> </w:t>
      </w:r>
    </w:p>
    <w:p w14:paraId="75C85963" w14:textId="77777777" w:rsidR="00172412" w:rsidRDefault="00172412" w:rsidP="00172412">
      <w:pPr>
        <w:spacing w:line="360" w:lineRule="auto"/>
        <w:rPr>
          <w:b/>
          <w:bCs/>
        </w:rPr>
      </w:pPr>
    </w:p>
    <w:p w14:paraId="7F8E194F" w14:textId="0FB6CAE1" w:rsidR="00172412" w:rsidRPr="00172412" w:rsidRDefault="00172412" w:rsidP="00172412">
      <w:pPr>
        <w:spacing w:line="360" w:lineRule="auto"/>
        <w:rPr>
          <w:b/>
          <w:bCs/>
        </w:rPr>
      </w:pPr>
      <w:r>
        <w:rPr>
          <w:b/>
          <w:bCs/>
        </w:rPr>
        <w:t xml:space="preserve">     </w:t>
      </w:r>
      <w:r w:rsidRPr="00172412">
        <w:rPr>
          <w:b/>
          <w:bCs/>
        </w:rPr>
        <w:t>3.7.</w:t>
      </w:r>
      <w:r>
        <w:rPr>
          <w:b/>
          <w:bCs/>
        </w:rPr>
        <w:t>3</w:t>
      </w:r>
      <w:r w:rsidRPr="00172412">
        <w:rPr>
          <w:b/>
          <w:bCs/>
        </w:rPr>
        <w:tab/>
      </w:r>
      <w:r>
        <w:rPr>
          <w:b/>
          <w:bCs/>
        </w:rPr>
        <w:t xml:space="preserve">Additional </w:t>
      </w:r>
      <w:r w:rsidRPr="00172412">
        <w:rPr>
          <w:b/>
          <w:bCs/>
        </w:rPr>
        <w:t>Resources</w:t>
      </w:r>
    </w:p>
    <w:p w14:paraId="70B9CCA8" w14:textId="3107A690" w:rsidR="001A1103" w:rsidRPr="0010743C" w:rsidRDefault="001A1103" w:rsidP="0097146D">
      <w:pPr>
        <w:pStyle w:val="Default"/>
        <w:numPr>
          <w:ilvl w:val="0"/>
          <w:numId w:val="35"/>
        </w:numPr>
        <w:spacing w:line="360" w:lineRule="auto"/>
        <w:jc w:val="both"/>
      </w:pPr>
      <w:r>
        <w:t>UpGrad team has provided GPU enabled Nimble box for processing needs.</w:t>
      </w:r>
      <w:r w:rsidR="00D92F1A">
        <w:t xml:space="preserve"> So that will be used for building transformer models.</w:t>
      </w:r>
    </w:p>
    <w:p w14:paraId="697EE51B" w14:textId="7DC0FB6A" w:rsidR="001A1103" w:rsidRDefault="001A1103" w:rsidP="0097146D">
      <w:pPr>
        <w:pStyle w:val="Default"/>
        <w:spacing w:line="360" w:lineRule="auto"/>
        <w:ind w:left="1080"/>
        <w:jc w:val="both"/>
        <w:rPr>
          <w:b/>
          <w:bCs/>
        </w:rPr>
      </w:pPr>
    </w:p>
    <w:p w14:paraId="6F7A1527" w14:textId="398A7EEA" w:rsidR="00EF40D9" w:rsidRDefault="00EF40D9" w:rsidP="0097146D">
      <w:pPr>
        <w:pStyle w:val="Default"/>
        <w:spacing w:line="360" w:lineRule="auto"/>
        <w:ind w:left="1080"/>
        <w:jc w:val="both"/>
        <w:rPr>
          <w:b/>
          <w:bCs/>
        </w:rPr>
      </w:pPr>
    </w:p>
    <w:p w14:paraId="1133B9B1" w14:textId="0867773F" w:rsidR="00EF40D9" w:rsidRDefault="00EF40D9" w:rsidP="0097146D">
      <w:pPr>
        <w:pStyle w:val="Default"/>
        <w:spacing w:line="360" w:lineRule="auto"/>
        <w:ind w:left="1080"/>
        <w:jc w:val="both"/>
        <w:rPr>
          <w:b/>
          <w:bCs/>
        </w:rPr>
      </w:pPr>
    </w:p>
    <w:p w14:paraId="04566B5B" w14:textId="02612FC5" w:rsidR="00EF40D9" w:rsidRDefault="00EF40D9" w:rsidP="0097146D">
      <w:pPr>
        <w:pStyle w:val="Default"/>
        <w:spacing w:line="360" w:lineRule="auto"/>
        <w:ind w:left="1080"/>
        <w:jc w:val="both"/>
        <w:rPr>
          <w:b/>
          <w:bCs/>
        </w:rPr>
      </w:pPr>
    </w:p>
    <w:p w14:paraId="65724466" w14:textId="6BB6E0DC" w:rsidR="00EF40D9" w:rsidRDefault="00EF40D9" w:rsidP="0097146D">
      <w:pPr>
        <w:pStyle w:val="Default"/>
        <w:spacing w:line="360" w:lineRule="auto"/>
        <w:ind w:left="1080"/>
        <w:jc w:val="both"/>
        <w:rPr>
          <w:b/>
          <w:bCs/>
        </w:rPr>
      </w:pPr>
    </w:p>
    <w:p w14:paraId="61DD46AA" w14:textId="77777777" w:rsidR="00EF40D9" w:rsidRDefault="00EF40D9" w:rsidP="0097146D">
      <w:pPr>
        <w:pStyle w:val="Default"/>
        <w:spacing w:line="360" w:lineRule="auto"/>
        <w:ind w:left="1080"/>
        <w:jc w:val="both"/>
        <w:rPr>
          <w:b/>
          <w:bCs/>
        </w:rPr>
      </w:pPr>
    </w:p>
    <w:p w14:paraId="1A00AE15" w14:textId="0DB8EE36" w:rsidR="00221AFB" w:rsidRDefault="00F63D00" w:rsidP="00F63D00">
      <w:pPr>
        <w:pStyle w:val="Heading1"/>
        <w:spacing w:line="360" w:lineRule="auto"/>
        <w:ind w:left="0"/>
        <w:jc w:val="both"/>
        <w:rPr>
          <w:rFonts w:cs="Times New Roman"/>
          <w:sz w:val="24"/>
          <w:szCs w:val="24"/>
          <w:lang w:val="en-IN"/>
        </w:rPr>
      </w:pPr>
      <w:r>
        <w:rPr>
          <w:rFonts w:cs="Times New Roman"/>
          <w:sz w:val="24"/>
          <w:szCs w:val="24"/>
          <w:lang w:val="en-IN"/>
        </w:rPr>
        <w:lastRenderedPageBreak/>
        <w:t>3.</w:t>
      </w:r>
      <w:r w:rsidR="00A873B1">
        <w:rPr>
          <w:rFonts w:cs="Times New Roman"/>
          <w:sz w:val="24"/>
          <w:szCs w:val="24"/>
          <w:lang w:val="en-IN"/>
        </w:rPr>
        <w:t>8</w:t>
      </w:r>
      <w:r>
        <w:rPr>
          <w:rFonts w:cs="Times New Roman"/>
          <w:sz w:val="24"/>
          <w:szCs w:val="24"/>
          <w:lang w:val="en-IN"/>
        </w:rPr>
        <w:tab/>
      </w:r>
      <w:r w:rsidR="0042738B" w:rsidRPr="0042738B">
        <w:rPr>
          <w:rFonts w:cs="Times New Roman"/>
          <w:sz w:val="24"/>
          <w:szCs w:val="24"/>
          <w:lang w:val="en-IN"/>
        </w:rPr>
        <w:t>Risk and Contingency Plan</w:t>
      </w:r>
    </w:p>
    <w:p w14:paraId="3BCC08DF" w14:textId="5D8013A5" w:rsidR="00AE74D5" w:rsidRDefault="00AE74D5" w:rsidP="00AE74D5">
      <w:r>
        <w:t xml:space="preserve">Following are the risks identified and potential plan </w:t>
      </w:r>
      <w:r w:rsidR="00831560">
        <w:t>of</w:t>
      </w:r>
      <w:r>
        <w:t xml:space="preserve"> mitigation.</w:t>
      </w:r>
      <w:r w:rsidR="00BF5CD2">
        <w:t xml:space="preserve"> </w:t>
      </w:r>
    </w:p>
    <w:p w14:paraId="52FB265C" w14:textId="77777777" w:rsidR="006D1C64" w:rsidRDefault="006D1C64" w:rsidP="00AE74D5"/>
    <w:p w14:paraId="4455F6F7" w14:textId="556D82F8" w:rsidR="00AE74D5" w:rsidRPr="00AE74D5" w:rsidRDefault="006D1C64" w:rsidP="00725ED9">
      <w:pPr>
        <w:jc w:val="center"/>
      </w:pPr>
      <w:r>
        <w:t>Table 3.2 Risk Mitigation plan</w:t>
      </w:r>
    </w:p>
    <w:tbl>
      <w:tblPr>
        <w:tblStyle w:val="TableGrid"/>
        <w:tblW w:w="0" w:type="auto"/>
        <w:tblInd w:w="-5" w:type="dxa"/>
        <w:tblLook w:val="04A0" w:firstRow="1" w:lastRow="0" w:firstColumn="1" w:lastColumn="0" w:noHBand="0" w:noVBand="1"/>
      </w:tblPr>
      <w:tblGrid>
        <w:gridCol w:w="2378"/>
        <w:gridCol w:w="1709"/>
        <w:gridCol w:w="1615"/>
        <w:gridCol w:w="1668"/>
        <w:gridCol w:w="1690"/>
      </w:tblGrid>
      <w:tr w:rsidR="00AE74D5" w14:paraId="6F957233" w14:textId="77777777" w:rsidTr="003708C3">
        <w:tc>
          <w:tcPr>
            <w:tcW w:w="2378" w:type="dxa"/>
          </w:tcPr>
          <w:p w14:paraId="6DD9F774" w14:textId="0055480E" w:rsidR="00AE74D5" w:rsidRPr="00654310" w:rsidRDefault="00AE74D5" w:rsidP="00F63D00">
            <w:pPr>
              <w:pStyle w:val="ListParagraph"/>
              <w:ind w:left="0"/>
              <w:rPr>
                <w:rFonts w:ascii="Times New Roman" w:hAnsi="Times New Roman" w:cs="Times New Roman"/>
                <w:sz w:val="24"/>
                <w:szCs w:val="24"/>
              </w:rPr>
            </w:pPr>
            <w:r w:rsidRPr="00654310">
              <w:rPr>
                <w:rFonts w:ascii="Times New Roman" w:eastAsiaTheme="minorHAnsi" w:hAnsi="Times New Roman" w:cs="Times New Roman"/>
                <w:sz w:val="24"/>
                <w:szCs w:val="24"/>
                <w:lang w:eastAsia="en-US"/>
              </w:rPr>
              <w:t>Risk Description</w:t>
            </w:r>
          </w:p>
        </w:tc>
        <w:tc>
          <w:tcPr>
            <w:tcW w:w="1709" w:type="dxa"/>
          </w:tcPr>
          <w:p w14:paraId="3EE0EE4F" w14:textId="77777777" w:rsidR="00AE74D5" w:rsidRPr="00654310" w:rsidRDefault="00AE74D5" w:rsidP="00AE74D5">
            <w:pPr>
              <w:autoSpaceDE w:val="0"/>
              <w:autoSpaceDN w:val="0"/>
              <w:adjustRightInd w:val="0"/>
              <w:rPr>
                <w:rFonts w:eastAsiaTheme="minorHAnsi"/>
                <w:lang w:val="en-GB" w:eastAsia="en-US"/>
              </w:rPr>
            </w:pPr>
            <w:r w:rsidRPr="00654310">
              <w:rPr>
                <w:rFonts w:eastAsiaTheme="minorHAnsi"/>
                <w:lang w:val="en-GB" w:eastAsia="en-US"/>
              </w:rPr>
              <w:t>Probability of</w:t>
            </w:r>
          </w:p>
          <w:p w14:paraId="5DF71AA5" w14:textId="5623165A" w:rsidR="00AE74D5" w:rsidRPr="00654310" w:rsidRDefault="00AE74D5" w:rsidP="00AE74D5">
            <w:pPr>
              <w:pStyle w:val="ListParagraph"/>
              <w:ind w:left="0"/>
              <w:rPr>
                <w:rFonts w:ascii="Times New Roman" w:hAnsi="Times New Roman" w:cs="Times New Roman"/>
                <w:sz w:val="24"/>
                <w:szCs w:val="24"/>
              </w:rPr>
            </w:pPr>
            <w:r w:rsidRPr="00654310">
              <w:rPr>
                <w:rFonts w:ascii="Times New Roman" w:eastAsiaTheme="minorHAnsi" w:hAnsi="Times New Roman" w:cs="Times New Roman"/>
                <w:sz w:val="24"/>
                <w:szCs w:val="24"/>
                <w:lang w:eastAsia="en-US"/>
              </w:rPr>
              <w:t>Occurrence</w:t>
            </w:r>
          </w:p>
        </w:tc>
        <w:tc>
          <w:tcPr>
            <w:tcW w:w="1615" w:type="dxa"/>
          </w:tcPr>
          <w:p w14:paraId="11B7870D" w14:textId="77777777" w:rsidR="00AE74D5" w:rsidRPr="00654310" w:rsidRDefault="00AE74D5" w:rsidP="00AE74D5">
            <w:pPr>
              <w:autoSpaceDE w:val="0"/>
              <w:autoSpaceDN w:val="0"/>
              <w:adjustRightInd w:val="0"/>
              <w:rPr>
                <w:rFonts w:eastAsiaTheme="minorHAnsi"/>
                <w:lang w:val="en-GB" w:eastAsia="en-US"/>
              </w:rPr>
            </w:pPr>
            <w:r w:rsidRPr="00654310">
              <w:rPr>
                <w:rFonts w:eastAsiaTheme="minorHAnsi"/>
                <w:lang w:val="en-GB" w:eastAsia="en-US"/>
              </w:rPr>
              <w:t>Loss Size</w:t>
            </w:r>
          </w:p>
          <w:p w14:paraId="6BC60F5E" w14:textId="48C4AA3B" w:rsidR="00AE74D5" w:rsidRPr="00654310" w:rsidRDefault="00AE74D5" w:rsidP="00AE74D5">
            <w:pPr>
              <w:pStyle w:val="ListParagraph"/>
              <w:ind w:left="0"/>
              <w:rPr>
                <w:rFonts w:ascii="Times New Roman" w:hAnsi="Times New Roman" w:cs="Times New Roman"/>
                <w:sz w:val="24"/>
                <w:szCs w:val="24"/>
              </w:rPr>
            </w:pPr>
            <w:r w:rsidRPr="00654310">
              <w:rPr>
                <w:rFonts w:ascii="Times New Roman" w:eastAsiaTheme="minorHAnsi" w:hAnsi="Times New Roman" w:cs="Times New Roman"/>
                <w:sz w:val="24"/>
                <w:szCs w:val="24"/>
                <w:lang w:eastAsia="en-US"/>
              </w:rPr>
              <w:t>(Days)</w:t>
            </w:r>
          </w:p>
        </w:tc>
        <w:tc>
          <w:tcPr>
            <w:tcW w:w="1668" w:type="dxa"/>
          </w:tcPr>
          <w:p w14:paraId="441926EC" w14:textId="77777777" w:rsidR="00AE74D5" w:rsidRPr="00654310" w:rsidRDefault="00AE74D5" w:rsidP="00AE74D5">
            <w:pPr>
              <w:autoSpaceDE w:val="0"/>
              <w:autoSpaceDN w:val="0"/>
              <w:adjustRightInd w:val="0"/>
              <w:rPr>
                <w:rFonts w:eastAsiaTheme="minorHAnsi"/>
                <w:lang w:val="en-GB" w:eastAsia="en-US"/>
              </w:rPr>
            </w:pPr>
            <w:r w:rsidRPr="00654310">
              <w:rPr>
                <w:rFonts w:eastAsiaTheme="minorHAnsi"/>
                <w:lang w:val="en-GB" w:eastAsia="en-US"/>
              </w:rPr>
              <w:t>Risk Exposure</w:t>
            </w:r>
          </w:p>
          <w:p w14:paraId="28488AC7" w14:textId="41DA1CD9" w:rsidR="00BF5CD2" w:rsidRPr="00654310" w:rsidRDefault="00AE74D5" w:rsidP="00AE74D5">
            <w:pPr>
              <w:pStyle w:val="ListParagraph"/>
              <w:ind w:left="0"/>
              <w:rPr>
                <w:rFonts w:ascii="Times New Roman" w:eastAsiaTheme="minorHAnsi" w:hAnsi="Times New Roman" w:cs="Times New Roman"/>
                <w:sz w:val="24"/>
                <w:szCs w:val="24"/>
                <w:lang w:eastAsia="en-US"/>
              </w:rPr>
            </w:pPr>
            <w:r w:rsidRPr="00654310">
              <w:rPr>
                <w:rFonts w:ascii="Times New Roman" w:eastAsiaTheme="minorHAnsi" w:hAnsi="Times New Roman" w:cs="Times New Roman"/>
                <w:sz w:val="24"/>
                <w:szCs w:val="24"/>
                <w:lang w:eastAsia="en-US"/>
              </w:rPr>
              <w:t>(Days</w:t>
            </w:r>
            <w:r w:rsidR="00BF5CD2" w:rsidRPr="00654310">
              <w:rPr>
                <w:rFonts w:ascii="Times New Roman" w:eastAsiaTheme="minorHAnsi" w:hAnsi="Times New Roman" w:cs="Times New Roman"/>
                <w:sz w:val="24"/>
                <w:szCs w:val="24"/>
                <w:lang w:eastAsia="en-US"/>
              </w:rPr>
              <w:t>)</w:t>
            </w:r>
          </w:p>
        </w:tc>
        <w:tc>
          <w:tcPr>
            <w:tcW w:w="1690" w:type="dxa"/>
          </w:tcPr>
          <w:p w14:paraId="0200B110" w14:textId="57240C2F" w:rsidR="00AE74D5" w:rsidRPr="00654310" w:rsidRDefault="00AE74D5" w:rsidP="00F63D00">
            <w:pPr>
              <w:pStyle w:val="ListParagraph"/>
              <w:ind w:left="0"/>
              <w:rPr>
                <w:rFonts w:ascii="Times New Roman" w:hAnsi="Times New Roman" w:cs="Times New Roman"/>
                <w:sz w:val="24"/>
                <w:szCs w:val="24"/>
              </w:rPr>
            </w:pPr>
            <w:r w:rsidRPr="00654310">
              <w:rPr>
                <w:rFonts w:ascii="Times New Roman" w:eastAsiaTheme="minorHAnsi" w:hAnsi="Times New Roman" w:cs="Times New Roman"/>
                <w:sz w:val="24"/>
                <w:szCs w:val="24"/>
                <w:lang w:eastAsia="en-US"/>
              </w:rPr>
              <w:t>Mitigation Plan</w:t>
            </w:r>
          </w:p>
        </w:tc>
      </w:tr>
      <w:tr w:rsidR="00AE74D5" w14:paraId="524A9818" w14:textId="77777777" w:rsidTr="003708C3">
        <w:tc>
          <w:tcPr>
            <w:tcW w:w="2378" w:type="dxa"/>
          </w:tcPr>
          <w:p w14:paraId="534B01FE" w14:textId="4B85D62E" w:rsidR="00AE74D5" w:rsidRPr="00654310" w:rsidRDefault="00BF5CD2" w:rsidP="00F63D00">
            <w:pPr>
              <w:pStyle w:val="ListParagraph"/>
              <w:ind w:left="0"/>
              <w:rPr>
                <w:rFonts w:ascii="Times New Roman" w:hAnsi="Times New Roman" w:cs="Times New Roman"/>
                <w:sz w:val="24"/>
                <w:szCs w:val="24"/>
              </w:rPr>
            </w:pPr>
            <w:r w:rsidRPr="00654310">
              <w:rPr>
                <w:rFonts w:ascii="Times New Roman" w:hAnsi="Times New Roman" w:cs="Times New Roman"/>
                <w:sz w:val="24"/>
                <w:szCs w:val="24"/>
              </w:rPr>
              <w:t>Software Resources</w:t>
            </w:r>
          </w:p>
        </w:tc>
        <w:tc>
          <w:tcPr>
            <w:tcW w:w="1709" w:type="dxa"/>
          </w:tcPr>
          <w:p w14:paraId="7F985A97" w14:textId="2D2A077F" w:rsidR="00AE74D5" w:rsidRPr="00654310" w:rsidRDefault="00BF5CD2" w:rsidP="00F63D00">
            <w:pPr>
              <w:pStyle w:val="ListParagraph"/>
              <w:ind w:left="0"/>
              <w:rPr>
                <w:rFonts w:ascii="Times New Roman" w:hAnsi="Times New Roman" w:cs="Times New Roman"/>
                <w:sz w:val="24"/>
                <w:szCs w:val="24"/>
              </w:rPr>
            </w:pPr>
            <w:r w:rsidRPr="00654310">
              <w:rPr>
                <w:rFonts w:ascii="Times New Roman" w:hAnsi="Times New Roman" w:cs="Times New Roman"/>
                <w:sz w:val="24"/>
                <w:szCs w:val="24"/>
              </w:rPr>
              <w:t>25%</w:t>
            </w:r>
          </w:p>
        </w:tc>
        <w:tc>
          <w:tcPr>
            <w:tcW w:w="1615" w:type="dxa"/>
          </w:tcPr>
          <w:p w14:paraId="12D85396" w14:textId="677CE2CF" w:rsidR="00AE74D5" w:rsidRPr="00654310" w:rsidRDefault="00BF5CD2" w:rsidP="00F63D00">
            <w:pPr>
              <w:pStyle w:val="ListParagraph"/>
              <w:ind w:left="0"/>
              <w:rPr>
                <w:rFonts w:ascii="Times New Roman" w:hAnsi="Times New Roman" w:cs="Times New Roman"/>
                <w:sz w:val="24"/>
                <w:szCs w:val="24"/>
              </w:rPr>
            </w:pPr>
            <w:r w:rsidRPr="00654310">
              <w:rPr>
                <w:rFonts w:ascii="Times New Roman" w:hAnsi="Times New Roman" w:cs="Times New Roman"/>
                <w:sz w:val="24"/>
                <w:szCs w:val="24"/>
              </w:rPr>
              <w:t>8</w:t>
            </w:r>
          </w:p>
        </w:tc>
        <w:tc>
          <w:tcPr>
            <w:tcW w:w="1668" w:type="dxa"/>
          </w:tcPr>
          <w:p w14:paraId="100B575E" w14:textId="22EC5EBF" w:rsidR="00AE74D5" w:rsidRPr="00654310" w:rsidRDefault="00BF5CD2" w:rsidP="00F63D00">
            <w:pPr>
              <w:pStyle w:val="ListParagraph"/>
              <w:ind w:left="0"/>
              <w:rPr>
                <w:rFonts w:ascii="Times New Roman" w:hAnsi="Times New Roman" w:cs="Times New Roman"/>
                <w:sz w:val="24"/>
                <w:szCs w:val="24"/>
              </w:rPr>
            </w:pPr>
            <w:r w:rsidRPr="00654310">
              <w:rPr>
                <w:rFonts w:ascii="Times New Roman" w:hAnsi="Times New Roman" w:cs="Times New Roman"/>
                <w:sz w:val="24"/>
                <w:szCs w:val="24"/>
              </w:rPr>
              <w:t>2</w:t>
            </w:r>
          </w:p>
        </w:tc>
        <w:tc>
          <w:tcPr>
            <w:tcW w:w="1690" w:type="dxa"/>
          </w:tcPr>
          <w:p w14:paraId="1E237BA1" w14:textId="2FDF410A" w:rsidR="00AE74D5" w:rsidRPr="00654310" w:rsidRDefault="00654310" w:rsidP="00E92FCE">
            <w:pPr>
              <w:pStyle w:val="ListParagraph"/>
              <w:ind w:left="0"/>
              <w:jc w:val="left"/>
              <w:rPr>
                <w:rFonts w:ascii="Times New Roman" w:hAnsi="Times New Roman" w:cs="Times New Roman"/>
                <w:sz w:val="24"/>
                <w:szCs w:val="24"/>
              </w:rPr>
            </w:pPr>
            <w:r w:rsidRPr="00654310">
              <w:rPr>
                <w:rFonts w:ascii="Times New Roman" w:hAnsi="Times New Roman" w:cs="Times New Roman"/>
                <w:sz w:val="24"/>
                <w:szCs w:val="24"/>
              </w:rPr>
              <w:t>Will build models on personal computer</w:t>
            </w:r>
            <w:r w:rsidR="00E92FCE">
              <w:rPr>
                <w:rFonts w:ascii="Times New Roman" w:hAnsi="Times New Roman" w:cs="Times New Roman"/>
                <w:sz w:val="24"/>
                <w:szCs w:val="24"/>
              </w:rPr>
              <w:t>.</w:t>
            </w:r>
          </w:p>
        </w:tc>
      </w:tr>
      <w:tr w:rsidR="00AE74D5" w14:paraId="0F3E01B5" w14:textId="77777777" w:rsidTr="003708C3">
        <w:tc>
          <w:tcPr>
            <w:tcW w:w="2378" w:type="dxa"/>
          </w:tcPr>
          <w:p w14:paraId="12B9AAEF" w14:textId="442D7A95" w:rsidR="00AE74D5" w:rsidRPr="00654310" w:rsidRDefault="002F2786" w:rsidP="00F63D00">
            <w:pPr>
              <w:pStyle w:val="ListParagraph"/>
              <w:ind w:left="0"/>
              <w:rPr>
                <w:rFonts w:ascii="Times New Roman" w:hAnsi="Times New Roman" w:cs="Times New Roman"/>
                <w:sz w:val="24"/>
                <w:szCs w:val="24"/>
              </w:rPr>
            </w:pPr>
            <w:r>
              <w:rPr>
                <w:rFonts w:ascii="Times New Roman" w:hAnsi="Times New Roman" w:cs="Times New Roman"/>
                <w:sz w:val="24"/>
                <w:szCs w:val="24"/>
              </w:rPr>
              <w:t>Covid Impact</w:t>
            </w:r>
          </w:p>
        </w:tc>
        <w:tc>
          <w:tcPr>
            <w:tcW w:w="1709" w:type="dxa"/>
          </w:tcPr>
          <w:p w14:paraId="77DF60F9" w14:textId="532A5821" w:rsidR="00AE74D5" w:rsidRPr="00654310" w:rsidRDefault="002F2786" w:rsidP="00F63D00">
            <w:pPr>
              <w:pStyle w:val="ListParagraph"/>
              <w:ind w:left="0"/>
              <w:rPr>
                <w:rFonts w:ascii="Times New Roman" w:hAnsi="Times New Roman" w:cs="Times New Roman"/>
                <w:sz w:val="24"/>
                <w:szCs w:val="24"/>
              </w:rPr>
            </w:pPr>
            <w:r>
              <w:rPr>
                <w:rFonts w:ascii="Times New Roman" w:hAnsi="Times New Roman" w:cs="Times New Roman"/>
                <w:sz w:val="24"/>
                <w:szCs w:val="24"/>
              </w:rPr>
              <w:t>15%</w:t>
            </w:r>
          </w:p>
        </w:tc>
        <w:tc>
          <w:tcPr>
            <w:tcW w:w="1615" w:type="dxa"/>
          </w:tcPr>
          <w:p w14:paraId="4F981B9B" w14:textId="6A6ACD12" w:rsidR="00AE74D5" w:rsidRPr="00654310" w:rsidRDefault="000D6C80" w:rsidP="00F63D00">
            <w:pPr>
              <w:pStyle w:val="ListParagraph"/>
              <w:ind w:left="0"/>
              <w:rPr>
                <w:rFonts w:ascii="Times New Roman" w:hAnsi="Times New Roman" w:cs="Times New Roman"/>
                <w:sz w:val="24"/>
                <w:szCs w:val="24"/>
              </w:rPr>
            </w:pPr>
            <w:r>
              <w:rPr>
                <w:rFonts w:ascii="Times New Roman" w:hAnsi="Times New Roman" w:cs="Times New Roman"/>
                <w:sz w:val="24"/>
                <w:szCs w:val="24"/>
              </w:rPr>
              <w:t>10</w:t>
            </w:r>
          </w:p>
        </w:tc>
        <w:tc>
          <w:tcPr>
            <w:tcW w:w="1668" w:type="dxa"/>
          </w:tcPr>
          <w:p w14:paraId="1967D98F" w14:textId="457A3144" w:rsidR="00AE74D5" w:rsidRPr="00654310" w:rsidRDefault="00D936E1" w:rsidP="00F63D00">
            <w:pPr>
              <w:pStyle w:val="ListParagraph"/>
              <w:ind w:left="0"/>
              <w:rPr>
                <w:rFonts w:ascii="Times New Roman" w:hAnsi="Times New Roman" w:cs="Times New Roman"/>
                <w:sz w:val="24"/>
                <w:szCs w:val="24"/>
              </w:rPr>
            </w:pPr>
            <w:r>
              <w:rPr>
                <w:rFonts w:ascii="Times New Roman" w:hAnsi="Times New Roman" w:cs="Times New Roman"/>
                <w:sz w:val="24"/>
                <w:szCs w:val="24"/>
              </w:rPr>
              <w:t>2</w:t>
            </w:r>
          </w:p>
        </w:tc>
        <w:tc>
          <w:tcPr>
            <w:tcW w:w="1690" w:type="dxa"/>
          </w:tcPr>
          <w:p w14:paraId="40120B08" w14:textId="3D2E623E" w:rsidR="00AE74D5" w:rsidRPr="00654310" w:rsidRDefault="000D6C80" w:rsidP="00831D33">
            <w:pPr>
              <w:pStyle w:val="ListParagraph"/>
              <w:ind w:left="0"/>
              <w:jc w:val="left"/>
              <w:rPr>
                <w:rFonts w:ascii="Times New Roman" w:hAnsi="Times New Roman" w:cs="Times New Roman"/>
                <w:sz w:val="24"/>
                <w:szCs w:val="24"/>
              </w:rPr>
            </w:pPr>
            <w:r>
              <w:rPr>
                <w:rFonts w:ascii="Times New Roman" w:hAnsi="Times New Roman" w:cs="Times New Roman"/>
                <w:sz w:val="24"/>
                <w:szCs w:val="24"/>
              </w:rPr>
              <w:t xml:space="preserve">Might need </w:t>
            </w:r>
            <w:r w:rsidR="00831D33">
              <w:rPr>
                <w:rFonts w:ascii="Times New Roman" w:hAnsi="Times New Roman" w:cs="Times New Roman"/>
                <w:sz w:val="24"/>
                <w:szCs w:val="24"/>
              </w:rPr>
              <w:t>to optimise time by reducing number of experiments on models</w:t>
            </w:r>
          </w:p>
        </w:tc>
      </w:tr>
      <w:tr w:rsidR="00AE74D5" w14:paraId="73CBC933" w14:textId="77777777" w:rsidTr="003708C3">
        <w:tc>
          <w:tcPr>
            <w:tcW w:w="2378" w:type="dxa"/>
          </w:tcPr>
          <w:p w14:paraId="58D44163" w14:textId="62792358" w:rsidR="00AE74D5" w:rsidRPr="00654310" w:rsidRDefault="00663894" w:rsidP="00F63D00">
            <w:pPr>
              <w:pStyle w:val="ListParagraph"/>
              <w:ind w:left="0"/>
              <w:rPr>
                <w:rFonts w:ascii="Times New Roman" w:hAnsi="Times New Roman" w:cs="Times New Roman"/>
                <w:sz w:val="24"/>
                <w:szCs w:val="24"/>
              </w:rPr>
            </w:pPr>
            <w:r>
              <w:rPr>
                <w:rFonts w:ascii="Times New Roman" w:hAnsi="Times New Roman" w:cs="Times New Roman"/>
                <w:sz w:val="24"/>
                <w:szCs w:val="24"/>
              </w:rPr>
              <w:t>Data Quality issues</w:t>
            </w:r>
          </w:p>
        </w:tc>
        <w:tc>
          <w:tcPr>
            <w:tcW w:w="1709" w:type="dxa"/>
          </w:tcPr>
          <w:p w14:paraId="61DD5B7D" w14:textId="50D784BA" w:rsidR="00AE74D5" w:rsidRPr="00654310" w:rsidRDefault="00663894" w:rsidP="00F63D00">
            <w:pPr>
              <w:pStyle w:val="ListParagraph"/>
              <w:ind w:left="0"/>
              <w:rPr>
                <w:rFonts w:ascii="Times New Roman" w:hAnsi="Times New Roman" w:cs="Times New Roman"/>
                <w:sz w:val="24"/>
                <w:szCs w:val="24"/>
              </w:rPr>
            </w:pPr>
            <w:r>
              <w:rPr>
                <w:rFonts w:ascii="Times New Roman" w:hAnsi="Times New Roman" w:cs="Times New Roman"/>
                <w:sz w:val="24"/>
                <w:szCs w:val="24"/>
              </w:rPr>
              <w:t>15%</w:t>
            </w:r>
          </w:p>
        </w:tc>
        <w:tc>
          <w:tcPr>
            <w:tcW w:w="1615" w:type="dxa"/>
          </w:tcPr>
          <w:p w14:paraId="040BB32A" w14:textId="1856D88A" w:rsidR="00AE74D5" w:rsidRPr="00654310" w:rsidRDefault="001A6583" w:rsidP="00F63D00">
            <w:pPr>
              <w:pStyle w:val="ListParagraph"/>
              <w:ind w:left="0"/>
              <w:rPr>
                <w:rFonts w:ascii="Times New Roman" w:hAnsi="Times New Roman" w:cs="Times New Roman"/>
                <w:sz w:val="24"/>
                <w:szCs w:val="24"/>
              </w:rPr>
            </w:pPr>
            <w:r>
              <w:rPr>
                <w:rFonts w:ascii="Times New Roman" w:hAnsi="Times New Roman" w:cs="Times New Roman"/>
                <w:sz w:val="24"/>
                <w:szCs w:val="24"/>
              </w:rPr>
              <w:t>5</w:t>
            </w:r>
          </w:p>
        </w:tc>
        <w:tc>
          <w:tcPr>
            <w:tcW w:w="1668" w:type="dxa"/>
          </w:tcPr>
          <w:p w14:paraId="4FE5032F" w14:textId="56BDE632" w:rsidR="00AE74D5" w:rsidRPr="00654310" w:rsidRDefault="001A6583" w:rsidP="00F63D00">
            <w:pPr>
              <w:pStyle w:val="ListParagraph"/>
              <w:ind w:left="0"/>
              <w:rPr>
                <w:rFonts w:ascii="Times New Roman" w:hAnsi="Times New Roman" w:cs="Times New Roman"/>
                <w:sz w:val="24"/>
                <w:szCs w:val="24"/>
              </w:rPr>
            </w:pPr>
            <w:r>
              <w:rPr>
                <w:rFonts w:ascii="Times New Roman" w:hAnsi="Times New Roman" w:cs="Times New Roman"/>
                <w:sz w:val="24"/>
                <w:szCs w:val="24"/>
              </w:rPr>
              <w:t>1</w:t>
            </w:r>
          </w:p>
        </w:tc>
        <w:tc>
          <w:tcPr>
            <w:tcW w:w="1690" w:type="dxa"/>
          </w:tcPr>
          <w:p w14:paraId="1FB8135E" w14:textId="4CCFDBDD" w:rsidR="00AE74D5" w:rsidRPr="00654310" w:rsidRDefault="001A6583" w:rsidP="000F128A">
            <w:pPr>
              <w:pStyle w:val="ListParagraph"/>
              <w:ind w:left="0"/>
              <w:jc w:val="left"/>
              <w:rPr>
                <w:rFonts w:ascii="Times New Roman" w:hAnsi="Times New Roman" w:cs="Times New Roman"/>
                <w:sz w:val="24"/>
                <w:szCs w:val="24"/>
              </w:rPr>
            </w:pPr>
            <w:r>
              <w:rPr>
                <w:rFonts w:ascii="Times New Roman" w:hAnsi="Times New Roman" w:cs="Times New Roman"/>
                <w:sz w:val="24"/>
                <w:szCs w:val="24"/>
              </w:rPr>
              <w:t>Clean</w:t>
            </w:r>
            <w:r w:rsidR="00870FF3">
              <w:rPr>
                <w:rFonts w:ascii="Times New Roman" w:hAnsi="Times New Roman" w:cs="Times New Roman"/>
                <w:sz w:val="24"/>
                <w:szCs w:val="24"/>
              </w:rPr>
              <w:t>ing data and more pre-processing.</w:t>
            </w:r>
          </w:p>
        </w:tc>
      </w:tr>
      <w:tr w:rsidR="00AE74D5" w14:paraId="007D797A" w14:textId="77777777" w:rsidTr="003708C3">
        <w:tc>
          <w:tcPr>
            <w:tcW w:w="2378" w:type="dxa"/>
          </w:tcPr>
          <w:p w14:paraId="6BF29160" w14:textId="7B6869C3" w:rsidR="00AE74D5" w:rsidRPr="00654310" w:rsidRDefault="00ED4859" w:rsidP="00F63D00">
            <w:pPr>
              <w:pStyle w:val="ListParagraph"/>
              <w:ind w:left="0"/>
              <w:rPr>
                <w:rFonts w:ascii="Times New Roman" w:hAnsi="Times New Roman" w:cs="Times New Roman"/>
                <w:sz w:val="24"/>
                <w:szCs w:val="24"/>
              </w:rPr>
            </w:pPr>
            <w:r>
              <w:rPr>
                <w:rFonts w:ascii="Times New Roman" w:hAnsi="Times New Roman" w:cs="Times New Roman"/>
                <w:sz w:val="24"/>
                <w:szCs w:val="24"/>
              </w:rPr>
              <w:t>Model Building might take more time than anticipated because of unknown issues, need extra reading etc.</w:t>
            </w:r>
          </w:p>
        </w:tc>
        <w:tc>
          <w:tcPr>
            <w:tcW w:w="1709" w:type="dxa"/>
          </w:tcPr>
          <w:p w14:paraId="53C006C9" w14:textId="04BFC58C" w:rsidR="00AE74D5" w:rsidRPr="00654310" w:rsidRDefault="000D772F" w:rsidP="00F63D00">
            <w:pPr>
              <w:pStyle w:val="ListParagraph"/>
              <w:ind w:left="0"/>
              <w:rPr>
                <w:rFonts w:ascii="Times New Roman" w:hAnsi="Times New Roman" w:cs="Times New Roman"/>
                <w:sz w:val="24"/>
                <w:szCs w:val="24"/>
              </w:rPr>
            </w:pPr>
            <w:r>
              <w:rPr>
                <w:rFonts w:ascii="Times New Roman" w:hAnsi="Times New Roman" w:cs="Times New Roman"/>
                <w:sz w:val="24"/>
                <w:szCs w:val="24"/>
              </w:rPr>
              <w:t>30%</w:t>
            </w:r>
          </w:p>
        </w:tc>
        <w:tc>
          <w:tcPr>
            <w:tcW w:w="1615" w:type="dxa"/>
          </w:tcPr>
          <w:p w14:paraId="08D1310D" w14:textId="20154453" w:rsidR="00AE74D5" w:rsidRPr="00654310" w:rsidRDefault="000E3CC5" w:rsidP="00F63D00">
            <w:pPr>
              <w:pStyle w:val="ListParagraph"/>
              <w:ind w:left="0"/>
              <w:rPr>
                <w:rFonts w:ascii="Times New Roman" w:hAnsi="Times New Roman" w:cs="Times New Roman"/>
                <w:sz w:val="24"/>
                <w:szCs w:val="24"/>
              </w:rPr>
            </w:pPr>
            <w:r>
              <w:rPr>
                <w:rFonts w:ascii="Times New Roman" w:hAnsi="Times New Roman" w:cs="Times New Roman"/>
                <w:sz w:val="24"/>
                <w:szCs w:val="24"/>
              </w:rPr>
              <w:t>10</w:t>
            </w:r>
          </w:p>
        </w:tc>
        <w:tc>
          <w:tcPr>
            <w:tcW w:w="1668" w:type="dxa"/>
          </w:tcPr>
          <w:p w14:paraId="5C538601" w14:textId="6AEAF7D8" w:rsidR="00AE74D5" w:rsidRPr="00654310" w:rsidRDefault="000E3CC5" w:rsidP="00F63D00">
            <w:pPr>
              <w:pStyle w:val="ListParagraph"/>
              <w:ind w:left="0"/>
              <w:rPr>
                <w:rFonts w:ascii="Times New Roman" w:hAnsi="Times New Roman" w:cs="Times New Roman"/>
                <w:sz w:val="24"/>
                <w:szCs w:val="24"/>
              </w:rPr>
            </w:pPr>
            <w:r>
              <w:rPr>
                <w:rFonts w:ascii="Times New Roman" w:hAnsi="Times New Roman" w:cs="Times New Roman"/>
                <w:sz w:val="24"/>
                <w:szCs w:val="24"/>
              </w:rPr>
              <w:t>3</w:t>
            </w:r>
          </w:p>
        </w:tc>
        <w:tc>
          <w:tcPr>
            <w:tcW w:w="1690" w:type="dxa"/>
          </w:tcPr>
          <w:p w14:paraId="0B48BCBE" w14:textId="055EC987" w:rsidR="00AE74D5" w:rsidRPr="00654310" w:rsidRDefault="00D81793" w:rsidP="00223441">
            <w:pPr>
              <w:pStyle w:val="ListParagraph"/>
              <w:ind w:left="0"/>
              <w:jc w:val="left"/>
              <w:rPr>
                <w:rFonts w:ascii="Times New Roman" w:hAnsi="Times New Roman" w:cs="Times New Roman"/>
                <w:sz w:val="24"/>
                <w:szCs w:val="24"/>
              </w:rPr>
            </w:pPr>
            <w:r>
              <w:rPr>
                <w:rFonts w:ascii="Times New Roman" w:hAnsi="Times New Roman" w:cs="Times New Roman"/>
                <w:sz w:val="24"/>
                <w:szCs w:val="24"/>
              </w:rPr>
              <w:t>Will ask for</w:t>
            </w:r>
            <w:r w:rsidR="00BF11A8">
              <w:rPr>
                <w:rFonts w:ascii="Times New Roman" w:hAnsi="Times New Roman" w:cs="Times New Roman"/>
                <w:sz w:val="24"/>
                <w:szCs w:val="24"/>
              </w:rPr>
              <w:t xml:space="preserve"> </w:t>
            </w:r>
            <w:r>
              <w:rPr>
                <w:rFonts w:ascii="Times New Roman" w:hAnsi="Times New Roman" w:cs="Times New Roman"/>
                <w:sz w:val="24"/>
                <w:szCs w:val="24"/>
              </w:rPr>
              <w:t>help from Supervisor, professor</w:t>
            </w:r>
          </w:p>
        </w:tc>
      </w:tr>
    </w:tbl>
    <w:p w14:paraId="7A53054C" w14:textId="7BA20211" w:rsidR="00795D37" w:rsidRDefault="00795D37" w:rsidP="00EB1BB7"/>
    <w:p w14:paraId="113643AF" w14:textId="0EE9A91B" w:rsidR="00B96FF6" w:rsidRDefault="00B96FF6" w:rsidP="00EB1BB7">
      <w:r>
        <w:t>Total Risk exposure is around 8 days that is not very difficult to mitigate.</w:t>
      </w:r>
    </w:p>
    <w:p w14:paraId="35092A94" w14:textId="77777777" w:rsidR="00D466C0" w:rsidRPr="00F63D00" w:rsidRDefault="00D466C0" w:rsidP="00EB1BB7"/>
    <w:p w14:paraId="670A8798" w14:textId="10E206F0" w:rsidR="00221AFB" w:rsidRDefault="00D6656D" w:rsidP="0097146D">
      <w:pPr>
        <w:pStyle w:val="Heading1"/>
        <w:spacing w:line="360" w:lineRule="auto"/>
        <w:ind w:left="0"/>
        <w:jc w:val="both"/>
        <w:rPr>
          <w:rFonts w:cs="Times New Roman"/>
          <w:sz w:val="24"/>
          <w:szCs w:val="24"/>
        </w:rPr>
      </w:pPr>
      <w:r>
        <w:rPr>
          <w:rFonts w:cs="Times New Roman"/>
          <w:sz w:val="24"/>
          <w:szCs w:val="24"/>
        </w:rPr>
        <w:t>3.</w:t>
      </w:r>
      <w:r w:rsidR="002C5358">
        <w:rPr>
          <w:rFonts w:cs="Times New Roman"/>
          <w:sz w:val="24"/>
          <w:szCs w:val="24"/>
        </w:rPr>
        <w:t>9</w:t>
      </w:r>
      <w:r>
        <w:rPr>
          <w:rFonts w:cs="Times New Roman"/>
          <w:sz w:val="24"/>
          <w:szCs w:val="24"/>
        </w:rPr>
        <w:tab/>
        <w:t>Summary</w:t>
      </w:r>
    </w:p>
    <w:p w14:paraId="13C9C168" w14:textId="6081F12A" w:rsidR="00DF3ACE" w:rsidRPr="00454850" w:rsidRDefault="00F76276" w:rsidP="0097146D">
      <w:pPr>
        <w:spacing w:line="360" w:lineRule="auto"/>
        <w:jc w:val="both"/>
        <w:rPr>
          <w:lang w:val="en-GB"/>
        </w:rPr>
      </w:pPr>
      <w:r>
        <w:rPr>
          <w:lang w:val="en-GB"/>
        </w:rPr>
        <w:t>This chapter detailed out the proposed research methodology to perform sentiment analysis and classification on IMDB movie review dataset.</w:t>
      </w:r>
      <w:r w:rsidR="008405AC">
        <w:rPr>
          <w:lang w:val="en-GB"/>
        </w:rPr>
        <w:t xml:space="preserve"> As a summary, Dataset will be downloaded from Kaggle, After EDA and pre-processing steps, </w:t>
      </w:r>
      <w:r w:rsidR="008F1CC6">
        <w:rPr>
          <w:lang w:val="en-GB"/>
        </w:rPr>
        <w:t>three</w:t>
      </w:r>
      <w:r w:rsidR="00AC3F5C">
        <w:rPr>
          <w:lang w:val="en-GB"/>
        </w:rPr>
        <w:t xml:space="preserve"> </w:t>
      </w:r>
      <w:r w:rsidR="00E926B9">
        <w:rPr>
          <w:lang w:val="en-GB"/>
        </w:rPr>
        <w:t xml:space="preserve">different </w:t>
      </w:r>
      <w:r w:rsidR="00AC3F5C">
        <w:rPr>
          <w:lang w:val="en-GB"/>
        </w:rPr>
        <w:t>word</w:t>
      </w:r>
      <w:r w:rsidR="008405AC">
        <w:rPr>
          <w:lang w:val="en-GB"/>
        </w:rPr>
        <w:t xml:space="preserve"> embeddings will be created Word2Vec, TF-IDF and BERT embeddings</w:t>
      </w:r>
      <w:r w:rsidR="00B66CC4">
        <w:rPr>
          <w:lang w:val="en-GB"/>
        </w:rPr>
        <w:t xml:space="preserve"> and then traditional machine learning models will be </w:t>
      </w:r>
      <w:r w:rsidR="0059604E">
        <w:rPr>
          <w:lang w:val="en-GB"/>
        </w:rPr>
        <w:t>created,</w:t>
      </w:r>
      <w:r w:rsidR="00B66CC4">
        <w:rPr>
          <w:lang w:val="en-GB"/>
        </w:rPr>
        <w:t xml:space="preserve"> and performance of these models will be compared.</w:t>
      </w:r>
      <w:r w:rsidR="004569A2">
        <w:rPr>
          <w:lang w:val="en-GB"/>
        </w:rPr>
        <w:t xml:space="preserve"> In the second phase, Transformer model BERT will be </w:t>
      </w:r>
      <w:r w:rsidR="008B555E">
        <w:rPr>
          <w:lang w:val="en-GB"/>
        </w:rPr>
        <w:t>created,</w:t>
      </w:r>
      <w:r w:rsidR="004569A2">
        <w:rPr>
          <w:lang w:val="en-GB"/>
        </w:rPr>
        <w:t xml:space="preserve"> and its performance will be compared with other trained models.</w:t>
      </w:r>
    </w:p>
    <w:p w14:paraId="648D002D" w14:textId="740DAF3F" w:rsidR="00FA6B00" w:rsidRDefault="00FA6B00" w:rsidP="00FA6B00">
      <w:pPr>
        <w:pStyle w:val="Heading1"/>
        <w:spacing w:line="360" w:lineRule="auto"/>
        <w:ind w:left="0"/>
        <w:jc w:val="both"/>
        <w:rPr>
          <w:rFonts w:cs="Times New Roman"/>
          <w:sz w:val="24"/>
          <w:szCs w:val="24"/>
        </w:rPr>
      </w:pPr>
    </w:p>
    <w:p w14:paraId="4C08FFAB" w14:textId="10451FA9" w:rsidR="00454850" w:rsidRDefault="00454850" w:rsidP="00454850">
      <w:pPr>
        <w:rPr>
          <w:lang w:val="en-GB"/>
        </w:rPr>
      </w:pPr>
    </w:p>
    <w:p w14:paraId="46DC5662" w14:textId="77777777" w:rsidR="00454850" w:rsidRPr="00454850" w:rsidRDefault="00454850" w:rsidP="00454850">
      <w:pPr>
        <w:rPr>
          <w:lang w:val="en-GB"/>
        </w:rPr>
      </w:pPr>
    </w:p>
    <w:p w14:paraId="31604FBD" w14:textId="6E6BD13D" w:rsidR="00947D4B" w:rsidRDefault="00947D4B" w:rsidP="00FA6B00">
      <w:pPr>
        <w:pStyle w:val="Heading1"/>
        <w:spacing w:line="360" w:lineRule="auto"/>
        <w:ind w:left="0"/>
        <w:jc w:val="both"/>
        <w:rPr>
          <w:rFonts w:cs="Times New Roman"/>
          <w:sz w:val="24"/>
          <w:szCs w:val="24"/>
        </w:rPr>
      </w:pPr>
      <w:r w:rsidRPr="0043796F">
        <w:rPr>
          <w:rFonts w:cs="Times New Roman"/>
          <w:sz w:val="24"/>
          <w:szCs w:val="24"/>
        </w:rPr>
        <w:lastRenderedPageBreak/>
        <w:t>References</w:t>
      </w:r>
    </w:p>
    <w:p w14:paraId="3947146D" w14:textId="77777777" w:rsidR="00E70B44" w:rsidRPr="00E70B44" w:rsidRDefault="00E70B44" w:rsidP="00E70B44">
      <w:pPr>
        <w:rPr>
          <w:lang w:val="en-GB"/>
        </w:rPr>
      </w:pPr>
    </w:p>
    <w:p w14:paraId="565EE2FB" w14:textId="288C6A34" w:rsidR="00A9409D" w:rsidRPr="00A9409D" w:rsidRDefault="00D2452C" w:rsidP="00A9409D">
      <w:pPr>
        <w:widowControl w:val="0"/>
        <w:autoSpaceDE w:val="0"/>
        <w:autoSpaceDN w:val="0"/>
        <w:adjustRightInd w:val="0"/>
        <w:spacing w:after="160" w:line="360" w:lineRule="auto"/>
        <w:rPr>
          <w:noProof/>
          <w:lang w:val="en-GB"/>
        </w:rPr>
      </w:pPr>
      <w:r w:rsidRPr="0043796F">
        <w:fldChar w:fldCharType="begin" w:fldLock="1"/>
      </w:r>
      <w:r w:rsidRPr="0043796F">
        <w:instrText xml:space="preserve">ADDIN Mendeley Bibliography CSL_BIBLIOGRAPHY </w:instrText>
      </w:r>
      <w:r w:rsidRPr="0043796F">
        <w:fldChar w:fldCharType="separate"/>
      </w:r>
      <w:r w:rsidR="00A9409D" w:rsidRPr="00A9409D">
        <w:rPr>
          <w:noProof/>
          <w:lang w:val="en-GB"/>
        </w:rPr>
        <w:t xml:space="preserve">Al-Saqqa, S. and Awajan, A., (2019) The Use of Word2vec Model in Sentiment Analysis: A Survey. </w:t>
      </w:r>
      <w:r w:rsidR="00A9409D" w:rsidRPr="00A9409D">
        <w:rPr>
          <w:i/>
          <w:iCs/>
          <w:noProof/>
          <w:lang w:val="en-GB"/>
        </w:rPr>
        <w:t>ACM International Conference Proceeding Series</w:t>
      </w:r>
      <w:r w:rsidR="00A9409D" w:rsidRPr="00A9409D">
        <w:rPr>
          <w:noProof/>
          <w:lang w:val="en-GB"/>
        </w:rPr>
        <w:t>, June 2020, pp.39–43.</w:t>
      </w:r>
    </w:p>
    <w:p w14:paraId="11369E96" w14:textId="77777777" w:rsidR="00A9409D" w:rsidRPr="00A9409D" w:rsidRDefault="00A9409D" w:rsidP="00A9409D">
      <w:pPr>
        <w:widowControl w:val="0"/>
        <w:autoSpaceDE w:val="0"/>
        <w:autoSpaceDN w:val="0"/>
        <w:adjustRightInd w:val="0"/>
        <w:spacing w:after="160" w:line="360" w:lineRule="auto"/>
        <w:rPr>
          <w:noProof/>
          <w:lang w:val="en-GB"/>
        </w:rPr>
      </w:pPr>
      <w:r w:rsidRPr="00A9409D">
        <w:rPr>
          <w:noProof/>
          <w:lang w:val="en-GB"/>
        </w:rPr>
        <w:t xml:space="preserve">Anon (2021) </w:t>
      </w:r>
      <w:r w:rsidRPr="00A9409D">
        <w:rPr>
          <w:i/>
          <w:iCs/>
          <w:noProof/>
          <w:lang w:val="en-GB"/>
        </w:rPr>
        <w:t>A Light Introduction to BERT. Pre-training of Deep Bidirectional… | by constanza fierro | dair.ai | Medium</w:t>
      </w:r>
      <w:r w:rsidRPr="00A9409D">
        <w:rPr>
          <w:noProof/>
          <w:lang w:val="en-GB"/>
        </w:rPr>
        <w:t>. [online] Available at: https://medium.com/dair-ai/a-light-introduction-to-bert-2da54f96b68c [Accessed 19 Jun. 2021].</w:t>
      </w:r>
    </w:p>
    <w:p w14:paraId="776EAD71" w14:textId="77777777" w:rsidR="00A9409D" w:rsidRPr="00A9409D" w:rsidRDefault="00A9409D" w:rsidP="00A9409D">
      <w:pPr>
        <w:widowControl w:val="0"/>
        <w:autoSpaceDE w:val="0"/>
        <w:autoSpaceDN w:val="0"/>
        <w:adjustRightInd w:val="0"/>
        <w:spacing w:after="160" w:line="360" w:lineRule="auto"/>
        <w:rPr>
          <w:noProof/>
          <w:lang w:val="en-GB"/>
        </w:rPr>
      </w:pPr>
      <w:r w:rsidRPr="00A9409D">
        <w:rPr>
          <w:noProof/>
          <w:lang w:val="en-GB"/>
        </w:rPr>
        <w:t xml:space="preserve">Anon (2021) </w:t>
      </w:r>
      <w:r w:rsidRPr="00A9409D">
        <w:rPr>
          <w:i/>
          <w:iCs/>
          <w:noProof/>
          <w:lang w:val="en-GB"/>
        </w:rPr>
        <w:t>BERT Explained: State of the art language model for NLP | by Rani Horev | Towards Data Science</w:t>
      </w:r>
      <w:r w:rsidRPr="00A9409D">
        <w:rPr>
          <w:noProof/>
          <w:lang w:val="en-GB"/>
        </w:rPr>
        <w:t>. [online] Available at: https://towardsdatascience.com/bert-explained-state-of-the-art-language-model-for-nlp-f8b21a9b6270 [Accessed 19 Jun. 2021].</w:t>
      </w:r>
    </w:p>
    <w:p w14:paraId="6C00B6CB" w14:textId="77777777" w:rsidR="00A9409D" w:rsidRPr="00A9409D" w:rsidRDefault="00A9409D" w:rsidP="00A9409D">
      <w:pPr>
        <w:widowControl w:val="0"/>
        <w:autoSpaceDE w:val="0"/>
        <w:autoSpaceDN w:val="0"/>
        <w:adjustRightInd w:val="0"/>
        <w:spacing w:after="160" w:line="360" w:lineRule="auto"/>
        <w:rPr>
          <w:noProof/>
          <w:lang w:val="en-GB"/>
        </w:rPr>
      </w:pPr>
      <w:r w:rsidRPr="00A9409D">
        <w:rPr>
          <w:noProof/>
          <w:lang w:val="en-GB"/>
        </w:rPr>
        <w:t xml:space="preserve">Anon (2021) </w:t>
      </w:r>
      <w:r w:rsidRPr="00A9409D">
        <w:rPr>
          <w:i/>
          <w:iCs/>
          <w:noProof/>
          <w:lang w:val="en-GB"/>
        </w:rPr>
        <w:t>BoW Model and TF-IDF For Creating Feature From Text</w:t>
      </w:r>
      <w:r w:rsidRPr="00A9409D">
        <w:rPr>
          <w:noProof/>
          <w:lang w:val="en-GB"/>
        </w:rPr>
        <w:t>. [online] Available at: https://www.analyticsvidhya.com/blog/2020/02/quick-introduction-bag-of-words-bow-tf-idf/ [Accessed 11 Apr. 2021].</w:t>
      </w:r>
    </w:p>
    <w:p w14:paraId="72717591" w14:textId="77777777" w:rsidR="00A9409D" w:rsidRPr="00A9409D" w:rsidRDefault="00A9409D" w:rsidP="00A9409D">
      <w:pPr>
        <w:widowControl w:val="0"/>
        <w:autoSpaceDE w:val="0"/>
        <w:autoSpaceDN w:val="0"/>
        <w:adjustRightInd w:val="0"/>
        <w:spacing w:after="160" w:line="360" w:lineRule="auto"/>
        <w:rPr>
          <w:noProof/>
          <w:lang w:val="en-GB"/>
        </w:rPr>
      </w:pPr>
      <w:r w:rsidRPr="00A9409D">
        <w:rPr>
          <w:noProof/>
          <w:lang w:val="en-GB"/>
        </w:rPr>
        <w:t xml:space="preserve">Anon (2021) </w:t>
      </w:r>
      <w:r w:rsidRPr="00A9409D">
        <w:rPr>
          <w:i/>
          <w:iCs/>
          <w:noProof/>
          <w:lang w:val="en-GB"/>
        </w:rPr>
        <w:t>IMDB Dataset of 50K Movie Reviews | Kaggle</w:t>
      </w:r>
      <w:r w:rsidRPr="00A9409D">
        <w:rPr>
          <w:noProof/>
          <w:lang w:val="en-GB"/>
        </w:rPr>
        <w:t>. [online] Available at: https://www.kaggle.com/lakshmi25npathi/imdb-dataset-of-50k-movie-reviews [Accessed 9 Apr. 2021].</w:t>
      </w:r>
    </w:p>
    <w:p w14:paraId="05B82434" w14:textId="77777777" w:rsidR="00A9409D" w:rsidRPr="00A9409D" w:rsidRDefault="00A9409D" w:rsidP="00A9409D">
      <w:pPr>
        <w:widowControl w:val="0"/>
        <w:autoSpaceDE w:val="0"/>
        <w:autoSpaceDN w:val="0"/>
        <w:adjustRightInd w:val="0"/>
        <w:spacing w:after="160" w:line="360" w:lineRule="auto"/>
        <w:rPr>
          <w:noProof/>
          <w:lang w:val="en-GB"/>
        </w:rPr>
      </w:pPr>
      <w:r w:rsidRPr="00A9409D">
        <w:rPr>
          <w:noProof/>
          <w:lang w:val="en-GB"/>
        </w:rPr>
        <w:t xml:space="preserve">Anon (2021) </w:t>
      </w:r>
      <w:r w:rsidRPr="00A9409D">
        <w:rPr>
          <w:i/>
          <w:iCs/>
          <w:noProof/>
          <w:lang w:val="en-GB"/>
        </w:rPr>
        <w:t>NLP 101: Word2Vec — Skip-gram and CBOW | by Ria Kulshrestha | Towards Data Science</w:t>
      </w:r>
      <w:r w:rsidRPr="00A9409D">
        <w:rPr>
          <w:noProof/>
          <w:lang w:val="en-GB"/>
        </w:rPr>
        <w:t>. [online] Available at: https://towardsdatascience.com/nlp-101-word2vec-skip-gram-and-cbow-93512ee24314 [Accessed 11 Apr. 2021].</w:t>
      </w:r>
    </w:p>
    <w:p w14:paraId="0451A15B" w14:textId="77777777" w:rsidR="00A9409D" w:rsidRPr="00A9409D" w:rsidRDefault="00A9409D" w:rsidP="00A9409D">
      <w:pPr>
        <w:widowControl w:val="0"/>
        <w:autoSpaceDE w:val="0"/>
        <w:autoSpaceDN w:val="0"/>
        <w:adjustRightInd w:val="0"/>
        <w:spacing w:after="160" w:line="360" w:lineRule="auto"/>
        <w:rPr>
          <w:noProof/>
          <w:lang w:val="en-GB"/>
        </w:rPr>
      </w:pPr>
      <w:r w:rsidRPr="00A9409D">
        <w:rPr>
          <w:noProof/>
          <w:lang w:val="en-GB"/>
        </w:rPr>
        <w:t xml:space="preserve">Anon (2021) </w:t>
      </w:r>
      <w:r w:rsidRPr="00A9409D">
        <w:rPr>
          <w:i/>
          <w:iCs/>
          <w:noProof/>
          <w:lang w:val="en-GB"/>
        </w:rPr>
        <w:t>What is BERT | BERT For Text Classification</w:t>
      </w:r>
      <w:r w:rsidRPr="00A9409D">
        <w:rPr>
          <w:noProof/>
          <w:lang w:val="en-GB"/>
        </w:rPr>
        <w:t>. [online] Available at: https://www.analyticsvidhya.com/blog/2019/09/demystifying-bert-groundbreaking-nlp-framework/ [Accessed 11 Apr. 2021].</w:t>
      </w:r>
    </w:p>
    <w:p w14:paraId="4AA7D7F4" w14:textId="77777777" w:rsidR="00A9409D" w:rsidRPr="00A9409D" w:rsidRDefault="00A9409D" w:rsidP="00A9409D">
      <w:pPr>
        <w:widowControl w:val="0"/>
        <w:autoSpaceDE w:val="0"/>
        <w:autoSpaceDN w:val="0"/>
        <w:adjustRightInd w:val="0"/>
        <w:spacing w:after="160" w:line="360" w:lineRule="auto"/>
        <w:rPr>
          <w:noProof/>
          <w:lang w:val="en-GB"/>
        </w:rPr>
      </w:pPr>
      <w:r w:rsidRPr="00A9409D">
        <w:rPr>
          <w:noProof/>
          <w:lang w:val="en-GB"/>
        </w:rPr>
        <w:t xml:space="preserve">Bansal, B. and Srivastava, S., (2018) Sentiment classification of online consumer reviews using word vector representations. </w:t>
      </w:r>
      <w:r w:rsidRPr="00A9409D">
        <w:rPr>
          <w:i/>
          <w:iCs/>
          <w:noProof/>
          <w:lang w:val="en-GB"/>
        </w:rPr>
        <w:t>Procedia Computer Science</w:t>
      </w:r>
      <w:r w:rsidRPr="00A9409D">
        <w:rPr>
          <w:noProof/>
          <w:lang w:val="en-GB"/>
        </w:rPr>
        <w:t>, [online] 132, pp.1147–1153. Available at: https://doi.org/10.1016/j.procs.2018.05.029.</w:t>
      </w:r>
    </w:p>
    <w:p w14:paraId="241498D0" w14:textId="77777777" w:rsidR="00A9409D" w:rsidRPr="00A9409D" w:rsidRDefault="00A9409D" w:rsidP="00A9409D">
      <w:pPr>
        <w:widowControl w:val="0"/>
        <w:autoSpaceDE w:val="0"/>
        <w:autoSpaceDN w:val="0"/>
        <w:adjustRightInd w:val="0"/>
        <w:spacing w:after="160" w:line="360" w:lineRule="auto"/>
        <w:rPr>
          <w:noProof/>
          <w:lang w:val="en-GB"/>
        </w:rPr>
      </w:pPr>
      <w:r w:rsidRPr="00A9409D">
        <w:rPr>
          <w:noProof/>
          <w:lang w:val="en-GB"/>
        </w:rPr>
        <w:t xml:space="preserve">Bayhaqy, A., Sfenrianto, S., Nainggolan, K. and Kaburuan, E.R., (2018) Sentiment Analysis about E-Commerce from Tweets Using Decision Tree, K-Nearest Neighbor, and Naïve Bayes. </w:t>
      </w:r>
      <w:r w:rsidRPr="00A9409D">
        <w:rPr>
          <w:i/>
          <w:iCs/>
          <w:noProof/>
          <w:lang w:val="en-GB"/>
        </w:rPr>
        <w:t>2018 International Conference on Orange Technologies, ICOT 2018</w:t>
      </w:r>
      <w:r w:rsidRPr="00A9409D">
        <w:rPr>
          <w:noProof/>
          <w:lang w:val="en-GB"/>
        </w:rPr>
        <w:t>.</w:t>
      </w:r>
    </w:p>
    <w:p w14:paraId="45372FFD" w14:textId="77777777" w:rsidR="00A9409D" w:rsidRPr="00A9409D" w:rsidRDefault="00A9409D" w:rsidP="00A9409D">
      <w:pPr>
        <w:widowControl w:val="0"/>
        <w:autoSpaceDE w:val="0"/>
        <w:autoSpaceDN w:val="0"/>
        <w:adjustRightInd w:val="0"/>
        <w:spacing w:after="160" w:line="360" w:lineRule="auto"/>
        <w:rPr>
          <w:noProof/>
          <w:lang w:val="en-GB"/>
        </w:rPr>
      </w:pPr>
      <w:r w:rsidRPr="00A9409D">
        <w:rPr>
          <w:noProof/>
          <w:lang w:val="en-GB"/>
        </w:rPr>
        <w:t xml:space="preserve">Devlin, J., Chang, M.W., Lee, K. and Toutanova, K., (2019) BERT: Pre-training of deep bidirectional transformers for language understanding. </w:t>
      </w:r>
      <w:r w:rsidRPr="00A9409D">
        <w:rPr>
          <w:i/>
          <w:iCs/>
          <w:noProof/>
          <w:lang w:val="en-GB"/>
        </w:rPr>
        <w:t xml:space="preserve">NAACL HLT 2019 - 2019 Conference of the North American Chapter of the Association for Computational Linguistics: Human </w:t>
      </w:r>
      <w:r w:rsidRPr="00A9409D">
        <w:rPr>
          <w:i/>
          <w:iCs/>
          <w:noProof/>
          <w:lang w:val="en-GB"/>
        </w:rPr>
        <w:lastRenderedPageBreak/>
        <w:t>Language Technologies - Proceedings of the Conference</w:t>
      </w:r>
      <w:r w:rsidRPr="00A9409D">
        <w:rPr>
          <w:noProof/>
          <w:lang w:val="en-GB"/>
        </w:rPr>
        <w:t>, 1, pp.4171–4186.</w:t>
      </w:r>
    </w:p>
    <w:p w14:paraId="7138E13D" w14:textId="77777777" w:rsidR="00A9409D" w:rsidRPr="00A9409D" w:rsidRDefault="00A9409D" w:rsidP="00A9409D">
      <w:pPr>
        <w:widowControl w:val="0"/>
        <w:autoSpaceDE w:val="0"/>
        <w:autoSpaceDN w:val="0"/>
        <w:adjustRightInd w:val="0"/>
        <w:spacing w:after="160" w:line="360" w:lineRule="auto"/>
        <w:rPr>
          <w:noProof/>
          <w:lang w:val="en-GB"/>
        </w:rPr>
      </w:pPr>
      <w:r w:rsidRPr="00A9409D">
        <w:rPr>
          <w:noProof/>
          <w:lang w:val="en-GB"/>
        </w:rPr>
        <w:t xml:space="preserve">Dey, S., Wasif, S., Tonmoy, D.S., Sultana, S., Sarkar, J. and Dey, M., (2020) A Comparative Study of Support Vector Machine and Naive Bayes Classifier for Sentiment Analysis on Amazon Product Reviews. </w:t>
      </w:r>
      <w:r w:rsidRPr="00A9409D">
        <w:rPr>
          <w:i/>
          <w:iCs/>
          <w:noProof/>
          <w:lang w:val="en-GB"/>
        </w:rPr>
        <w:t>2020 International Conference on Contemporary Computing and Applications, IC3A 2020</w:t>
      </w:r>
      <w:r w:rsidRPr="00A9409D">
        <w:rPr>
          <w:noProof/>
          <w:lang w:val="en-GB"/>
        </w:rPr>
        <w:t>, pp.217–220.</w:t>
      </w:r>
    </w:p>
    <w:p w14:paraId="2E25C351" w14:textId="77777777" w:rsidR="00A9409D" w:rsidRPr="00A9409D" w:rsidRDefault="00A9409D" w:rsidP="00A9409D">
      <w:pPr>
        <w:widowControl w:val="0"/>
        <w:autoSpaceDE w:val="0"/>
        <w:autoSpaceDN w:val="0"/>
        <w:adjustRightInd w:val="0"/>
        <w:spacing w:after="160" w:line="360" w:lineRule="auto"/>
        <w:rPr>
          <w:noProof/>
          <w:lang w:val="en-GB"/>
        </w:rPr>
      </w:pPr>
      <w:r w:rsidRPr="00A9409D">
        <w:rPr>
          <w:noProof/>
          <w:lang w:val="en-GB"/>
        </w:rPr>
        <w:t xml:space="preserve">Dhola, K. and Saradva, M., (2021) A comparative evaluation of traditional machine learning and deep learning classification techniques for sentiment analysis. </w:t>
      </w:r>
      <w:r w:rsidRPr="00A9409D">
        <w:rPr>
          <w:i/>
          <w:iCs/>
          <w:noProof/>
          <w:lang w:val="en-GB"/>
        </w:rPr>
        <w:t>Proceedings of the Confluence 2021: 11th International Conference on Cloud Computing, Data Science and Engineering</w:t>
      </w:r>
      <w:r w:rsidRPr="00A9409D">
        <w:rPr>
          <w:noProof/>
          <w:lang w:val="en-GB"/>
        </w:rPr>
        <w:t>, pp.932–936.</w:t>
      </w:r>
    </w:p>
    <w:p w14:paraId="79C2D277" w14:textId="77777777" w:rsidR="00A9409D" w:rsidRPr="00A9409D" w:rsidRDefault="00A9409D" w:rsidP="00A9409D">
      <w:pPr>
        <w:widowControl w:val="0"/>
        <w:autoSpaceDE w:val="0"/>
        <w:autoSpaceDN w:val="0"/>
        <w:adjustRightInd w:val="0"/>
        <w:spacing w:after="160" w:line="360" w:lineRule="auto"/>
        <w:rPr>
          <w:noProof/>
          <w:lang w:val="en-GB"/>
        </w:rPr>
      </w:pPr>
      <w:r w:rsidRPr="00A9409D">
        <w:rPr>
          <w:noProof/>
          <w:lang w:val="en-GB"/>
        </w:rPr>
        <w:t xml:space="preserve">Haque, M.R., Akter Lima, S. and Mishu, S.Z., (2019) Performance Analysis of Different Neural Networks for Sentiment Analysis on IMDb Movie Reviews. </w:t>
      </w:r>
      <w:r w:rsidRPr="00A9409D">
        <w:rPr>
          <w:i/>
          <w:iCs/>
          <w:noProof/>
          <w:lang w:val="en-GB"/>
        </w:rPr>
        <w:t>3rd International Conference on Electrical, Computer and Telecommunication Engineering, ICECTE 2019</w:t>
      </w:r>
      <w:r w:rsidRPr="00A9409D">
        <w:rPr>
          <w:noProof/>
          <w:lang w:val="en-GB"/>
        </w:rPr>
        <w:t>, pp.161–164.</w:t>
      </w:r>
    </w:p>
    <w:p w14:paraId="4211097B" w14:textId="77777777" w:rsidR="00A9409D" w:rsidRPr="00A9409D" w:rsidRDefault="00A9409D" w:rsidP="00A9409D">
      <w:pPr>
        <w:widowControl w:val="0"/>
        <w:autoSpaceDE w:val="0"/>
        <w:autoSpaceDN w:val="0"/>
        <w:adjustRightInd w:val="0"/>
        <w:spacing w:after="160" w:line="360" w:lineRule="auto"/>
        <w:rPr>
          <w:noProof/>
          <w:lang w:val="en-GB"/>
        </w:rPr>
      </w:pPr>
      <w:r w:rsidRPr="00A9409D">
        <w:rPr>
          <w:noProof/>
          <w:lang w:val="en-GB"/>
        </w:rPr>
        <w:t xml:space="preserve">Hossain, R., Ahamed, F., Zannat, R. and Rabbani, M.G., (2020) Comparative Sentiment Analysis using Difference Types of Machine Learning Algorithm. </w:t>
      </w:r>
      <w:r w:rsidRPr="00A9409D">
        <w:rPr>
          <w:i/>
          <w:iCs/>
          <w:noProof/>
          <w:lang w:val="en-GB"/>
        </w:rPr>
        <w:t>Proceedings of the 2019 8th International Conference on System Modeling and Advancement in Research Trends, SMART 2019</w:t>
      </w:r>
      <w:r w:rsidRPr="00A9409D">
        <w:rPr>
          <w:noProof/>
          <w:lang w:val="en-GB"/>
        </w:rPr>
        <w:t>, pp.329–333.</w:t>
      </w:r>
    </w:p>
    <w:p w14:paraId="22A57D0A" w14:textId="77777777" w:rsidR="00A9409D" w:rsidRPr="00A9409D" w:rsidRDefault="00A9409D" w:rsidP="00A9409D">
      <w:pPr>
        <w:widowControl w:val="0"/>
        <w:autoSpaceDE w:val="0"/>
        <w:autoSpaceDN w:val="0"/>
        <w:adjustRightInd w:val="0"/>
        <w:spacing w:after="160" w:line="360" w:lineRule="auto"/>
        <w:rPr>
          <w:noProof/>
          <w:lang w:val="en-GB"/>
        </w:rPr>
      </w:pPr>
      <w:r w:rsidRPr="00A9409D">
        <w:rPr>
          <w:noProof/>
          <w:lang w:val="en-GB"/>
        </w:rPr>
        <w:t xml:space="preserve">Indulkar, Y. and Patil, A., (2020) Sentiment Analysis of Uber Ola using Deep Learning. </w:t>
      </w:r>
      <w:r w:rsidRPr="00A9409D">
        <w:rPr>
          <w:i/>
          <w:iCs/>
          <w:noProof/>
          <w:lang w:val="en-GB"/>
        </w:rPr>
        <w:t>Proceedings - International Conference on Smart Electronics and Communication, ICOSEC 2020</w:t>
      </w:r>
      <w:r w:rsidRPr="00A9409D">
        <w:rPr>
          <w:noProof/>
          <w:lang w:val="en-GB"/>
        </w:rPr>
        <w:t>, Icosec, pp.21–27.</w:t>
      </w:r>
    </w:p>
    <w:p w14:paraId="41BABBCE" w14:textId="77777777" w:rsidR="00A9409D" w:rsidRPr="00A9409D" w:rsidRDefault="00A9409D" w:rsidP="00A9409D">
      <w:pPr>
        <w:widowControl w:val="0"/>
        <w:autoSpaceDE w:val="0"/>
        <w:autoSpaceDN w:val="0"/>
        <w:adjustRightInd w:val="0"/>
        <w:spacing w:after="160" w:line="360" w:lineRule="auto"/>
        <w:rPr>
          <w:noProof/>
          <w:lang w:val="en-GB"/>
        </w:rPr>
      </w:pPr>
      <w:r w:rsidRPr="00A9409D">
        <w:rPr>
          <w:noProof/>
          <w:lang w:val="en-GB"/>
        </w:rPr>
        <w:t xml:space="preserve">Kumar Singh, P., Sharma, S. and Paul, S., (2020) Identifying hidden sentiment in text using deep neural network. </w:t>
      </w:r>
      <w:r w:rsidRPr="00A9409D">
        <w:rPr>
          <w:i/>
          <w:iCs/>
          <w:noProof/>
          <w:lang w:val="en-GB"/>
        </w:rPr>
        <w:t>2nd International Conference on Data, Engineering and Applications, IDEA 2020</w:t>
      </w:r>
      <w:r w:rsidRPr="00A9409D">
        <w:rPr>
          <w:noProof/>
          <w:lang w:val="en-GB"/>
        </w:rPr>
        <w:t>, pp.14–18.</w:t>
      </w:r>
    </w:p>
    <w:p w14:paraId="33C39924" w14:textId="77777777" w:rsidR="00A9409D" w:rsidRPr="00A9409D" w:rsidRDefault="00A9409D" w:rsidP="00A9409D">
      <w:pPr>
        <w:widowControl w:val="0"/>
        <w:autoSpaceDE w:val="0"/>
        <w:autoSpaceDN w:val="0"/>
        <w:adjustRightInd w:val="0"/>
        <w:spacing w:after="160" w:line="360" w:lineRule="auto"/>
        <w:rPr>
          <w:noProof/>
          <w:lang w:val="en-GB"/>
        </w:rPr>
      </w:pPr>
      <w:r w:rsidRPr="00A9409D">
        <w:rPr>
          <w:noProof/>
          <w:lang w:val="en-GB"/>
        </w:rPr>
        <w:t>Mengistie, T.T. and Kumar, D., (2021) COVID-19 Public Reviews.</w:t>
      </w:r>
    </w:p>
    <w:p w14:paraId="71D6C29B" w14:textId="77777777" w:rsidR="00A9409D" w:rsidRPr="00A9409D" w:rsidRDefault="00A9409D" w:rsidP="00A9409D">
      <w:pPr>
        <w:widowControl w:val="0"/>
        <w:autoSpaceDE w:val="0"/>
        <w:autoSpaceDN w:val="0"/>
        <w:adjustRightInd w:val="0"/>
        <w:spacing w:after="160" w:line="360" w:lineRule="auto"/>
        <w:rPr>
          <w:noProof/>
          <w:lang w:val="en-GB"/>
        </w:rPr>
      </w:pPr>
      <w:r w:rsidRPr="00A9409D">
        <w:rPr>
          <w:noProof/>
          <w:lang w:val="en-GB"/>
        </w:rPr>
        <w:t xml:space="preserve">Mohbey, K.K., (2021) Sentiment analysis for product rating using a deep learning approach. </w:t>
      </w:r>
      <w:r w:rsidRPr="00A9409D">
        <w:rPr>
          <w:i/>
          <w:iCs/>
          <w:noProof/>
          <w:lang w:val="en-GB"/>
        </w:rPr>
        <w:t>Proceedings - International Conference on Artificial Intelligence and Smart Systems, ICAIS 2021</w:t>
      </w:r>
      <w:r w:rsidRPr="00A9409D">
        <w:rPr>
          <w:noProof/>
          <w:lang w:val="en-GB"/>
        </w:rPr>
        <w:t>, pp.121–126.</w:t>
      </w:r>
    </w:p>
    <w:p w14:paraId="56F4ADEB" w14:textId="77777777" w:rsidR="00A9409D" w:rsidRPr="00A9409D" w:rsidRDefault="00A9409D" w:rsidP="00A9409D">
      <w:pPr>
        <w:widowControl w:val="0"/>
        <w:autoSpaceDE w:val="0"/>
        <w:autoSpaceDN w:val="0"/>
        <w:adjustRightInd w:val="0"/>
        <w:spacing w:after="160" w:line="360" w:lineRule="auto"/>
        <w:rPr>
          <w:noProof/>
          <w:lang w:val="en-GB"/>
        </w:rPr>
      </w:pPr>
      <w:r w:rsidRPr="00A9409D">
        <w:rPr>
          <w:noProof/>
          <w:lang w:val="en-GB"/>
        </w:rPr>
        <w:t xml:space="preserve">Moolthaisong, K. and Songpan, W., (2020) Emotion Analysis and Classification of Movie Reviews Using Data Mining. </w:t>
      </w:r>
      <w:r w:rsidRPr="00A9409D">
        <w:rPr>
          <w:i/>
          <w:iCs/>
          <w:noProof/>
          <w:lang w:val="en-GB"/>
        </w:rPr>
        <w:t>2020 International Conference on Data Science, Artificial Intelligence, and Business Analytics, DATABIA 2020 - Proceedings</w:t>
      </w:r>
      <w:r w:rsidRPr="00A9409D">
        <w:rPr>
          <w:noProof/>
          <w:lang w:val="en-GB"/>
        </w:rPr>
        <w:t>, pp.89–92.</w:t>
      </w:r>
    </w:p>
    <w:p w14:paraId="03C0E2B9" w14:textId="77777777" w:rsidR="00A9409D" w:rsidRPr="00A9409D" w:rsidRDefault="00A9409D" w:rsidP="00A9409D">
      <w:pPr>
        <w:widowControl w:val="0"/>
        <w:autoSpaceDE w:val="0"/>
        <w:autoSpaceDN w:val="0"/>
        <w:adjustRightInd w:val="0"/>
        <w:spacing w:after="160" w:line="360" w:lineRule="auto"/>
        <w:rPr>
          <w:noProof/>
          <w:lang w:val="en-GB"/>
        </w:rPr>
      </w:pPr>
      <w:r w:rsidRPr="00A9409D">
        <w:rPr>
          <w:noProof/>
          <w:lang w:val="en-GB"/>
        </w:rPr>
        <w:lastRenderedPageBreak/>
        <w:t xml:space="preserve">Pipalia, K., Bhadja, R. and Shukla, M., (2020) Comparative analysis of different transformer based architectures used in sentiment analysis. </w:t>
      </w:r>
      <w:r w:rsidRPr="00A9409D">
        <w:rPr>
          <w:i/>
          <w:iCs/>
          <w:noProof/>
          <w:lang w:val="en-GB"/>
        </w:rPr>
        <w:t>Proceedings of the 2020 9th International Conference on System Modeling and Advancement in Research Trends, SMART 2020</w:t>
      </w:r>
      <w:r w:rsidRPr="00A9409D">
        <w:rPr>
          <w:noProof/>
          <w:lang w:val="en-GB"/>
        </w:rPr>
        <w:t>, pp.411–415.</w:t>
      </w:r>
    </w:p>
    <w:p w14:paraId="19C67839" w14:textId="77777777" w:rsidR="00A9409D" w:rsidRPr="00A9409D" w:rsidRDefault="00A9409D" w:rsidP="00A9409D">
      <w:pPr>
        <w:widowControl w:val="0"/>
        <w:autoSpaceDE w:val="0"/>
        <w:autoSpaceDN w:val="0"/>
        <w:adjustRightInd w:val="0"/>
        <w:spacing w:after="160" w:line="360" w:lineRule="auto"/>
        <w:rPr>
          <w:noProof/>
          <w:lang w:val="en-GB"/>
        </w:rPr>
      </w:pPr>
      <w:r w:rsidRPr="00A9409D">
        <w:rPr>
          <w:noProof/>
          <w:lang w:val="en-GB"/>
        </w:rPr>
        <w:t xml:space="preserve">Pradha, S., Halgamuge, M.N. and Tran Quoc Vinh, N., (2019) Effective text data preprocessing technique for sentiment analysis in social media data. </w:t>
      </w:r>
      <w:r w:rsidRPr="00A9409D">
        <w:rPr>
          <w:i/>
          <w:iCs/>
          <w:noProof/>
          <w:lang w:val="en-GB"/>
        </w:rPr>
        <w:t>Proceedings of 2019 11th International Conference on Knowledge and Systems Engineering, KSE 2019</w:t>
      </w:r>
      <w:r w:rsidRPr="00A9409D">
        <w:rPr>
          <w:noProof/>
          <w:lang w:val="en-GB"/>
        </w:rPr>
        <w:t>.</w:t>
      </w:r>
    </w:p>
    <w:p w14:paraId="6DFEF234" w14:textId="77777777" w:rsidR="00A9409D" w:rsidRPr="00A9409D" w:rsidRDefault="00A9409D" w:rsidP="00A9409D">
      <w:pPr>
        <w:widowControl w:val="0"/>
        <w:autoSpaceDE w:val="0"/>
        <w:autoSpaceDN w:val="0"/>
        <w:adjustRightInd w:val="0"/>
        <w:spacing w:after="160" w:line="360" w:lineRule="auto"/>
        <w:rPr>
          <w:noProof/>
          <w:lang w:val="en-GB"/>
        </w:rPr>
      </w:pPr>
      <w:r w:rsidRPr="00A9409D">
        <w:rPr>
          <w:noProof/>
          <w:lang w:val="en-GB"/>
        </w:rPr>
        <w:t xml:space="preserve">Qaisar, S.M., (2020) Sentiment Analysis of IMDb Movie Reviews Using Long Short-Term Memory. </w:t>
      </w:r>
      <w:r w:rsidRPr="00A9409D">
        <w:rPr>
          <w:i/>
          <w:iCs/>
          <w:noProof/>
          <w:lang w:val="en-GB"/>
        </w:rPr>
        <w:t>2020 2nd International Conference on Computer and Information Sciences, ICCIS 2020</w:t>
      </w:r>
      <w:r w:rsidRPr="00A9409D">
        <w:rPr>
          <w:noProof/>
          <w:lang w:val="en-GB"/>
        </w:rPr>
        <w:t>, pp.7–10.</w:t>
      </w:r>
    </w:p>
    <w:p w14:paraId="689EAA60" w14:textId="77777777" w:rsidR="00A9409D" w:rsidRPr="00A9409D" w:rsidRDefault="00A9409D" w:rsidP="00A9409D">
      <w:pPr>
        <w:widowControl w:val="0"/>
        <w:autoSpaceDE w:val="0"/>
        <w:autoSpaceDN w:val="0"/>
        <w:adjustRightInd w:val="0"/>
        <w:spacing w:after="160" w:line="360" w:lineRule="auto"/>
        <w:rPr>
          <w:noProof/>
          <w:lang w:val="en-GB"/>
        </w:rPr>
      </w:pPr>
      <w:r w:rsidRPr="00A9409D">
        <w:rPr>
          <w:noProof/>
          <w:lang w:val="en-GB"/>
        </w:rPr>
        <w:t xml:space="preserve">Sahu, T.P. and Ahuja, S., (2016) Sentiment analysis of movie reviews: A study on feature selection and classification algorithms. </w:t>
      </w:r>
      <w:r w:rsidRPr="00A9409D">
        <w:rPr>
          <w:i/>
          <w:iCs/>
          <w:noProof/>
          <w:lang w:val="en-GB"/>
        </w:rPr>
        <w:t>International Conference on Microelectronics, Computing and Communication, MicroCom 2016</w:t>
      </w:r>
      <w:r w:rsidRPr="00A9409D">
        <w:rPr>
          <w:noProof/>
          <w:lang w:val="en-GB"/>
        </w:rPr>
        <w:t>, pp.0–5.</w:t>
      </w:r>
    </w:p>
    <w:p w14:paraId="29FB1DE3" w14:textId="77777777" w:rsidR="00A9409D" w:rsidRPr="00A9409D" w:rsidRDefault="00A9409D" w:rsidP="00A9409D">
      <w:pPr>
        <w:widowControl w:val="0"/>
        <w:autoSpaceDE w:val="0"/>
        <w:autoSpaceDN w:val="0"/>
        <w:adjustRightInd w:val="0"/>
        <w:spacing w:after="160" w:line="360" w:lineRule="auto"/>
        <w:rPr>
          <w:noProof/>
          <w:lang w:val="en-GB"/>
        </w:rPr>
      </w:pPr>
      <w:r w:rsidRPr="00A9409D">
        <w:rPr>
          <w:noProof/>
          <w:lang w:val="en-GB"/>
        </w:rPr>
        <w:t xml:space="preserve">Salur, M.U. and Aydin, I., (2020) A Novel Hybrid Deep Learning Model for Sentiment Classification. </w:t>
      </w:r>
      <w:r w:rsidRPr="00A9409D">
        <w:rPr>
          <w:i/>
          <w:iCs/>
          <w:noProof/>
          <w:lang w:val="en-GB"/>
        </w:rPr>
        <w:t>IEEE Access</w:t>
      </w:r>
      <w:r w:rsidRPr="00A9409D">
        <w:rPr>
          <w:noProof/>
          <w:lang w:val="en-GB"/>
        </w:rPr>
        <w:t>, 8, pp.58080–58093.</w:t>
      </w:r>
    </w:p>
    <w:p w14:paraId="21B64E5B" w14:textId="77777777" w:rsidR="00A9409D" w:rsidRPr="00A9409D" w:rsidRDefault="00A9409D" w:rsidP="00A9409D">
      <w:pPr>
        <w:widowControl w:val="0"/>
        <w:autoSpaceDE w:val="0"/>
        <w:autoSpaceDN w:val="0"/>
        <w:adjustRightInd w:val="0"/>
        <w:spacing w:after="160" w:line="360" w:lineRule="auto"/>
        <w:rPr>
          <w:noProof/>
          <w:lang w:val="en-GB"/>
        </w:rPr>
      </w:pPr>
      <w:r w:rsidRPr="00A9409D">
        <w:rPr>
          <w:noProof/>
          <w:lang w:val="en-GB"/>
        </w:rPr>
        <w:t xml:space="preserve">Seo, S., Kim, C., Kim, H., Mo, K. and Kang, P., (2020) Comparative Study of Deep Learning-Based Sentiment Classification. </w:t>
      </w:r>
      <w:r w:rsidRPr="00A9409D">
        <w:rPr>
          <w:i/>
          <w:iCs/>
          <w:noProof/>
          <w:lang w:val="en-GB"/>
        </w:rPr>
        <w:t>IEEE Access</w:t>
      </w:r>
      <w:r w:rsidRPr="00A9409D">
        <w:rPr>
          <w:noProof/>
          <w:lang w:val="en-GB"/>
        </w:rPr>
        <w:t>, 8, pp.6861–6875.</w:t>
      </w:r>
    </w:p>
    <w:p w14:paraId="69E8B812" w14:textId="77777777" w:rsidR="00A9409D" w:rsidRPr="00A9409D" w:rsidRDefault="00A9409D" w:rsidP="00A9409D">
      <w:pPr>
        <w:widowControl w:val="0"/>
        <w:autoSpaceDE w:val="0"/>
        <w:autoSpaceDN w:val="0"/>
        <w:adjustRightInd w:val="0"/>
        <w:spacing w:after="160" w:line="360" w:lineRule="auto"/>
        <w:rPr>
          <w:noProof/>
          <w:lang w:val="en-GB"/>
        </w:rPr>
      </w:pPr>
      <w:r w:rsidRPr="00A9409D">
        <w:rPr>
          <w:noProof/>
          <w:lang w:val="en-GB"/>
        </w:rPr>
        <w:t>Shehu, S.A., Mohammed, A.D. and Abdullahi, I.M., (2020) An Optimized Customers Sentiment Analysis Model Using Pastoralist Optimization Algorithm ( POA ) and Deep Learning. pp.132–139.</w:t>
      </w:r>
    </w:p>
    <w:p w14:paraId="1FEA8187" w14:textId="77777777" w:rsidR="00A9409D" w:rsidRPr="00A9409D" w:rsidRDefault="00A9409D" w:rsidP="00A9409D">
      <w:pPr>
        <w:widowControl w:val="0"/>
        <w:autoSpaceDE w:val="0"/>
        <w:autoSpaceDN w:val="0"/>
        <w:adjustRightInd w:val="0"/>
        <w:spacing w:after="160" w:line="360" w:lineRule="auto"/>
        <w:rPr>
          <w:noProof/>
          <w:lang w:val="en-GB"/>
        </w:rPr>
      </w:pPr>
      <w:r w:rsidRPr="00A9409D">
        <w:rPr>
          <w:noProof/>
          <w:lang w:val="en-GB"/>
        </w:rPr>
        <w:t xml:space="preserve">Singh, H., Yadav, A., Bansal, R. and Mala, S., (2021) Understanding brand authenticity sentiments using big data analytics. </w:t>
      </w:r>
      <w:r w:rsidRPr="00A9409D">
        <w:rPr>
          <w:i/>
          <w:iCs/>
          <w:noProof/>
          <w:lang w:val="en-GB"/>
        </w:rPr>
        <w:t>Proceedings of the Confluence 2021: 11th International Conference on Cloud Computing, Data Science and Engineering</w:t>
      </w:r>
      <w:r w:rsidRPr="00A9409D">
        <w:rPr>
          <w:noProof/>
          <w:lang w:val="en-GB"/>
        </w:rPr>
        <w:t>, pp.304–308.</w:t>
      </w:r>
    </w:p>
    <w:p w14:paraId="0277DC9B" w14:textId="77777777" w:rsidR="00A9409D" w:rsidRPr="00A9409D" w:rsidRDefault="00A9409D" w:rsidP="00A9409D">
      <w:pPr>
        <w:widowControl w:val="0"/>
        <w:autoSpaceDE w:val="0"/>
        <w:autoSpaceDN w:val="0"/>
        <w:adjustRightInd w:val="0"/>
        <w:spacing w:after="160" w:line="360" w:lineRule="auto"/>
        <w:rPr>
          <w:noProof/>
          <w:lang w:val="en-GB"/>
        </w:rPr>
      </w:pPr>
      <w:r w:rsidRPr="00A9409D">
        <w:rPr>
          <w:noProof/>
          <w:lang w:val="en-GB"/>
        </w:rPr>
        <w:t xml:space="preserve">Tamara, K. and Milićević, N., (2018) Comparing Sentiment Analysis and Document Representation Methods of Amazon Reviews. </w:t>
      </w:r>
      <w:r w:rsidRPr="00A9409D">
        <w:rPr>
          <w:i/>
          <w:iCs/>
          <w:noProof/>
          <w:lang w:val="en-GB"/>
        </w:rPr>
        <w:t>SISY 2018 - IEEE 16th International Symposium on Intelligent Systems and Informatics, Proceedings</w:t>
      </w:r>
      <w:r w:rsidRPr="00A9409D">
        <w:rPr>
          <w:noProof/>
          <w:lang w:val="en-GB"/>
        </w:rPr>
        <w:t>, pp.283–288.</w:t>
      </w:r>
    </w:p>
    <w:p w14:paraId="4B56E180" w14:textId="77777777" w:rsidR="00A9409D" w:rsidRPr="00A9409D" w:rsidRDefault="00A9409D" w:rsidP="00A9409D">
      <w:pPr>
        <w:widowControl w:val="0"/>
        <w:autoSpaceDE w:val="0"/>
        <w:autoSpaceDN w:val="0"/>
        <w:adjustRightInd w:val="0"/>
        <w:spacing w:after="160" w:line="360" w:lineRule="auto"/>
        <w:rPr>
          <w:noProof/>
          <w:lang w:val="en-GB"/>
        </w:rPr>
      </w:pPr>
      <w:r w:rsidRPr="00A9409D">
        <w:rPr>
          <w:noProof/>
          <w:lang w:val="en-GB"/>
        </w:rPr>
        <w:t xml:space="preserve">Tammina, S. and Annareddy, S., (2020) Sentiment analysis on customer reviews using convolutional neural network. </w:t>
      </w:r>
      <w:r w:rsidRPr="00A9409D">
        <w:rPr>
          <w:i/>
          <w:iCs/>
          <w:noProof/>
          <w:lang w:val="en-GB"/>
        </w:rPr>
        <w:t>2020 International Conference on Computer Communication and Informatics, ICCCI 2020</w:t>
      </w:r>
      <w:r w:rsidRPr="00A9409D">
        <w:rPr>
          <w:noProof/>
          <w:lang w:val="en-GB"/>
        </w:rPr>
        <w:t>, pp.20–25.</w:t>
      </w:r>
    </w:p>
    <w:p w14:paraId="5F15D85F" w14:textId="77777777" w:rsidR="00A9409D" w:rsidRPr="00A9409D" w:rsidRDefault="00A9409D" w:rsidP="00A9409D">
      <w:pPr>
        <w:widowControl w:val="0"/>
        <w:autoSpaceDE w:val="0"/>
        <w:autoSpaceDN w:val="0"/>
        <w:adjustRightInd w:val="0"/>
        <w:spacing w:after="160" w:line="360" w:lineRule="auto"/>
        <w:rPr>
          <w:noProof/>
          <w:lang w:val="en-GB"/>
        </w:rPr>
      </w:pPr>
      <w:r w:rsidRPr="00A9409D">
        <w:rPr>
          <w:noProof/>
          <w:lang w:val="en-GB"/>
        </w:rPr>
        <w:t xml:space="preserve">Tarımer, İ., Çoban, A. and Kocaman, A.E., (n.d.) </w:t>
      </w:r>
      <w:r w:rsidRPr="00A9409D">
        <w:rPr>
          <w:i/>
          <w:iCs/>
          <w:noProof/>
          <w:lang w:val="en-GB"/>
        </w:rPr>
        <w:t xml:space="preserve">Sentiment Analysis on IMDB Movie </w:t>
      </w:r>
      <w:r w:rsidRPr="00A9409D">
        <w:rPr>
          <w:i/>
          <w:iCs/>
          <w:noProof/>
          <w:lang w:val="en-GB"/>
        </w:rPr>
        <w:lastRenderedPageBreak/>
        <w:t>Comments and Twitter Data by Machine Learning and Vector Space Techniques</w:t>
      </w:r>
      <w:r w:rsidRPr="00A9409D">
        <w:rPr>
          <w:noProof/>
          <w:lang w:val="en-GB"/>
        </w:rPr>
        <w:t>.</w:t>
      </w:r>
    </w:p>
    <w:p w14:paraId="641AA26E" w14:textId="77777777" w:rsidR="00A9409D" w:rsidRPr="00A9409D" w:rsidRDefault="00A9409D" w:rsidP="00A9409D">
      <w:pPr>
        <w:widowControl w:val="0"/>
        <w:autoSpaceDE w:val="0"/>
        <w:autoSpaceDN w:val="0"/>
        <w:adjustRightInd w:val="0"/>
        <w:spacing w:after="160" w:line="360" w:lineRule="auto"/>
        <w:rPr>
          <w:noProof/>
          <w:lang w:val="en-GB"/>
        </w:rPr>
      </w:pPr>
      <w:r w:rsidRPr="00A9409D">
        <w:rPr>
          <w:noProof/>
          <w:lang w:val="en-GB"/>
        </w:rPr>
        <w:t xml:space="preserve">Tiwari, S., Verma, A., Garg, P. and Bansal, D., (2020) Social Media Sentiment Analysis on Twitter Datasets. </w:t>
      </w:r>
      <w:r w:rsidRPr="00A9409D">
        <w:rPr>
          <w:i/>
          <w:iCs/>
          <w:noProof/>
          <w:lang w:val="en-GB"/>
        </w:rPr>
        <w:t>2020 6th International Conference on Advanced Computing and Communication Systems, ICACCS 2020</w:t>
      </w:r>
      <w:r w:rsidRPr="00A9409D">
        <w:rPr>
          <w:noProof/>
          <w:lang w:val="en-GB"/>
        </w:rPr>
        <w:t>, pp.925–927.</w:t>
      </w:r>
    </w:p>
    <w:p w14:paraId="6CD641B5" w14:textId="77777777" w:rsidR="00A9409D" w:rsidRPr="00A9409D" w:rsidRDefault="00A9409D" w:rsidP="00A9409D">
      <w:pPr>
        <w:widowControl w:val="0"/>
        <w:autoSpaceDE w:val="0"/>
        <w:autoSpaceDN w:val="0"/>
        <w:adjustRightInd w:val="0"/>
        <w:spacing w:after="160" w:line="360" w:lineRule="auto"/>
        <w:rPr>
          <w:noProof/>
          <w:lang w:val="en-GB"/>
        </w:rPr>
      </w:pPr>
      <w:r w:rsidRPr="00A9409D">
        <w:rPr>
          <w:noProof/>
          <w:lang w:val="en-GB"/>
        </w:rPr>
        <w:t xml:space="preserve">Tripathi, S., Mehrotra, R., Bansal, V. and Upadhyay, S., (2020) Analyzing Sentiment using IMDb Dataset. </w:t>
      </w:r>
      <w:r w:rsidRPr="00A9409D">
        <w:rPr>
          <w:i/>
          <w:iCs/>
          <w:noProof/>
          <w:lang w:val="en-GB"/>
        </w:rPr>
        <w:t>Proceedings - 2020 12th International Conference on Computational Intelligence and Communication Networks, CICN 2020</w:t>
      </w:r>
      <w:r w:rsidRPr="00A9409D">
        <w:rPr>
          <w:noProof/>
          <w:lang w:val="en-GB"/>
        </w:rPr>
        <w:t>, pp.30–33.</w:t>
      </w:r>
    </w:p>
    <w:p w14:paraId="72A39E3C" w14:textId="77777777" w:rsidR="00A9409D" w:rsidRPr="00A9409D" w:rsidRDefault="00A9409D" w:rsidP="00A9409D">
      <w:pPr>
        <w:widowControl w:val="0"/>
        <w:autoSpaceDE w:val="0"/>
        <w:autoSpaceDN w:val="0"/>
        <w:adjustRightInd w:val="0"/>
        <w:spacing w:after="160" w:line="360" w:lineRule="auto"/>
        <w:rPr>
          <w:noProof/>
          <w:lang w:val="en-GB"/>
        </w:rPr>
      </w:pPr>
      <w:r w:rsidRPr="00A9409D">
        <w:rPr>
          <w:noProof/>
          <w:lang w:val="en-GB"/>
        </w:rPr>
        <w:t xml:space="preserve">Tripathy, A., Agrawal, A. and Rath, S.K., (2016) Classification of sentiment reviews using n-gram machine learning approach. </w:t>
      </w:r>
      <w:r w:rsidRPr="00A9409D">
        <w:rPr>
          <w:i/>
          <w:iCs/>
          <w:noProof/>
          <w:lang w:val="en-GB"/>
        </w:rPr>
        <w:t>Expert Systems with Applications</w:t>
      </w:r>
      <w:r w:rsidRPr="00A9409D">
        <w:rPr>
          <w:noProof/>
          <w:lang w:val="en-GB"/>
        </w:rPr>
        <w:t>, [online] 57March, pp.117–126. Available at: http://dx.doi.org/10.1016/j.eswa.2016.03.028.</w:t>
      </w:r>
    </w:p>
    <w:p w14:paraId="09FA49C7" w14:textId="77777777" w:rsidR="00A9409D" w:rsidRPr="00A9409D" w:rsidRDefault="00A9409D" w:rsidP="00A9409D">
      <w:pPr>
        <w:widowControl w:val="0"/>
        <w:autoSpaceDE w:val="0"/>
        <w:autoSpaceDN w:val="0"/>
        <w:adjustRightInd w:val="0"/>
        <w:spacing w:after="160" w:line="360" w:lineRule="auto"/>
        <w:rPr>
          <w:noProof/>
          <w:lang w:val="en-GB"/>
        </w:rPr>
      </w:pPr>
      <w:r w:rsidRPr="00A9409D">
        <w:rPr>
          <w:noProof/>
          <w:lang w:val="en-GB"/>
        </w:rPr>
        <w:t xml:space="preserve">Vohra, M.S.M. and Teraiya, P.J.B., (2013) Journal of Information, Knowledge and Research in Computer Engineering a Comparative Study of Sentiment Analysis Techniques. </w:t>
      </w:r>
      <w:r w:rsidRPr="00A9409D">
        <w:rPr>
          <w:i/>
          <w:iCs/>
          <w:noProof/>
          <w:lang w:val="en-GB"/>
        </w:rPr>
        <w:t>Journal of Information,Knowledge and Research in Computer Engineering</w:t>
      </w:r>
      <w:r w:rsidRPr="00A9409D">
        <w:rPr>
          <w:noProof/>
          <w:lang w:val="en-GB"/>
        </w:rPr>
        <w:t>, pp.313–317.</w:t>
      </w:r>
    </w:p>
    <w:p w14:paraId="61ED1302" w14:textId="77777777" w:rsidR="00A9409D" w:rsidRPr="00A9409D" w:rsidRDefault="00A9409D" w:rsidP="00A9409D">
      <w:pPr>
        <w:widowControl w:val="0"/>
        <w:autoSpaceDE w:val="0"/>
        <w:autoSpaceDN w:val="0"/>
        <w:adjustRightInd w:val="0"/>
        <w:spacing w:after="160" w:line="360" w:lineRule="auto"/>
        <w:rPr>
          <w:noProof/>
          <w:lang w:val="en-GB"/>
        </w:rPr>
      </w:pPr>
      <w:r w:rsidRPr="00A9409D">
        <w:rPr>
          <w:noProof/>
          <w:lang w:val="en-GB"/>
        </w:rPr>
        <w:t xml:space="preserve">Wazery, Y.M., Mohammed, H.S. and Houssein, E.H., (2019) Twitter sentiment analysis using deep neural network. </w:t>
      </w:r>
      <w:r w:rsidRPr="00A9409D">
        <w:rPr>
          <w:i/>
          <w:iCs/>
          <w:noProof/>
          <w:lang w:val="en-GB"/>
        </w:rPr>
        <w:t>ICENCO 2018 - 14th International Computer Engineering Conference: Secure Smart Societies</w:t>
      </w:r>
      <w:r w:rsidRPr="00A9409D">
        <w:rPr>
          <w:noProof/>
          <w:lang w:val="en-GB"/>
        </w:rPr>
        <w:t>, pp.177–182.</w:t>
      </w:r>
    </w:p>
    <w:p w14:paraId="5EFF2B03" w14:textId="77777777" w:rsidR="00A9409D" w:rsidRPr="00A9409D" w:rsidRDefault="00A9409D" w:rsidP="00A9409D">
      <w:pPr>
        <w:widowControl w:val="0"/>
        <w:autoSpaceDE w:val="0"/>
        <w:autoSpaceDN w:val="0"/>
        <w:adjustRightInd w:val="0"/>
        <w:spacing w:after="160" w:line="360" w:lineRule="auto"/>
        <w:rPr>
          <w:noProof/>
          <w:lang w:val="en-GB"/>
        </w:rPr>
      </w:pPr>
      <w:r w:rsidRPr="00A9409D">
        <w:rPr>
          <w:noProof/>
          <w:lang w:val="en-GB"/>
        </w:rPr>
        <w:t xml:space="preserve">Yasen, M. and Tedmori, S., (2019) Movies reviews sentiment analysis and classification. </w:t>
      </w:r>
      <w:r w:rsidRPr="00A9409D">
        <w:rPr>
          <w:i/>
          <w:iCs/>
          <w:noProof/>
          <w:lang w:val="en-GB"/>
        </w:rPr>
        <w:t>2019 IEEE Jordan International Joint Conference on Electrical Engineering and Information Technology, JEEIT 2019 - Proceedings</w:t>
      </w:r>
      <w:r w:rsidRPr="00A9409D">
        <w:rPr>
          <w:noProof/>
          <w:lang w:val="en-GB"/>
        </w:rPr>
        <w:t>, pp.860–865.</w:t>
      </w:r>
    </w:p>
    <w:p w14:paraId="7E21F285" w14:textId="77777777" w:rsidR="00A9409D" w:rsidRPr="00A9409D" w:rsidRDefault="00A9409D" w:rsidP="00A9409D">
      <w:pPr>
        <w:widowControl w:val="0"/>
        <w:autoSpaceDE w:val="0"/>
        <w:autoSpaceDN w:val="0"/>
        <w:adjustRightInd w:val="0"/>
        <w:spacing w:after="160" w:line="360" w:lineRule="auto"/>
        <w:rPr>
          <w:noProof/>
          <w:lang w:val="en-GB"/>
        </w:rPr>
      </w:pPr>
      <w:r w:rsidRPr="00A9409D">
        <w:rPr>
          <w:noProof/>
          <w:lang w:val="en-GB"/>
        </w:rPr>
        <w:t xml:space="preserve">Yousefpour, A., Ibrahim, R., Hamed, H.N.A. and Hajmohammadi, M.S., (2014) A comparative study on sentiment analysis. </w:t>
      </w:r>
      <w:r w:rsidRPr="00A9409D">
        <w:rPr>
          <w:i/>
          <w:iCs/>
          <w:noProof/>
          <w:lang w:val="en-GB"/>
        </w:rPr>
        <w:t>Advances in Environmental Biology</w:t>
      </w:r>
      <w:r w:rsidRPr="00A9409D">
        <w:rPr>
          <w:noProof/>
          <w:lang w:val="en-GB"/>
        </w:rPr>
        <w:t>, 813, pp.53–68.</w:t>
      </w:r>
    </w:p>
    <w:p w14:paraId="7761CFC0" w14:textId="77777777" w:rsidR="00A9409D" w:rsidRPr="00A9409D" w:rsidRDefault="00A9409D" w:rsidP="00A9409D">
      <w:pPr>
        <w:widowControl w:val="0"/>
        <w:autoSpaceDE w:val="0"/>
        <w:autoSpaceDN w:val="0"/>
        <w:adjustRightInd w:val="0"/>
        <w:spacing w:after="160" w:line="360" w:lineRule="auto"/>
        <w:rPr>
          <w:noProof/>
          <w:lang w:val="en-GB"/>
        </w:rPr>
      </w:pPr>
      <w:r w:rsidRPr="00A9409D">
        <w:rPr>
          <w:noProof/>
          <w:lang w:val="en-GB"/>
        </w:rPr>
        <w:t xml:space="preserve">Zahoor, K., Bawany, N.Z. and Hamid, S., (2020) Sentiment analysis and classification of restaurant reviews using machine learning. </w:t>
      </w:r>
      <w:r w:rsidRPr="00A9409D">
        <w:rPr>
          <w:i/>
          <w:iCs/>
          <w:noProof/>
          <w:lang w:val="en-GB"/>
        </w:rPr>
        <w:t>Proceedings - 2020 21st International Arab Conference on Information Technology, ACIT 2020</w:t>
      </w:r>
      <w:r w:rsidRPr="00A9409D">
        <w:rPr>
          <w:noProof/>
          <w:lang w:val="en-GB"/>
        </w:rPr>
        <w:t>.</w:t>
      </w:r>
    </w:p>
    <w:p w14:paraId="7E6BE744" w14:textId="77777777" w:rsidR="00A9409D" w:rsidRPr="00A9409D" w:rsidRDefault="00A9409D" w:rsidP="00A9409D">
      <w:pPr>
        <w:widowControl w:val="0"/>
        <w:autoSpaceDE w:val="0"/>
        <w:autoSpaceDN w:val="0"/>
        <w:adjustRightInd w:val="0"/>
        <w:spacing w:after="160" w:line="360" w:lineRule="auto"/>
        <w:rPr>
          <w:noProof/>
        </w:rPr>
      </w:pPr>
      <w:r w:rsidRPr="00A9409D">
        <w:rPr>
          <w:noProof/>
          <w:lang w:val="en-GB"/>
        </w:rPr>
        <w:t xml:space="preserve">Zhang, Y. and Rao, Z., (2020) Deep neural networks with pre-train model BERT for aspect-level sentiments classification. </w:t>
      </w:r>
      <w:r w:rsidRPr="00A9409D">
        <w:rPr>
          <w:i/>
          <w:iCs/>
          <w:noProof/>
          <w:lang w:val="en-GB"/>
        </w:rPr>
        <w:t>Proceedings of 2020 IEEE 5th Information Technology and Mechatronics Engineering Conference, ITOEC 2020</w:t>
      </w:r>
      <w:r w:rsidRPr="00A9409D">
        <w:rPr>
          <w:noProof/>
          <w:lang w:val="en-GB"/>
        </w:rPr>
        <w:t>, Itoec, pp.923–927.</w:t>
      </w:r>
    </w:p>
    <w:p w14:paraId="54B81641" w14:textId="7133237C" w:rsidR="00947D4B" w:rsidRDefault="00D2452C" w:rsidP="00A9409D">
      <w:pPr>
        <w:widowControl w:val="0"/>
        <w:autoSpaceDE w:val="0"/>
        <w:autoSpaceDN w:val="0"/>
        <w:adjustRightInd w:val="0"/>
        <w:spacing w:after="160" w:line="360" w:lineRule="auto"/>
      </w:pPr>
      <w:r w:rsidRPr="0043796F">
        <w:fldChar w:fldCharType="end"/>
      </w:r>
    </w:p>
    <w:p w14:paraId="51E52EBA" w14:textId="35F627C4" w:rsidR="008E676C" w:rsidRDefault="008E676C" w:rsidP="00A9409D">
      <w:pPr>
        <w:widowControl w:val="0"/>
        <w:autoSpaceDE w:val="0"/>
        <w:autoSpaceDN w:val="0"/>
        <w:adjustRightInd w:val="0"/>
        <w:spacing w:after="160" w:line="360" w:lineRule="auto"/>
      </w:pPr>
    </w:p>
    <w:p w14:paraId="3F606A7D" w14:textId="3773A5B3" w:rsidR="008E676C" w:rsidRDefault="00F910F3" w:rsidP="00EC351F">
      <w:pPr>
        <w:widowControl w:val="0"/>
        <w:autoSpaceDE w:val="0"/>
        <w:autoSpaceDN w:val="0"/>
        <w:adjustRightInd w:val="0"/>
        <w:spacing w:after="160" w:line="360" w:lineRule="auto"/>
        <w:jc w:val="center"/>
        <w:rPr>
          <w:b/>
          <w:bCs/>
        </w:rPr>
      </w:pPr>
      <w:r>
        <w:rPr>
          <w:b/>
          <w:bCs/>
        </w:rPr>
        <w:lastRenderedPageBreak/>
        <w:t>APPENDIX A: RESEARCH PLAN</w:t>
      </w:r>
    </w:p>
    <w:p w14:paraId="6AA8A894" w14:textId="11181DD4" w:rsidR="00650A03" w:rsidRPr="00650A03" w:rsidRDefault="00650A03" w:rsidP="00650A03">
      <w:pPr>
        <w:widowControl w:val="0"/>
        <w:autoSpaceDE w:val="0"/>
        <w:autoSpaceDN w:val="0"/>
        <w:adjustRightInd w:val="0"/>
        <w:spacing w:after="160" w:line="360" w:lineRule="auto"/>
      </w:pPr>
      <w:r>
        <w:t>Following Gantt chart provides high level overview of the tasks that are performed with timelines and the plan ahead till the final report submission.</w:t>
      </w:r>
    </w:p>
    <w:p w14:paraId="0E13DE6E" w14:textId="19B239B2" w:rsidR="008E676C" w:rsidRDefault="008E676C" w:rsidP="00A9409D">
      <w:pPr>
        <w:widowControl w:val="0"/>
        <w:autoSpaceDE w:val="0"/>
        <w:autoSpaceDN w:val="0"/>
        <w:adjustRightInd w:val="0"/>
        <w:spacing w:after="160" w:line="360" w:lineRule="auto"/>
      </w:pPr>
      <w:r>
        <w:rPr>
          <w:noProof/>
        </w:rPr>
        <w:drawing>
          <wp:inline distT="0" distB="0" distL="0" distR="0" wp14:anchorId="26C9147D" wp14:editId="3E1374A1">
            <wp:extent cx="5756275" cy="3931920"/>
            <wp:effectExtent l="0" t="0" r="0" b="5080"/>
            <wp:docPr id="89" name="Picture 8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Chart&#10;&#10;Description automatically generated"/>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766191" cy="3938693"/>
                    </a:xfrm>
                    <a:prstGeom prst="rect">
                      <a:avLst/>
                    </a:prstGeom>
                  </pic:spPr>
                </pic:pic>
              </a:graphicData>
            </a:graphic>
          </wp:inline>
        </w:drawing>
      </w:r>
    </w:p>
    <w:p w14:paraId="655C3223" w14:textId="150ACDD4" w:rsidR="00EC05E0" w:rsidRPr="0043796F" w:rsidRDefault="00EC05E0" w:rsidP="00EC05E0">
      <w:pPr>
        <w:widowControl w:val="0"/>
        <w:autoSpaceDE w:val="0"/>
        <w:autoSpaceDN w:val="0"/>
        <w:adjustRightInd w:val="0"/>
        <w:spacing w:after="160" w:line="360" w:lineRule="auto"/>
        <w:jc w:val="center"/>
      </w:pPr>
      <w:r>
        <w:rPr>
          <w:rFonts w:eastAsiaTheme="minorHAnsi"/>
          <w:lang w:val="en-GB" w:eastAsia="en-US"/>
        </w:rPr>
        <w:t>APPENDIX A: Project Plan Gantt Chart</w:t>
      </w:r>
    </w:p>
    <w:sectPr w:rsidR="00EC05E0" w:rsidRPr="0043796F" w:rsidSect="00DB5A6A">
      <w:type w:val="continuous"/>
      <w:pgSz w:w="11900" w:h="16840"/>
      <w:pgMar w:top="1418" w:right="1134" w:bottom="1418" w:left="1701"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6E0475" w14:textId="77777777" w:rsidR="00BA4EDB" w:rsidRDefault="00BA4EDB" w:rsidP="00F97D17">
      <w:r>
        <w:separator/>
      </w:r>
    </w:p>
  </w:endnote>
  <w:endnote w:type="continuationSeparator" w:id="0">
    <w:p w14:paraId="0DC6878D" w14:textId="77777777" w:rsidR="00BA4EDB" w:rsidRDefault="00BA4EDB" w:rsidP="00F97D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13606901"/>
      <w:docPartObj>
        <w:docPartGallery w:val="Page Numbers (Bottom of Page)"/>
        <w:docPartUnique/>
      </w:docPartObj>
    </w:sdtPr>
    <w:sdtEndPr>
      <w:rPr>
        <w:rStyle w:val="PageNumber"/>
      </w:rPr>
    </w:sdtEndPr>
    <w:sdtContent>
      <w:p w14:paraId="2409E652" w14:textId="5E9FB21D" w:rsidR="00CB20F7" w:rsidRDefault="00CB20F7" w:rsidP="00CB20F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D4BE7D7" w14:textId="77777777" w:rsidR="00CB20F7" w:rsidRDefault="00CB20F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E2484A" w14:textId="271A7475" w:rsidR="00CB20F7" w:rsidRDefault="00CB20F7" w:rsidP="00E75E32">
    <w:pPr>
      <w:pStyle w:val="Footer"/>
      <w:framePr w:wrap="none" w:vAnchor="text" w:hAnchor="margin" w:xAlign="center" w:y="1"/>
      <w:rPr>
        <w:rStyle w:val="PageNumber"/>
      </w:rPr>
    </w:pPr>
    <w:r>
      <w:rPr>
        <w:rStyle w:val="PageNumber"/>
      </w:rPr>
      <w:tab/>
    </w:r>
    <w:sdt>
      <w:sdtPr>
        <w:rPr>
          <w:rStyle w:val="PageNumber"/>
        </w:rPr>
        <w:id w:val="-1381246560"/>
        <w:docPartObj>
          <w:docPartGallery w:val="Page Numbers (Bottom of Page)"/>
          <w:docPartUnique/>
        </w:docPartObj>
      </w:sdtPr>
      <w:sdtEndPr>
        <w:rPr>
          <w:rStyle w:val="PageNumber"/>
        </w:rPr>
      </w:sdtEndPr>
      <w:sdtContent>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sdtContent>
    </w:sdt>
  </w:p>
  <w:p w14:paraId="590F44DC" w14:textId="783BCDE9" w:rsidR="00CB20F7" w:rsidRDefault="00CB20F7" w:rsidP="00E75E32">
    <w:pPr>
      <w:pStyle w:val="Footer"/>
      <w:framePr w:wrap="none" w:vAnchor="text" w:hAnchor="margin" w:xAlign="center" w:y="1"/>
      <w:rPr>
        <w:rStyle w:val="PageNumber"/>
      </w:rPr>
    </w:pPr>
  </w:p>
  <w:p w14:paraId="2DBA244C" w14:textId="77777777" w:rsidR="00CB20F7" w:rsidRDefault="00CB20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7844CC" w14:textId="77777777" w:rsidR="00BA4EDB" w:rsidRDefault="00BA4EDB" w:rsidP="00F97D17">
      <w:r>
        <w:separator/>
      </w:r>
    </w:p>
  </w:footnote>
  <w:footnote w:type="continuationSeparator" w:id="0">
    <w:p w14:paraId="21F84B39" w14:textId="77777777" w:rsidR="00BA4EDB" w:rsidRDefault="00BA4EDB" w:rsidP="00F97D1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B53F35"/>
    <w:multiLevelType w:val="hybridMultilevel"/>
    <w:tmpl w:val="24AC3DDA"/>
    <w:lvl w:ilvl="0" w:tplc="08090001">
      <w:start w:val="1"/>
      <w:numFmt w:val="bullet"/>
      <w:lvlText w:val=""/>
      <w:lvlJc w:val="left"/>
      <w:pPr>
        <w:ind w:left="867" w:hanging="360"/>
      </w:pPr>
      <w:rPr>
        <w:rFonts w:ascii="Symbol" w:hAnsi="Symbol" w:hint="default"/>
      </w:rPr>
    </w:lvl>
    <w:lvl w:ilvl="1" w:tplc="08090003" w:tentative="1">
      <w:start w:val="1"/>
      <w:numFmt w:val="bullet"/>
      <w:lvlText w:val="o"/>
      <w:lvlJc w:val="left"/>
      <w:pPr>
        <w:ind w:left="1587" w:hanging="360"/>
      </w:pPr>
      <w:rPr>
        <w:rFonts w:ascii="Courier New" w:hAnsi="Courier New" w:cs="Courier New" w:hint="default"/>
      </w:rPr>
    </w:lvl>
    <w:lvl w:ilvl="2" w:tplc="08090005" w:tentative="1">
      <w:start w:val="1"/>
      <w:numFmt w:val="bullet"/>
      <w:lvlText w:val=""/>
      <w:lvlJc w:val="left"/>
      <w:pPr>
        <w:ind w:left="2307" w:hanging="360"/>
      </w:pPr>
      <w:rPr>
        <w:rFonts w:ascii="Wingdings" w:hAnsi="Wingdings" w:hint="default"/>
      </w:rPr>
    </w:lvl>
    <w:lvl w:ilvl="3" w:tplc="08090001" w:tentative="1">
      <w:start w:val="1"/>
      <w:numFmt w:val="bullet"/>
      <w:lvlText w:val=""/>
      <w:lvlJc w:val="left"/>
      <w:pPr>
        <w:ind w:left="3027" w:hanging="360"/>
      </w:pPr>
      <w:rPr>
        <w:rFonts w:ascii="Symbol" w:hAnsi="Symbol" w:hint="default"/>
      </w:rPr>
    </w:lvl>
    <w:lvl w:ilvl="4" w:tplc="08090003" w:tentative="1">
      <w:start w:val="1"/>
      <w:numFmt w:val="bullet"/>
      <w:lvlText w:val="o"/>
      <w:lvlJc w:val="left"/>
      <w:pPr>
        <w:ind w:left="3747" w:hanging="360"/>
      </w:pPr>
      <w:rPr>
        <w:rFonts w:ascii="Courier New" w:hAnsi="Courier New" w:cs="Courier New" w:hint="default"/>
      </w:rPr>
    </w:lvl>
    <w:lvl w:ilvl="5" w:tplc="08090005" w:tentative="1">
      <w:start w:val="1"/>
      <w:numFmt w:val="bullet"/>
      <w:lvlText w:val=""/>
      <w:lvlJc w:val="left"/>
      <w:pPr>
        <w:ind w:left="4467" w:hanging="360"/>
      </w:pPr>
      <w:rPr>
        <w:rFonts w:ascii="Wingdings" w:hAnsi="Wingdings" w:hint="default"/>
      </w:rPr>
    </w:lvl>
    <w:lvl w:ilvl="6" w:tplc="08090001" w:tentative="1">
      <w:start w:val="1"/>
      <w:numFmt w:val="bullet"/>
      <w:lvlText w:val=""/>
      <w:lvlJc w:val="left"/>
      <w:pPr>
        <w:ind w:left="5187" w:hanging="360"/>
      </w:pPr>
      <w:rPr>
        <w:rFonts w:ascii="Symbol" w:hAnsi="Symbol" w:hint="default"/>
      </w:rPr>
    </w:lvl>
    <w:lvl w:ilvl="7" w:tplc="08090003" w:tentative="1">
      <w:start w:val="1"/>
      <w:numFmt w:val="bullet"/>
      <w:lvlText w:val="o"/>
      <w:lvlJc w:val="left"/>
      <w:pPr>
        <w:ind w:left="5907" w:hanging="360"/>
      </w:pPr>
      <w:rPr>
        <w:rFonts w:ascii="Courier New" w:hAnsi="Courier New" w:cs="Courier New" w:hint="default"/>
      </w:rPr>
    </w:lvl>
    <w:lvl w:ilvl="8" w:tplc="08090005" w:tentative="1">
      <w:start w:val="1"/>
      <w:numFmt w:val="bullet"/>
      <w:lvlText w:val=""/>
      <w:lvlJc w:val="left"/>
      <w:pPr>
        <w:ind w:left="6627" w:hanging="360"/>
      </w:pPr>
      <w:rPr>
        <w:rFonts w:ascii="Wingdings" w:hAnsi="Wingdings" w:hint="default"/>
      </w:rPr>
    </w:lvl>
  </w:abstractNum>
  <w:abstractNum w:abstractNumId="1" w15:restartNumberingAfterBreak="0">
    <w:nsid w:val="06A04946"/>
    <w:multiLevelType w:val="multilevel"/>
    <w:tmpl w:val="7F427A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80B3686"/>
    <w:multiLevelType w:val="hybridMultilevel"/>
    <w:tmpl w:val="8196C49E"/>
    <w:lvl w:ilvl="0" w:tplc="9378E748">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514711"/>
    <w:multiLevelType w:val="hybridMultilevel"/>
    <w:tmpl w:val="A2BA672C"/>
    <w:lvl w:ilvl="0" w:tplc="37923CEC">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2522C3"/>
    <w:multiLevelType w:val="hybridMultilevel"/>
    <w:tmpl w:val="A9909526"/>
    <w:lvl w:ilvl="0" w:tplc="0809000F">
      <w:start w:val="1"/>
      <w:numFmt w:val="decimal"/>
      <w:lvlText w:val="%1."/>
      <w:lvlJc w:val="left"/>
      <w:pPr>
        <w:ind w:left="1069" w:hanging="360"/>
      </w:pPr>
    </w:lvl>
    <w:lvl w:ilvl="1" w:tplc="08090019">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5" w15:restartNumberingAfterBreak="0">
    <w:nsid w:val="13055FCA"/>
    <w:multiLevelType w:val="hybridMultilevel"/>
    <w:tmpl w:val="DC4E60B8"/>
    <w:lvl w:ilvl="0" w:tplc="95CAFA38">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E23FA2"/>
    <w:multiLevelType w:val="multilevel"/>
    <w:tmpl w:val="D2BCFE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FC32E30"/>
    <w:multiLevelType w:val="hybridMultilevel"/>
    <w:tmpl w:val="2722BD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02B4798"/>
    <w:multiLevelType w:val="multilevel"/>
    <w:tmpl w:val="FF90F6CA"/>
    <w:lvl w:ilvl="0">
      <w:start w:val="1"/>
      <w:numFmt w:val="decimal"/>
      <w:lvlText w:val="%1."/>
      <w:lvlJc w:val="left"/>
      <w:pPr>
        <w:ind w:left="720" w:hanging="360"/>
      </w:p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03E18DA"/>
    <w:multiLevelType w:val="hybridMultilevel"/>
    <w:tmpl w:val="2258162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0BF7423"/>
    <w:multiLevelType w:val="multilevel"/>
    <w:tmpl w:val="4FF037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28D3A2E"/>
    <w:multiLevelType w:val="hybridMultilevel"/>
    <w:tmpl w:val="592C6A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4B2010A"/>
    <w:multiLevelType w:val="hybridMultilevel"/>
    <w:tmpl w:val="2A8C87C6"/>
    <w:lvl w:ilvl="0" w:tplc="0809000F">
      <w:start w:val="1"/>
      <w:numFmt w:val="decimal"/>
      <w:lvlText w:val="%1."/>
      <w:lvlJc w:val="left"/>
      <w:pPr>
        <w:ind w:left="1069" w:hanging="360"/>
      </w:p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13" w15:restartNumberingAfterBreak="0">
    <w:nsid w:val="265F4373"/>
    <w:multiLevelType w:val="multilevel"/>
    <w:tmpl w:val="8DBCFC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7203A4C"/>
    <w:multiLevelType w:val="hybridMultilevel"/>
    <w:tmpl w:val="457C1972"/>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73566D6"/>
    <w:multiLevelType w:val="hybridMultilevel"/>
    <w:tmpl w:val="BB0C6F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9402433"/>
    <w:multiLevelType w:val="multilevel"/>
    <w:tmpl w:val="CC86B63A"/>
    <w:lvl w:ilvl="0">
      <w:start w:val="3"/>
      <w:numFmt w:val="decimal"/>
      <w:lvlText w:val="%1"/>
      <w:lvlJc w:val="left"/>
      <w:pPr>
        <w:ind w:left="480" w:hanging="480"/>
      </w:pPr>
      <w:rPr>
        <w:rFonts w:hint="default"/>
      </w:rPr>
    </w:lvl>
    <w:lvl w:ilvl="1">
      <w:start w:val="8"/>
      <w:numFmt w:val="decimal"/>
      <w:lvlText w:val="%1.%2"/>
      <w:lvlJc w:val="left"/>
      <w:pPr>
        <w:ind w:left="660" w:hanging="480"/>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7" w15:restartNumberingAfterBreak="0">
    <w:nsid w:val="29B539F0"/>
    <w:multiLevelType w:val="hybridMultilevel"/>
    <w:tmpl w:val="B64AD8F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8" w15:restartNumberingAfterBreak="0">
    <w:nsid w:val="2EB62F5F"/>
    <w:multiLevelType w:val="hybridMultilevel"/>
    <w:tmpl w:val="F5E043EA"/>
    <w:lvl w:ilvl="0" w:tplc="08090005">
      <w:start w:val="1"/>
      <w:numFmt w:val="bullet"/>
      <w:lvlText w:val=""/>
      <w:lvlJc w:val="left"/>
      <w:pPr>
        <w:ind w:left="1069" w:hanging="360"/>
      </w:pPr>
      <w:rPr>
        <w:rFonts w:ascii="Wingdings" w:hAnsi="Wingding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19" w15:restartNumberingAfterBreak="0">
    <w:nsid w:val="319B4B52"/>
    <w:multiLevelType w:val="hybridMultilevel"/>
    <w:tmpl w:val="91A84C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499144D"/>
    <w:multiLevelType w:val="multilevel"/>
    <w:tmpl w:val="6E1A6ED2"/>
    <w:lvl w:ilvl="0">
      <w:start w:val="1"/>
      <w:numFmt w:val="decimal"/>
      <w:lvlText w:val="%1."/>
      <w:lvlJc w:val="left"/>
      <w:pPr>
        <w:ind w:left="720" w:hanging="360"/>
      </w:pPr>
      <w:rPr>
        <w:rFonts w:hint="default"/>
      </w:rPr>
    </w:lvl>
    <w:lvl w:ilvl="1">
      <w:start w:val="3"/>
      <w:numFmt w:val="decimal"/>
      <w:isLgl/>
      <w:lvlText w:val="%1.%2"/>
      <w:lvlJc w:val="left"/>
      <w:pPr>
        <w:ind w:left="1220" w:hanging="860"/>
      </w:pPr>
      <w:rPr>
        <w:rFonts w:hint="default"/>
      </w:rPr>
    </w:lvl>
    <w:lvl w:ilvl="2">
      <w:start w:val="2"/>
      <w:numFmt w:val="decimal"/>
      <w:isLgl/>
      <w:lvlText w:val="%1.%2.%3"/>
      <w:lvlJc w:val="left"/>
      <w:pPr>
        <w:ind w:left="1220" w:hanging="860"/>
      </w:pPr>
      <w:rPr>
        <w:rFonts w:hint="default"/>
      </w:rPr>
    </w:lvl>
    <w:lvl w:ilvl="3">
      <w:start w:val="1"/>
      <w:numFmt w:val="decimal"/>
      <w:isLgl/>
      <w:lvlText w:val="%1.%2.%3.%4"/>
      <w:lvlJc w:val="left"/>
      <w:pPr>
        <w:ind w:left="1220" w:hanging="86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34C4774C"/>
    <w:multiLevelType w:val="hybridMultilevel"/>
    <w:tmpl w:val="FA4E3AD8"/>
    <w:lvl w:ilvl="0" w:tplc="6C9C3CD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15:restartNumberingAfterBreak="0">
    <w:nsid w:val="393F537A"/>
    <w:multiLevelType w:val="hybridMultilevel"/>
    <w:tmpl w:val="8FD2DB9E"/>
    <w:lvl w:ilvl="0" w:tplc="89006108">
      <w:start w:val="1"/>
      <w:numFmt w:val="decimal"/>
      <w:lvlText w:val="2.%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A1213ED"/>
    <w:multiLevelType w:val="hybridMultilevel"/>
    <w:tmpl w:val="3E1A00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F184FCC"/>
    <w:multiLevelType w:val="hybridMultilevel"/>
    <w:tmpl w:val="111812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13E2DD4"/>
    <w:multiLevelType w:val="hybridMultilevel"/>
    <w:tmpl w:val="95CC3D30"/>
    <w:lvl w:ilvl="0" w:tplc="BDC22F0E">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55932B2"/>
    <w:multiLevelType w:val="hybridMultilevel"/>
    <w:tmpl w:val="93EEBC0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A44512A"/>
    <w:multiLevelType w:val="hybridMultilevel"/>
    <w:tmpl w:val="152EEA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D3F412A"/>
    <w:multiLevelType w:val="hybridMultilevel"/>
    <w:tmpl w:val="3F8E78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3F5315F"/>
    <w:multiLevelType w:val="multilevel"/>
    <w:tmpl w:val="AF26D29C"/>
    <w:lvl w:ilvl="0">
      <w:start w:val="3"/>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 w15:restartNumberingAfterBreak="0">
    <w:nsid w:val="53FE71E4"/>
    <w:multiLevelType w:val="hybridMultilevel"/>
    <w:tmpl w:val="2E9C9122"/>
    <w:lvl w:ilvl="0" w:tplc="873EC114">
      <w:start w:val="1"/>
      <w:numFmt w:val="decimal"/>
      <w:lvlText w:val="1.%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1" w15:restartNumberingAfterBreak="0">
    <w:nsid w:val="54295D86"/>
    <w:multiLevelType w:val="hybridMultilevel"/>
    <w:tmpl w:val="6B9E21E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9CF2829"/>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15:restartNumberingAfterBreak="0">
    <w:nsid w:val="5AAC3F27"/>
    <w:multiLevelType w:val="hybridMultilevel"/>
    <w:tmpl w:val="0CE4E1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C672EEE"/>
    <w:multiLevelType w:val="multilevel"/>
    <w:tmpl w:val="273EBE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5D345C6B"/>
    <w:multiLevelType w:val="hybridMultilevel"/>
    <w:tmpl w:val="93E2B20C"/>
    <w:lvl w:ilvl="0" w:tplc="0809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6" w15:restartNumberingAfterBreak="0">
    <w:nsid w:val="61E5656C"/>
    <w:multiLevelType w:val="multilevel"/>
    <w:tmpl w:val="4DDAF46A"/>
    <w:lvl w:ilvl="0">
      <w:start w:val="3"/>
      <w:numFmt w:val="decimal"/>
      <w:lvlText w:val="%1"/>
      <w:lvlJc w:val="left"/>
      <w:pPr>
        <w:ind w:left="480" w:hanging="480"/>
      </w:pPr>
      <w:rPr>
        <w:rFonts w:hint="default"/>
      </w:rPr>
    </w:lvl>
    <w:lvl w:ilvl="1">
      <w:start w:val="7"/>
      <w:numFmt w:val="decimal"/>
      <w:lvlText w:val="%1.%2"/>
      <w:lvlJc w:val="left"/>
      <w:pPr>
        <w:ind w:left="660" w:hanging="480"/>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7" w15:restartNumberingAfterBreak="0">
    <w:nsid w:val="62FD50E2"/>
    <w:multiLevelType w:val="hybridMultilevel"/>
    <w:tmpl w:val="F5486E5A"/>
    <w:lvl w:ilvl="0" w:tplc="DEF04DC4">
      <w:start w:val="1"/>
      <w:numFmt w:val="decimal"/>
      <w:lvlText w:val="%1"/>
      <w:lvlJc w:val="left"/>
      <w:pPr>
        <w:ind w:left="720" w:hanging="360"/>
      </w:pPr>
      <w:rPr>
        <w:rFonts w:ascii="Times New Roman" w:eastAsia="Times New Roman"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32964A1"/>
    <w:multiLevelType w:val="hybridMultilevel"/>
    <w:tmpl w:val="9A705640"/>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78F1E4C"/>
    <w:multiLevelType w:val="hybridMultilevel"/>
    <w:tmpl w:val="F5A440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A871A5E"/>
    <w:multiLevelType w:val="hybridMultilevel"/>
    <w:tmpl w:val="642698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6C9138A1"/>
    <w:multiLevelType w:val="hybridMultilevel"/>
    <w:tmpl w:val="DEA8833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6E701173"/>
    <w:multiLevelType w:val="hybridMultilevel"/>
    <w:tmpl w:val="17FEB2B0"/>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0C20203"/>
    <w:multiLevelType w:val="hybridMultilevel"/>
    <w:tmpl w:val="07583A14"/>
    <w:lvl w:ilvl="0" w:tplc="6C7E8B9A">
      <w:start w:val="1"/>
      <w:numFmt w:val="decimal"/>
      <w:lvlText w:val="%1"/>
      <w:lvlJc w:val="left"/>
      <w:pPr>
        <w:ind w:left="720" w:hanging="360"/>
      </w:pPr>
      <w:rPr>
        <w:rFonts w:ascii="Times New Roman" w:eastAsia="Times New Roman" w:hAnsi="Times New Roman" w:cs="Times New Roman"/>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1B33FAE"/>
    <w:multiLevelType w:val="multilevel"/>
    <w:tmpl w:val="6344BB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5" w15:restartNumberingAfterBreak="0">
    <w:nsid w:val="78CF7BB3"/>
    <w:multiLevelType w:val="hybridMultilevel"/>
    <w:tmpl w:val="B9D471AE"/>
    <w:lvl w:ilvl="0" w:tplc="08090005">
      <w:start w:val="1"/>
      <w:numFmt w:val="bullet"/>
      <w:lvlText w:val=""/>
      <w:lvlJc w:val="left"/>
      <w:pPr>
        <w:ind w:left="1069" w:hanging="360"/>
      </w:pPr>
      <w:rPr>
        <w:rFonts w:ascii="Wingdings" w:hAnsi="Wingdings" w:hint="default"/>
      </w:rPr>
    </w:lvl>
    <w:lvl w:ilvl="1" w:tplc="08090019">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46" w15:restartNumberingAfterBreak="0">
    <w:nsid w:val="78F82406"/>
    <w:multiLevelType w:val="multilevel"/>
    <w:tmpl w:val="6E1A6ED2"/>
    <w:lvl w:ilvl="0">
      <w:start w:val="1"/>
      <w:numFmt w:val="decimal"/>
      <w:lvlText w:val="%1."/>
      <w:lvlJc w:val="left"/>
      <w:pPr>
        <w:ind w:left="720" w:hanging="360"/>
      </w:pPr>
      <w:rPr>
        <w:rFonts w:hint="default"/>
      </w:rPr>
    </w:lvl>
    <w:lvl w:ilvl="1">
      <w:start w:val="3"/>
      <w:numFmt w:val="decimal"/>
      <w:isLgl/>
      <w:lvlText w:val="%1.%2"/>
      <w:lvlJc w:val="left"/>
      <w:pPr>
        <w:ind w:left="1220" w:hanging="860"/>
      </w:pPr>
      <w:rPr>
        <w:rFonts w:hint="default"/>
      </w:rPr>
    </w:lvl>
    <w:lvl w:ilvl="2">
      <w:start w:val="2"/>
      <w:numFmt w:val="decimal"/>
      <w:isLgl/>
      <w:lvlText w:val="%1.%2.%3"/>
      <w:lvlJc w:val="left"/>
      <w:pPr>
        <w:ind w:left="1220" w:hanging="860"/>
      </w:pPr>
      <w:rPr>
        <w:rFonts w:hint="default"/>
      </w:rPr>
    </w:lvl>
    <w:lvl w:ilvl="3">
      <w:start w:val="1"/>
      <w:numFmt w:val="decimal"/>
      <w:isLgl/>
      <w:lvlText w:val="%1.%2.%3.%4"/>
      <w:lvlJc w:val="left"/>
      <w:pPr>
        <w:ind w:left="1220" w:hanging="86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7" w15:restartNumberingAfterBreak="0">
    <w:nsid w:val="795624E3"/>
    <w:multiLevelType w:val="multilevel"/>
    <w:tmpl w:val="A3B25EA8"/>
    <w:lvl w:ilvl="0">
      <w:start w:val="1"/>
      <w:numFmt w:val="decimal"/>
      <w:lvlText w:val="%1."/>
      <w:lvlJc w:val="left"/>
      <w:pPr>
        <w:ind w:left="720" w:hanging="360"/>
      </w:pPr>
    </w:lvl>
    <w:lvl w:ilvl="1">
      <w:start w:val="8"/>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8" w15:restartNumberingAfterBreak="0">
    <w:nsid w:val="7AC07163"/>
    <w:multiLevelType w:val="hybridMultilevel"/>
    <w:tmpl w:val="550AF3DA"/>
    <w:lvl w:ilvl="0" w:tplc="08090005">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0"/>
  </w:num>
  <w:num w:numId="2">
    <w:abstractNumId w:val="9"/>
  </w:num>
  <w:num w:numId="3">
    <w:abstractNumId w:val="7"/>
  </w:num>
  <w:num w:numId="4">
    <w:abstractNumId w:val="10"/>
  </w:num>
  <w:num w:numId="5">
    <w:abstractNumId w:val="15"/>
  </w:num>
  <w:num w:numId="6">
    <w:abstractNumId w:val="47"/>
  </w:num>
  <w:num w:numId="7">
    <w:abstractNumId w:val="11"/>
  </w:num>
  <w:num w:numId="8">
    <w:abstractNumId w:val="12"/>
  </w:num>
  <w:num w:numId="9">
    <w:abstractNumId w:val="32"/>
  </w:num>
  <w:num w:numId="10">
    <w:abstractNumId w:val="4"/>
  </w:num>
  <w:num w:numId="11">
    <w:abstractNumId w:val="33"/>
  </w:num>
  <w:num w:numId="12">
    <w:abstractNumId w:val="1"/>
  </w:num>
  <w:num w:numId="13">
    <w:abstractNumId w:val="44"/>
  </w:num>
  <w:num w:numId="14">
    <w:abstractNumId w:val="6"/>
  </w:num>
  <w:num w:numId="15">
    <w:abstractNumId w:val="34"/>
  </w:num>
  <w:num w:numId="16">
    <w:abstractNumId w:val="13"/>
  </w:num>
  <w:num w:numId="17">
    <w:abstractNumId w:val="31"/>
  </w:num>
  <w:num w:numId="18">
    <w:abstractNumId w:val="38"/>
  </w:num>
  <w:num w:numId="19">
    <w:abstractNumId w:val="43"/>
  </w:num>
  <w:num w:numId="20">
    <w:abstractNumId w:val="37"/>
  </w:num>
  <w:num w:numId="21">
    <w:abstractNumId w:val="14"/>
  </w:num>
  <w:num w:numId="22">
    <w:abstractNumId w:val="41"/>
  </w:num>
  <w:num w:numId="23">
    <w:abstractNumId w:val="30"/>
  </w:num>
  <w:num w:numId="24">
    <w:abstractNumId w:val="22"/>
  </w:num>
  <w:num w:numId="25">
    <w:abstractNumId w:val="2"/>
  </w:num>
  <w:num w:numId="26">
    <w:abstractNumId w:val="29"/>
  </w:num>
  <w:num w:numId="27">
    <w:abstractNumId w:val="5"/>
  </w:num>
  <w:num w:numId="28">
    <w:abstractNumId w:val="25"/>
  </w:num>
  <w:num w:numId="29">
    <w:abstractNumId w:val="3"/>
  </w:num>
  <w:num w:numId="30">
    <w:abstractNumId w:val="18"/>
  </w:num>
  <w:num w:numId="31">
    <w:abstractNumId w:val="45"/>
  </w:num>
  <w:num w:numId="32">
    <w:abstractNumId w:val="35"/>
  </w:num>
  <w:num w:numId="33">
    <w:abstractNumId w:val="21"/>
  </w:num>
  <w:num w:numId="34">
    <w:abstractNumId w:val="42"/>
  </w:num>
  <w:num w:numId="35">
    <w:abstractNumId w:val="48"/>
  </w:num>
  <w:num w:numId="36">
    <w:abstractNumId w:val="20"/>
  </w:num>
  <w:num w:numId="37">
    <w:abstractNumId w:val="39"/>
  </w:num>
  <w:num w:numId="38">
    <w:abstractNumId w:val="8"/>
  </w:num>
  <w:num w:numId="39">
    <w:abstractNumId w:val="27"/>
  </w:num>
  <w:num w:numId="40">
    <w:abstractNumId w:val="23"/>
  </w:num>
  <w:num w:numId="41">
    <w:abstractNumId w:val="26"/>
  </w:num>
  <w:num w:numId="42">
    <w:abstractNumId w:val="40"/>
  </w:num>
  <w:num w:numId="43">
    <w:abstractNumId w:val="19"/>
  </w:num>
  <w:num w:numId="44">
    <w:abstractNumId w:val="28"/>
  </w:num>
  <w:num w:numId="45">
    <w:abstractNumId w:val="24"/>
  </w:num>
  <w:num w:numId="46">
    <w:abstractNumId w:val="46"/>
  </w:num>
  <w:num w:numId="47">
    <w:abstractNumId w:val="16"/>
  </w:num>
  <w:num w:numId="48">
    <w:abstractNumId w:val="17"/>
  </w:num>
  <w:num w:numId="49">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3847"/>
    <w:rsid w:val="000013CC"/>
    <w:rsid w:val="00002CF9"/>
    <w:rsid w:val="00002D58"/>
    <w:rsid w:val="00002F93"/>
    <w:rsid w:val="00003E26"/>
    <w:rsid w:val="000040B9"/>
    <w:rsid w:val="00004569"/>
    <w:rsid w:val="000049F9"/>
    <w:rsid w:val="0000683C"/>
    <w:rsid w:val="00006DE8"/>
    <w:rsid w:val="000103DB"/>
    <w:rsid w:val="000114E1"/>
    <w:rsid w:val="00011E78"/>
    <w:rsid w:val="00012069"/>
    <w:rsid w:val="0001229B"/>
    <w:rsid w:val="00012685"/>
    <w:rsid w:val="00012AB7"/>
    <w:rsid w:val="00013163"/>
    <w:rsid w:val="00013F95"/>
    <w:rsid w:val="000168AF"/>
    <w:rsid w:val="00017196"/>
    <w:rsid w:val="000176A3"/>
    <w:rsid w:val="00021F27"/>
    <w:rsid w:val="00023706"/>
    <w:rsid w:val="00023942"/>
    <w:rsid w:val="00023C30"/>
    <w:rsid w:val="000259D6"/>
    <w:rsid w:val="00025D2E"/>
    <w:rsid w:val="00027306"/>
    <w:rsid w:val="00027B19"/>
    <w:rsid w:val="00031085"/>
    <w:rsid w:val="00032461"/>
    <w:rsid w:val="00032C9A"/>
    <w:rsid w:val="0003376F"/>
    <w:rsid w:val="00034689"/>
    <w:rsid w:val="00034AAB"/>
    <w:rsid w:val="00035558"/>
    <w:rsid w:val="000357DF"/>
    <w:rsid w:val="00036632"/>
    <w:rsid w:val="00036EB9"/>
    <w:rsid w:val="000374FA"/>
    <w:rsid w:val="000409E0"/>
    <w:rsid w:val="000412F2"/>
    <w:rsid w:val="00041430"/>
    <w:rsid w:val="00041A50"/>
    <w:rsid w:val="000422B0"/>
    <w:rsid w:val="00042C73"/>
    <w:rsid w:val="00043045"/>
    <w:rsid w:val="00043229"/>
    <w:rsid w:val="000434DD"/>
    <w:rsid w:val="000435B3"/>
    <w:rsid w:val="000436C7"/>
    <w:rsid w:val="00043A0B"/>
    <w:rsid w:val="0004720A"/>
    <w:rsid w:val="0004794B"/>
    <w:rsid w:val="00047D24"/>
    <w:rsid w:val="00050892"/>
    <w:rsid w:val="0005160E"/>
    <w:rsid w:val="000517D4"/>
    <w:rsid w:val="00052810"/>
    <w:rsid w:val="0005324E"/>
    <w:rsid w:val="00053B53"/>
    <w:rsid w:val="00055607"/>
    <w:rsid w:val="0005646A"/>
    <w:rsid w:val="00060599"/>
    <w:rsid w:val="000607C3"/>
    <w:rsid w:val="000615F8"/>
    <w:rsid w:val="0006220A"/>
    <w:rsid w:val="00063285"/>
    <w:rsid w:val="00063F39"/>
    <w:rsid w:val="00064B11"/>
    <w:rsid w:val="000656E7"/>
    <w:rsid w:val="00065D18"/>
    <w:rsid w:val="00065EE2"/>
    <w:rsid w:val="0006661D"/>
    <w:rsid w:val="0006664C"/>
    <w:rsid w:val="00067166"/>
    <w:rsid w:val="00067405"/>
    <w:rsid w:val="0006759D"/>
    <w:rsid w:val="00067A11"/>
    <w:rsid w:val="000706C1"/>
    <w:rsid w:val="0007275F"/>
    <w:rsid w:val="000732F3"/>
    <w:rsid w:val="00074C0F"/>
    <w:rsid w:val="00074F36"/>
    <w:rsid w:val="00074FAB"/>
    <w:rsid w:val="00080281"/>
    <w:rsid w:val="000802B2"/>
    <w:rsid w:val="00082B2B"/>
    <w:rsid w:val="00083808"/>
    <w:rsid w:val="000838A8"/>
    <w:rsid w:val="0008488B"/>
    <w:rsid w:val="000851A0"/>
    <w:rsid w:val="00085F55"/>
    <w:rsid w:val="00087180"/>
    <w:rsid w:val="00087878"/>
    <w:rsid w:val="00090B61"/>
    <w:rsid w:val="00090BFF"/>
    <w:rsid w:val="00090E24"/>
    <w:rsid w:val="00090FC2"/>
    <w:rsid w:val="000922FF"/>
    <w:rsid w:val="00092B5F"/>
    <w:rsid w:val="000934D1"/>
    <w:rsid w:val="000946E1"/>
    <w:rsid w:val="00096232"/>
    <w:rsid w:val="000A0DEC"/>
    <w:rsid w:val="000A21C3"/>
    <w:rsid w:val="000A3700"/>
    <w:rsid w:val="000A3D9A"/>
    <w:rsid w:val="000A49F2"/>
    <w:rsid w:val="000A5C14"/>
    <w:rsid w:val="000A7725"/>
    <w:rsid w:val="000A7C3C"/>
    <w:rsid w:val="000B08D5"/>
    <w:rsid w:val="000B22B7"/>
    <w:rsid w:val="000B2484"/>
    <w:rsid w:val="000B28B3"/>
    <w:rsid w:val="000B34F4"/>
    <w:rsid w:val="000B3678"/>
    <w:rsid w:val="000B4754"/>
    <w:rsid w:val="000B4FA4"/>
    <w:rsid w:val="000B5ED5"/>
    <w:rsid w:val="000B6E11"/>
    <w:rsid w:val="000C1ECF"/>
    <w:rsid w:val="000C2975"/>
    <w:rsid w:val="000C34A1"/>
    <w:rsid w:val="000C3CB7"/>
    <w:rsid w:val="000C4A60"/>
    <w:rsid w:val="000C61E3"/>
    <w:rsid w:val="000C6D0E"/>
    <w:rsid w:val="000D07B1"/>
    <w:rsid w:val="000D0933"/>
    <w:rsid w:val="000D0944"/>
    <w:rsid w:val="000D0B57"/>
    <w:rsid w:val="000D0B81"/>
    <w:rsid w:val="000D0E0E"/>
    <w:rsid w:val="000D3A42"/>
    <w:rsid w:val="000D3FC0"/>
    <w:rsid w:val="000D583F"/>
    <w:rsid w:val="000D5FEF"/>
    <w:rsid w:val="000D6487"/>
    <w:rsid w:val="000D6C80"/>
    <w:rsid w:val="000D6E55"/>
    <w:rsid w:val="000D772F"/>
    <w:rsid w:val="000E0F09"/>
    <w:rsid w:val="000E1E0B"/>
    <w:rsid w:val="000E32B2"/>
    <w:rsid w:val="000E360D"/>
    <w:rsid w:val="000E3CC5"/>
    <w:rsid w:val="000E5912"/>
    <w:rsid w:val="000E5965"/>
    <w:rsid w:val="000E5F70"/>
    <w:rsid w:val="000E61D2"/>
    <w:rsid w:val="000E6F27"/>
    <w:rsid w:val="000E7118"/>
    <w:rsid w:val="000E744E"/>
    <w:rsid w:val="000F053F"/>
    <w:rsid w:val="000F0C33"/>
    <w:rsid w:val="000F0C76"/>
    <w:rsid w:val="000F0F84"/>
    <w:rsid w:val="000F128A"/>
    <w:rsid w:val="000F1865"/>
    <w:rsid w:val="000F1BFD"/>
    <w:rsid w:val="000F3CF4"/>
    <w:rsid w:val="000F3CF8"/>
    <w:rsid w:val="000F50F7"/>
    <w:rsid w:val="000F559C"/>
    <w:rsid w:val="000F59B8"/>
    <w:rsid w:val="000F75B1"/>
    <w:rsid w:val="00100205"/>
    <w:rsid w:val="0010079B"/>
    <w:rsid w:val="001018F6"/>
    <w:rsid w:val="00101F90"/>
    <w:rsid w:val="00101FED"/>
    <w:rsid w:val="001025DB"/>
    <w:rsid w:val="0010292A"/>
    <w:rsid w:val="00102C12"/>
    <w:rsid w:val="00103185"/>
    <w:rsid w:val="00103B65"/>
    <w:rsid w:val="00103C9E"/>
    <w:rsid w:val="00103DAC"/>
    <w:rsid w:val="001043AD"/>
    <w:rsid w:val="0010440E"/>
    <w:rsid w:val="001044B9"/>
    <w:rsid w:val="00104A4A"/>
    <w:rsid w:val="00104FF0"/>
    <w:rsid w:val="0010509F"/>
    <w:rsid w:val="00105137"/>
    <w:rsid w:val="00105166"/>
    <w:rsid w:val="0010521F"/>
    <w:rsid w:val="0010535C"/>
    <w:rsid w:val="00105CED"/>
    <w:rsid w:val="0010743C"/>
    <w:rsid w:val="00107645"/>
    <w:rsid w:val="00110046"/>
    <w:rsid w:val="00111369"/>
    <w:rsid w:val="00111C4D"/>
    <w:rsid w:val="00111EED"/>
    <w:rsid w:val="001126CE"/>
    <w:rsid w:val="00112800"/>
    <w:rsid w:val="00113561"/>
    <w:rsid w:val="001156DD"/>
    <w:rsid w:val="00115E61"/>
    <w:rsid w:val="00116EE8"/>
    <w:rsid w:val="00121039"/>
    <w:rsid w:val="001216F8"/>
    <w:rsid w:val="0012178B"/>
    <w:rsid w:val="00121D4D"/>
    <w:rsid w:val="00121D60"/>
    <w:rsid w:val="00121DCE"/>
    <w:rsid w:val="001224BC"/>
    <w:rsid w:val="00123A27"/>
    <w:rsid w:val="00124BC2"/>
    <w:rsid w:val="0012588A"/>
    <w:rsid w:val="00125F0E"/>
    <w:rsid w:val="0012601B"/>
    <w:rsid w:val="00126FC3"/>
    <w:rsid w:val="00127A7A"/>
    <w:rsid w:val="00127C5F"/>
    <w:rsid w:val="001315B2"/>
    <w:rsid w:val="00131625"/>
    <w:rsid w:val="00132401"/>
    <w:rsid w:val="00132656"/>
    <w:rsid w:val="001335DB"/>
    <w:rsid w:val="0013363B"/>
    <w:rsid w:val="00133EFB"/>
    <w:rsid w:val="00134173"/>
    <w:rsid w:val="001372E3"/>
    <w:rsid w:val="00137B4A"/>
    <w:rsid w:val="00140192"/>
    <w:rsid w:val="00140F11"/>
    <w:rsid w:val="0014344F"/>
    <w:rsid w:val="00145169"/>
    <w:rsid w:val="001451BD"/>
    <w:rsid w:val="001460BC"/>
    <w:rsid w:val="00146AB8"/>
    <w:rsid w:val="00147186"/>
    <w:rsid w:val="001500C5"/>
    <w:rsid w:val="0015104C"/>
    <w:rsid w:val="00152DC1"/>
    <w:rsid w:val="001538CE"/>
    <w:rsid w:val="001539B3"/>
    <w:rsid w:val="00156E3C"/>
    <w:rsid w:val="00157CC8"/>
    <w:rsid w:val="00160398"/>
    <w:rsid w:val="00161946"/>
    <w:rsid w:val="00161CDE"/>
    <w:rsid w:val="0016296B"/>
    <w:rsid w:val="00162D00"/>
    <w:rsid w:val="0016320A"/>
    <w:rsid w:val="00164651"/>
    <w:rsid w:val="001649A9"/>
    <w:rsid w:val="001651BD"/>
    <w:rsid w:val="00166227"/>
    <w:rsid w:val="00166C05"/>
    <w:rsid w:val="001673F6"/>
    <w:rsid w:val="00170290"/>
    <w:rsid w:val="00170B4B"/>
    <w:rsid w:val="00171A4F"/>
    <w:rsid w:val="00172412"/>
    <w:rsid w:val="00172872"/>
    <w:rsid w:val="00173B70"/>
    <w:rsid w:val="00174C7C"/>
    <w:rsid w:val="0017683E"/>
    <w:rsid w:val="001774B7"/>
    <w:rsid w:val="0017763D"/>
    <w:rsid w:val="001778D8"/>
    <w:rsid w:val="00177909"/>
    <w:rsid w:val="00177C5C"/>
    <w:rsid w:val="00180DF9"/>
    <w:rsid w:val="00180EA0"/>
    <w:rsid w:val="001811A6"/>
    <w:rsid w:val="001816F0"/>
    <w:rsid w:val="001819BE"/>
    <w:rsid w:val="001843BB"/>
    <w:rsid w:val="0018470E"/>
    <w:rsid w:val="00185A2B"/>
    <w:rsid w:val="00185F9A"/>
    <w:rsid w:val="0018680A"/>
    <w:rsid w:val="00187381"/>
    <w:rsid w:val="00187D9F"/>
    <w:rsid w:val="001919D5"/>
    <w:rsid w:val="001923E0"/>
    <w:rsid w:val="00192D42"/>
    <w:rsid w:val="00192F8E"/>
    <w:rsid w:val="0019334E"/>
    <w:rsid w:val="001936E7"/>
    <w:rsid w:val="00194490"/>
    <w:rsid w:val="00194B69"/>
    <w:rsid w:val="00194F50"/>
    <w:rsid w:val="00195A1C"/>
    <w:rsid w:val="00197279"/>
    <w:rsid w:val="001A1103"/>
    <w:rsid w:val="001A20DC"/>
    <w:rsid w:val="001A2293"/>
    <w:rsid w:val="001A2E9B"/>
    <w:rsid w:val="001A2F6C"/>
    <w:rsid w:val="001A51B3"/>
    <w:rsid w:val="001A5C4E"/>
    <w:rsid w:val="001A5FBA"/>
    <w:rsid w:val="001A6583"/>
    <w:rsid w:val="001A6883"/>
    <w:rsid w:val="001A7D3E"/>
    <w:rsid w:val="001B021D"/>
    <w:rsid w:val="001B1B3D"/>
    <w:rsid w:val="001B3BC9"/>
    <w:rsid w:val="001B3D73"/>
    <w:rsid w:val="001B499F"/>
    <w:rsid w:val="001B5049"/>
    <w:rsid w:val="001B675E"/>
    <w:rsid w:val="001B6E53"/>
    <w:rsid w:val="001B6EE3"/>
    <w:rsid w:val="001B7318"/>
    <w:rsid w:val="001B741D"/>
    <w:rsid w:val="001B7CDD"/>
    <w:rsid w:val="001C0441"/>
    <w:rsid w:val="001C0C97"/>
    <w:rsid w:val="001C1B0B"/>
    <w:rsid w:val="001C1DFA"/>
    <w:rsid w:val="001C35DF"/>
    <w:rsid w:val="001C3BE1"/>
    <w:rsid w:val="001C41A1"/>
    <w:rsid w:val="001C424B"/>
    <w:rsid w:val="001C4A15"/>
    <w:rsid w:val="001C547D"/>
    <w:rsid w:val="001C5737"/>
    <w:rsid w:val="001C5C97"/>
    <w:rsid w:val="001C6072"/>
    <w:rsid w:val="001C6175"/>
    <w:rsid w:val="001C63E1"/>
    <w:rsid w:val="001C73AF"/>
    <w:rsid w:val="001D1F3F"/>
    <w:rsid w:val="001D61B0"/>
    <w:rsid w:val="001D78EB"/>
    <w:rsid w:val="001E0EBF"/>
    <w:rsid w:val="001E2B01"/>
    <w:rsid w:val="001E3F07"/>
    <w:rsid w:val="001E51AB"/>
    <w:rsid w:val="001E688E"/>
    <w:rsid w:val="001E761A"/>
    <w:rsid w:val="001F0094"/>
    <w:rsid w:val="001F00D8"/>
    <w:rsid w:val="001F07FD"/>
    <w:rsid w:val="001F123C"/>
    <w:rsid w:val="001F229C"/>
    <w:rsid w:val="001F240E"/>
    <w:rsid w:val="001F32EF"/>
    <w:rsid w:val="001F39A9"/>
    <w:rsid w:val="001F54DF"/>
    <w:rsid w:val="001F5F59"/>
    <w:rsid w:val="001F6F35"/>
    <w:rsid w:val="001F70DD"/>
    <w:rsid w:val="001F7934"/>
    <w:rsid w:val="002009A2"/>
    <w:rsid w:val="002011D6"/>
    <w:rsid w:val="002014D2"/>
    <w:rsid w:val="00201559"/>
    <w:rsid w:val="00201679"/>
    <w:rsid w:val="00201E74"/>
    <w:rsid w:val="00202014"/>
    <w:rsid w:val="002020BA"/>
    <w:rsid w:val="00202FE6"/>
    <w:rsid w:val="0020327D"/>
    <w:rsid w:val="00203864"/>
    <w:rsid w:val="00204C84"/>
    <w:rsid w:val="002052FD"/>
    <w:rsid w:val="00205DD2"/>
    <w:rsid w:val="00207526"/>
    <w:rsid w:val="00207DD6"/>
    <w:rsid w:val="00210318"/>
    <w:rsid w:val="00211DF7"/>
    <w:rsid w:val="00212E75"/>
    <w:rsid w:val="0021303A"/>
    <w:rsid w:val="002131B6"/>
    <w:rsid w:val="00213506"/>
    <w:rsid w:val="002135BE"/>
    <w:rsid w:val="002149DC"/>
    <w:rsid w:val="00214E70"/>
    <w:rsid w:val="00215C49"/>
    <w:rsid w:val="00215F36"/>
    <w:rsid w:val="00215F80"/>
    <w:rsid w:val="00215F8B"/>
    <w:rsid w:val="00217363"/>
    <w:rsid w:val="002175B9"/>
    <w:rsid w:val="00217AFE"/>
    <w:rsid w:val="00221391"/>
    <w:rsid w:val="00221AFB"/>
    <w:rsid w:val="00223014"/>
    <w:rsid w:val="00223441"/>
    <w:rsid w:val="0022597D"/>
    <w:rsid w:val="00226F4B"/>
    <w:rsid w:val="002273F0"/>
    <w:rsid w:val="00231042"/>
    <w:rsid w:val="00231A82"/>
    <w:rsid w:val="00232D77"/>
    <w:rsid w:val="0023322B"/>
    <w:rsid w:val="00233AAF"/>
    <w:rsid w:val="00234292"/>
    <w:rsid w:val="00234B13"/>
    <w:rsid w:val="002359F6"/>
    <w:rsid w:val="0024005C"/>
    <w:rsid w:val="00240882"/>
    <w:rsid w:val="0024167F"/>
    <w:rsid w:val="0024207A"/>
    <w:rsid w:val="00243376"/>
    <w:rsid w:val="00244B41"/>
    <w:rsid w:val="00246242"/>
    <w:rsid w:val="00247564"/>
    <w:rsid w:val="0025189C"/>
    <w:rsid w:val="00254574"/>
    <w:rsid w:val="002546A3"/>
    <w:rsid w:val="00254708"/>
    <w:rsid w:val="0025475D"/>
    <w:rsid w:val="00254B13"/>
    <w:rsid w:val="00254DE4"/>
    <w:rsid w:val="0025638F"/>
    <w:rsid w:val="002604D8"/>
    <w:rsid w:val="00260DE6"/>
    <w:rsid w:val="00260F32"/>
    <w:rsid w:val="00260F6D"/>
    <w:rsid w:val="002611F5"/>
    <w:rsid w:val="0026273D"/>
    <w:rsid w:val="00262CF2"/>
    <w:rsid w:val="00263009"/>
    <w:rsid w:val="0026434D"/>
    <w:rsid w:val="00264403"/>
    <w:rsid w:val="002648F0"/>
    <w:rsid w:val="00264AE9"/>
    <w:rsid w:val="00265BBA"/>
    <w:rsid w:val="00266D30"/>
    <w:rsid w:val="00267052"/>
    <w:rsid w:val="0026744B"/>
    <w:rsid w:val="00267F04"/>
    <w:rsid w:val="00271128"/>
    <w:rsid w:val="0027423A"/>
    <w:rsid w:val="00275C8A"/>
    <w:rsid w:val="002768A3"/>
    <w:rsid w:val="002771AE"/>
    <w:rsid w:val="0028008A"/>
    <w:rsid w:val="00281393"/>
    <w:rsid w:val="0028162A"/>
    <w:rsid w:val="0028162D"/>
    <w:rsid w:val="002822A3"/>
    <w:rsid w:val="00282AB6"/>
    <w:rsid w:val="00282F82"/>
    <w:rsid w:val="00283284"/>
    <w:rsid w:val="00283292"/>
    <w:rsid w:val="00284E2F"/>
    <w:rsid w:val="00285A84"/>
    <w:rsid w:val="0028782E"/>
    <w:rsid w:val="00287A69"/>
    <w:rsid w:val="00287C91"/>
    <w:rsid w:val="002902D5"/>
    <w:rsid w:val="00290E70"/>
    <w:rsid w:val="0029207B"/>
    <w:rsid w:val="0029266B"/>
    <w:rsid w:val="00293089"/>
    <w:rsid w:val="002936C9"/>
    <w:rsid w:val="0029432C"/>
    <w:rsid w:val="002960D0"/>
    <w:rsid w:val="00296D07"/>
    <w:rsid w:val="00297838"/>
    <w:rsid w:val="00297F5B"/>
    <w:rsid w:val="002A37F0"/>
    <w:rsid w:val="002A44DF"/>
    <w:rsid w:val="002A6EC2"/>
    <w:rsid w:val="002A726B"/>
    <w:rsid w:val="002B0CDC"/>
    <w:rsid w:val="002B0F5B"/>
    <w:rsid w:val="002B12D6"/>
    <w:rsid w:val="002B132D"/>
    <w:rsid w:val="002B2914"/>
    <w:rsid w:val="002B499A"/>
    <w:rsid w:val="002B4D38"/>
    <w:rsid w:val="002B5AEC"/>
    <w:rsid w:val="002B5E24"/>
    <w:rsid w:val="002B6EEE"/>
    <w:rsid w:val="002B71CE"/>
    <w:rsid w:val="002B742A"/>
    <w:rsid w:val="002C08CC"/>
    <w:rsid w:val="002C090D"/>
    <w:rsid w:val="002C0B40"/>
    <w:rsid w:val="002C0CCB"/>
    <w:rsid w:val="002C0F02"/>
    <w:rsid w:val="002C1281"/>
    <w:rsid w:val="002C43B4"/>
    <w:rsid w:val="002C5358"/>
    <w:rsid w:val="002C6FD4"/>
    <w:rsid w:val="002C70A6"/>
    <w:rsid w:val="002C7997"/>
    <w:rsid w:val="002C7B29"/>
    <w:rsid w:val="002D11C2"/>
    <w:rsid w:val="002D1676"/>
    <w:rsid w:val="002D3B54"/>
    <w:rsid w:val="002D3CDD"/>
    <w:rsid w:val="002D3E04"/>
    <w:rsid w:val="002D4439"/>
    <w:rsid w:val="002D52C1"/>
    <w:rsid w:val="002D6DFA"/>
    <w:rsid w:val="002E0346"/>
    <w:rsid w:val="002E1858"/>
    <w:rsid w:val="002E1FB8"/>
    <w:rsid w:val="002E2229"/>
    <w:rsid w:val="002E3A5D"/>
    <w:rsid w:val="002E3C1D"/>
    <w:rsid w:val="002E44FB"/>
    <w:rsid w:val="002E46F6"/>
    <w:rsid w:val="002E4B54"/>
    <w:rsid w:val="002E6728"/>
    <w:rsid w:val="002E69B0"/>
    <w:rsid w:val="002E6A33"/>
    <w:rsid w:val="002E719A"/>
    <w:rsid w:val="002E7628"/>
    <w:rsid w:val="002E7C92"/>
    <w:rsid w:val="002F0A51"/>
    <w:rsid w:val="002F2786"/>
    <w:rsid w:val="002F2BB9"/>
    <w:rsid w:val="002F30E4"/>
    <w:rsid w:val="002F33C4"/>
    <w:rsid w:val="002F35C0"/>
    <w:rsid w:val="002F3B37"/>
    <w:rsid w:val="002F3EF4"/>
    <w:rsid w:val="002F591F"/>
    <w:rsid w:val="002F5B2A"/>
    <w:rsid w:val="002F69AD"/>
    <w:rsid w:val="002F6D34"/>
    <w:rsid w:val="002F7823"/>
    <w:rsid w:val="002F79D4"/>
    <w:rsid w:val="003007DC"/>
    <w:rsid w:val="00300A8E"/>
    <w:rsid w:val="003011BC"/>
    <w:rsid w:val="003015C1"/>
    <w:rsid w:val="003023DD"/>
    <w:rsid w:val="003026AC"/>
    <w:rsid w:val="00303B8F"/>
    <w:rsid w:val="003046BB"/>
    <w:rsid w:val="00305D5B"/>
    <w:rsid w:val="00306153"/>
    <w:rsid w:val="003062C6"/>
    <w:rsid w:val="003065B7"/>
    <w:rsid w:val="00307A7E"/>
    <w:rsid w:val="00310C0D"/>
    <w:rsid w:val="0031120B"/>
    <w:rsid w:val="003123FF"/>
    <w:rsid w:val="00312465"/>
    <w:rsid w:val="00313786"/>
    <w:rsid w:val="00313C34"/>
    <w:rsid w:val="00314C89"/>
    <w:rsid w:val="00314D7E"/>
    <w:rsid w:val="00314E08"/>
    <w:rsid w:val="003151A8"/>
    <w:rsid w:val="0031557E"/>
    <w:rsid w:val="003160EE"/>
    <w:rsid w:val="003161FD"/>
    <w:rsid w:val="00316461"/>
    <w:rsid w:val="00316735"/>
    <w:rsid w:val="00317F3A"/>
    <w:rsid w:val="00320802"/>
    <w:rsid w:val="0032381A"/>
    <w:rsid w:val="003243B0"/>
    <w:rsid w:val="00324983"/>
    <w:rsid w:val="00325274"/>
    <w:rsid w:val="00327AE0"/>
    <w:rsid w:val="00327B00"/>
    <w:rsid w:val="00331639"/>
    <w:rsid w:val="003345F3"/>
    <w:rsid w:val="00334878"/>
    <w:rsid w:val="003355F0"/>
    <w:rsid w:val="00335C04"/>
    <w:rsid w:val="00336A42"/>
    <w:rsid w:val="003401BB"/>
    <w:rsid w:val="0034065A"/>
    <w:rsid w:val="00341649"/>
    <w:rsid w:val="00343D33"/>
    <w:rsid w:val="00345587"/>
    <w:rsid w:val="00345F61"/>
    <w:rsid w:val="00347F24"/>
    <w:rsid w:val="00350121"/>
    <w:rsid w:val="00350C5D"/>
    <w:rsid w:val="00350C67"/>
    <w:rsid w:val="00351A7F"/>
    <w:rsid w:val="00351C93"/>
    <w:rsid w:val="00352F2C"/>
    <w:rsid w:val="003536B7"/>
    <w:rsid w:val="00353C48"/>
    <w:rsid w:val="003543BE"/>
    <w:rsid w:val="003567B7"/>
    <w:rsid w:val="0035744F"/>
    <w:rsid w:val="00357DD8"/>
    <w:rsid w:val="00360258"/>
    <w:rsid w:val="00360293"/>
    <w:rsid w:val="003614B4"/>
    <w:rsid w:val="00361A20"/>
    <w:rsid w:val="00361A98"/>
    <w:rsid w:val="0036299E"/>
    <w:rsid w:val="003639D4"/>
    <w:rsid w:val="00363A07"/>
    <w:rsid w:val="00363A0E"/>
    <w:rsid w:val="00363C11"/>
    <w:rsid w:val="003642C8"/>
    <w:rsid w:val="003645F9"/>
    <w:rsid w:val="003664DE"/>
    <w:rsid w:val="00366B76"/>
    <w:rsid w:val="00370120"/>
    <w:rsid w:val="003708C3"/>
    <w:rsid w:val="00371AA5"/>
    <w:rsid w:val="00372872"/>
    <w:rsid w:val="003728C2"/>
    <w:rsid w:val="003737C4"/>
    <w:rsid w:val="003745F5"/>
    <w:rsid w:val="003753BF"/>
    <w:rsid w:val="0037635A"/>
    <w:rsid w:val="00381B29"/>
    <w:rsid w:val="00381C22"/>
    <w:rsid w:val="00381E4F"/>
    <w:rsid w:val="00385028"/>
    <w:rsid w:val="00385599"/>
    <w:rsid w:val="00385BD0"/>
    <w:rsid w:val="00385E4E"/>
    <w:rsid w:val="00385ED9"/>
    <w:rsid w:val="00386BAE"/>
    <w:rsid w:val="00386BAF"/>
    <w:rsid w:val="00390D70"/>
    <w:rsid w:val="00391DE4"/>
    <w:rsid w:val="003922F5"/>
    <w:rsid w:val="00394001"/>
    <w:rsid w:val="00394D82"/>
    <w:rsid w:val="00397044"/>
    <w:rsid w:val="00397434"/>
    <w:rsid w:val="003A0B50"/>
    <w:rsid w:val="003A1AE5"/>
    <w:rsid w:val="003A1EDE"/>
    <w:rsid w:val="003A3A0A"/>
    <w:rsid w:val="003A5B62"/>
    <w:rsid w:val="003A7480"/>
    <w:rsid w:val="003B061D"/>
    <w:rsid w:val="003B0EB0"/>
    <w:rsid w:val="003B11E2"/>
    <w:rsid w:val="003B1681"/>
    <w:rsid w:val="003B21DD"/>
    <w:rsid w:val="003B295E"/>
    <w:rsid w:val="003B492D"/>
    <w:rsid w:val="003B4CAA"/>
    <w:rsid w:val="003B5376"/>
    <w:rsid w:val="003B577F"/>
    <w:rsid w:val="003B5D2D"/>
    <w:rsid w:val="003B6A84"/>
    <w:rsid w:val="003B6BE2"/>
    <w:rsid w:val="003B6D34"/>
    <w:rsid w:val="003B70BF"/>
    <w:rsid w:val="003C0348"/>
    <w:rsid w:val="003C0543"/>
    <w:rsid w:val="003C145E"/>
    <w:rsid w:val="003C2270"/>
    <w:rsid w:val="003C25AE"/>
    <w:rsid w:val="003C3CF7"/>
    <w:rsid w:val="003C48E9"/>
    <w:rsid w:val="003C6E9F"/>
    <w:rsid w:val="003C71D0"/>
    <w:rsid w:val="003C7D37"/>
    <w:rsid w:val="003C7F48"/>
    <w:rsid w:val="003D15FF"/>
    <w:rsid w:val="003D1BC1"/>
    <w:rsid w:val="003D1D14"/>
    <w:rsid w:val="003D23AB"/>
    <w:rsid w:val="003D2F47"/>
    <w:rsid w:val="003D3E56"/>
    <w:rsid w:val="003D4AAD"/>
    <w:rsid w:val="003D5188"/>
    <w:rsid w:val="003D5D59"/>
    <w:rsid w:val="003D68CA"/>
    <w:rsid w:val="003D696A"/>
    <w:rsid w:val="003D785C"/>
    <w:rsid w:val="003E0D5E"/>
    <w:rsid w:val="003E101A"/>
    <w:rsid w:val="003E29C1"/>
    <w:rsid w:val="003E3266"/>
    <w:rsid w:val="003E40BF"/>
    <w:rsid w:val="003E4466"/>
    <w:rsid w:val="003E499A"/>
    <w:rsid w:val="003E52B1"/>
    <w:rsid w:val="003E5BB5"/>
    <w:rsid w:val="003E641F"/>
    <w:rsid w:val="003E65A6"/>
    <w:rsid w:val="003E673F"/>
    <w:rsid w:val="003F1594"/>
    <w:rsid w:val="003F1D8B"/>
    <w:rsid w:val="003F2320"/>
    <w:rsid w:val="003F2AE2"/>
    <w:rsid w:val="003F42F2"/>
    <w:rsid w:val="003F454F"/>
    <w:rsid w:val="003F460A"/>
    <w:rsid w:val="003F5934"/>
    <w:rsid w:val="003F661E"/>
    <w:rsid w:val="003F7098"/>
    <w:rsid w:val="003F7723"/>
    <w:rsid w:val="003F7F57"/>
    <w:rsid w:val="00400502"/>
    <w:rsid w:val="00403ADC"/>
    <w:rsid w:val="00407C1B"/>
    <w:rsid w:val="00410638"/>
    <w:rsid w:val="00410B76"/>
    <w:rsid w:val="004124F6"/>
    <w:rsid w:val="00412E02"/>
    <w:rsid w:val="00413232"/>
    <w:rsid w:val="00413ACC"/>
    <w:rsid w:val="00413BAB"/>
    <w:rsid w:val="00414FC9"/>
    <w:rsid w:val="00415BB6"/>
    <w:rsid w:val="00415FDD"/>
    <w:rsid w:val="0041658F"/>
    <w:rsid w:val="0042096C"/>
    <w:rsid w:val="004214A6"/>
    <w:rsid w:val="00421E07"/>
    <w:rsid w:val="00422ED1"/>
    <w:rsid w:val="004231F4"/>
    <w:rsid w:val="00425E60"/>
    <w:rsid w:val="004266EA"/>
    <w:rsid w:val="00426934"/>
    <w:rsid w:val="0042738B"/>
    <w:rsid w:val="00430731"/>
    <w:rsid w:val="00430BFE"/>
    <w:rsid w:val="0043132A"/>
    <w:rsid w:val="00431F89"/>
    <w:rsid w:val="00433376"/>
    <w:rsid w:val="00433A5D"/>
    <w:rsid w:val="00434ACA"/>
    <w:rsid w:val="00434FA3"/>
    <w:rsid w:val="004350A0"/>
    <w:rsid w:val="004351C8"/>
    <w:rsid w:val="0043543F"/>
    <w:rsid w:val="004361C4"/>
    <w:rsid w:val="004372D2"/>
    <w:rsid w:val="0043796F"/>
    <w:rsid w:val="00437DDB"/>
    <w:rsid w:val="00437FF9"/>
    <w:rsid w:val="00440394"/>
    <w:rsid w:val="00440E8F"/>
    <w:rsid w:val="0044171F"/>
    <w:rsid w:val="004448E5"/>
    <w:rsid w:val="00444B3E"/>
    <w:rsid w:val="004450CA"/>
    <w:rsid w:val="00446076"/>
    <w:rsid w:val="0044620B"/>
    <w:rsid w:val="00451094"/>
    <w:rsid w:val="004527C3"/>
    <w:rsid w:val="004529F7"/>
    <w:rsid w:val="00454850"/>
    <w:rsid w:val="00455AC5"/>
    <w:rsid w:val="004569A2"/>
    <w:rsid w:val="00456CC2"/>
    <w:rsid w:val="004578EC"/>
    <w:rsid w:val="00457AC9"/>
    <w:rsid w:val="00457E74"/>
    <w:rsid w:val="004603B5"/>
    <w:rsid w:val="004604D5"/>
    <w:rsid w:val="00460C73"/>
    <w:rsid w:val="00460E2F"/>
    <w:rsid w:val="00462244"/>
    <w:rsid w:val="004641D2"/>
    <w:rsid w:val="00464598"/>
    <w:rsid w:val="004645D2"/>
    <w:rsid w:val="00464E5F"/>
    <w:rsid w:val="00465EF5"/>
    <w:rsid w:val="00466739"/>
    <w:rsid w:val="0046673A"/>
    <w:rsid w:val="00466CBF"/>
    <w:rsid w:val="004714B2"/>
    <w:rsid w:val="004719BD"/>
    <w:rsid w:val="00471EE6"/>
    <w:rsid w:val="0047263B"/>
    <w:rsid w:val="0047400C"/>
    <w:rsid w:val="00474A8D"/>
    <w:rsid w:val="004764E3"/>
    <w:rsid w:val="0047680B"/>
    <w:rsid w:val="00477052"/>
    <w:rsid w:val="004813F8"/>
    <w:rsid w:val="00481CFA"/>
    <w:rsid w:val="00482583"/>
    <w:rsid w:val="00483EE7"/>
    <w:rsid w:val="00484829"/>
    <w:rsid w:val="0048539B"/>
    <w:rsid w:val="00485ABB"/>
    <w:rsid w:val="00485BAE"/>
    <w:rsid w:val="00485D99"/>
    <w:rsid w:val="004864B9"/>
    <w:rsid w:val="00486D4F"/>
    <w:rsid w:val="004870A5"/>
    <w:rsid w:val="004873C7"/>
    <w:rsid w:val="00487A2B"/>
    <w:rsid w:val="00487A91"/>
    <w:rsid w:val="004912F2"/>
    <w:rsid w:val="0049165A"/>
    <w:rsid w:val="00491846"/>
    <w:rsid w:val="00491F2E"/>
    <w:rsid w:val="00492A73"/>
    <w:rsid w:val="004932CB"/>
    <w:rsid w:val="00493997"/>
    <w:rsid w:val="00493D43"/>
    <w:rsid w:val="00494753"/>
    <w:rsid w:val="004948C0"/>
    <w:rsid w:val="00495AAD"/>
    <w:rsid w:val="00496ADE"/>
    <w:rsid w:val="00496D19"/>
    <w:rsid w:val="00497B15"/>
    <w:rsid w:val="00497B50"/>
    <w:rsid w:val="00497B6C"/>
    <w:rsid w:val="004A19B0"/>
    <w:rsid w:val="004A1E7A"/>
    <w:rsid w:val="004A2DD3"/>
    <w:rsid w:val="004A383B"/>
    <w:rsid w:val="004A38D4"/>
    <w:rsid w:val="004A4955"/>
    <w:rsid w:val="004A4A61"/>
    <w:rsid w:val="004A5666"/>
    <w:rsid w:val="004A7069"/>
    <w:rsid w:val="004A7E17"/>
    <w:rsid w:val="004B241E"/>
    <w:rsid w:val="004B24F0"/>
    <w:rsid w:val="004B3506"/>
    <w:rsid w:val="004B3E5D"/>
    <w:rsid w:val="004B4A78"/>
    <w:rsid w:val="004B5489"/>
    <w:rsid w:val="004B6BFD"/>
    <w:rsid w:val="004B72DA"/>
    <w:rsid w:val="004B75B1"/>
    <w:rsid w:val="004C0576"/>
    <w:rsid w:val="004C1315"/>
    <w:rsid w:val="004C1E3E"/>
    <w:rsid w:val="004C21E1"/>
    <w:rsid w:val="004C28F7"/>
    <w:rsid w:val="004C334A"/>
    <w:rsid w:val="004C384E"/>
    <w:rsid w:val="004C4239"/>
    <w:rsid w:val="004C4D01"/>
    <w:rsid w:val="004C63B8"/>
    <w:rsid w:val="004C6C8D"/>
    <w:rsid w:val="004C7CB4"/>
    <w:rsid w:val="004D0419"/>
    <w:rsid w:val="004D0B6C"/>
    <w:rsid w:val="004D129F"/>
    <w:rsid w:val="004D1E29"/>
    <w:rsid w:val="004D2031"/>
    <w:rsid w:val="004D3C46"/>
    <w:rsid w:val="004D4379"/>
    <w:rsid w:val="004D4C57"/>
    <w:rsid w:val="004D4CA3"/>
    <w:rsid w:val="004D4EC3"/>
    <w:rsid w:val="004D51D9"/>
    <w:rsid w:val="004D54CE"/>
    <w:rsid w:val="004D5963"/>
    <w:rsid w:val="004D7CE4"/>
    <w:rsid w:val="004E074A"/>
    <w:rsid w:val="004E0DFD"/>
    <w:rsid w:val="004E174F"/>
    <w:rsid w:val="004E2701"/>
    <w:rsid w:val="004E2D99"/>
    <w:rsid w:val="004E32C0"/>
    <w:rsid w:val="004E45D1"/>
    <w:rsid w:val="004E5AED"/>
    <w:rsid w:val="004E5CC4"/>
    <w:rsid w:val="004E60E2"/>
    <w:rsid w:val="004E6763"/>
    <w:rsid w:val="004E76C2"/>
    <w:rsid w:val="004F120F"/>
    <w:rsid w:val="004F1D56"/>
    <w:rsid w:val="004F3064"/>
    <w:rsid w:val="004F3BDE"/>
    <w:rsid w:val="004F40B1"/>
    <w:rsid w:val="004F599A"/>
    <w:rsid w:val="004F5F4B"/>
    <w:rsid w:val="004F6078"/>
    <w:rsid w:val="004F7596"/>
    <w:rsid w:val="004F7645"/>
    <w:rsid w:val="004F779C"/>
    <w:rsid w:val="00500FEE"/>
    <w:rsid w:val="005016F3"/>
    <w:rsid w:val="00501BA4"/>
    <w:rsid w:val="00501CA1"/>
    <w:rsid w:val="00502AA8"/>
    <w:rsid w:val="0050335B"/>
    <w:rsid w:val="00503ECC"/>
    <w:rsid w:val="0050406B"/>
    <w:rsid w:val="005052E7"/>
    <w:rsid w:val="00505D41"/>
    <w:rsid w:val="00505EB6"/>
    <w:rsid w:val="0050605B"/>
    <w:rsid w:val="00510A6B"/>
    <w:rsid w:val="0051106E"/>
    <w:rsid w:val="00511229"/>
    <w:rsid w:val="005114DD"/>
    <w:rsid w:val="00514421"/>
    <w:rsid w:val="00514C87"/>
    <w:rsid w:val="00514F02"/>
    <w:rsid w:val="0051603E"/>
    <w:rsid w:val="005160E6"/>
    <w:rsid w:val="00516211"/>
    <w:rsid w:val="00516B2E"/>
    <w:rsid w:val="00516EFE"/>
    <w:rsid w:val="005213BF"/>
    <w:rsid w:val="00521742"/>
    <w:rsid w:val="005228B5"/>
    <w:rsid w:val="0052291C"/>
    <w:rsid w:val="00522B6E"/>
    <w:rsid w:val="00522E3F"/>
    <w:rsid w:val="005235F8"/>
    <w:rsid w:val="005242EE"/>
    <w:rsid w:val="005245A0"/>
    <w:rsid w:val="00524B54"/>
    <w:rsid w:val="00525EDA"/>
    <w:rsid w:val="00526B96"/>
    <w:rsid w:val="0052736D"/>
    <w:rsid w:val="005275A6"/>
    <w:rsid w:val="00530A43"/>
    <w:rsid w:val="00531177"/>
    <w:rsid w:val="00531A0E"/>
    <w:rsid w:val="00531DDA"/>
    <w:rsid w:val="0053235D"/>
    <w:rsid w:val="00532766"/>
    <w:rsid w:val="00532B71"/>
    <w:rsid w:val="005337E0"/>
    <w:rsid w:val="00537FA5"/>
    <w:rsid w:val="00540CAA"/>
    <w:rsid w:val="0054219C"/>
    <w:rsid w:val="00542987"/>
    <w:rsid w:val="00543388"/>
    <w:rsid w:val="00543BD8"/>
    <w:rsid w:val="00544A64"/>
    <w:rsid w:val="005456F6"/>
    <w:rsid w:val="00545C1A"/>
    <w:rsid w:val="0054703B"/>
    <w:rsid w:val="0055017B"/>
    <w:rsid w:val="00550700"/>
    <w:rsid w:val="00550B12"/>
    <w:rsid w:val="0055113A"/>
    <w:rsid w:val="005512E5"/>
    <w:rsid w:val="00551E92"/>
    <w:rsid w:val="005536C2"/>
    <w:rsid w:val="00555FA5"/>
    <w:rsid w:val="00556184"/>
    <w:rsid w:val="00556F71"/>
    <w:rsid w:val="005600B0"/>
    <w:rsid w:val="005604EA"/>
    <w:rsid w:val="00561AC4"/>
    <w:rsid w:val="00561AC5"/>
    <w:rsid w:val="0056205A"/>
    <w:rsid w:val="0056356D"/>
    <w:rsid w:val="00563BA6"/>
    <w:rsid w:val="00564330"/>
    <w:rsid w:val="00570D9B"/>
    <w:rsid w:val="00571917"/>
    <w:rsid w:val="00572035"/>
    <w:rsid w:val="005737A0"/>
    <w:rsid w:val="00575144"/>
    <w:rsid w:val="005754DB"/>
    <w:rsid w:val="005759E8"/>
    <w:rsid w:val="005774CC"/>
    <w:rsid w:val="00577D0C"/>
    <w:rsid w:val="005805FA"/>
    <w:rsid w:val="005812A2"/>
    <w:rsid w:val="00581BC3"/>
    <w:rsid w:val="00581D98"/>
    <w:rsid w:val="00582A8E"/>
    <w:rsid w:val="005830E0"/>
    <w:rsid w:val="00583F3F"/>
    <w:rsid w:val="005840DB"/>
    <w:rsid w:val="005846A2"/>
    <w:rsid w:val="0058598C"/>
    <w:rsid w:val="00586442"/>
    <w:rsid w:val="00591D57"/>
    <w:rsid w:val="005923F2"/>
    <w:rsid w:val="00592CC3"/>
    <w:rsid w:val="00592F41"/>
    <w:rsid w:val="005936FA"/>
    <w:rsid w:val="0059420F"/>
    <w:rsid w:val="00594381"/>
    <w:rsid w:val="005948D6"/>
    <w:rsid w:val="00594D5B"/>
    <w:rsid w:val="005950B8"/>
    <w:rsid w:val="00595DFC"/>
    <w:rsid w:val="0059604E"/>
    <w:rsid w:val="00596378"/>
    <w:rsid w:val="00596390"/>
    <w:rsid w:val="005A0DA2"/>
    <w:rsid w:val="005A1BE4"/>
    <w:rsid w:val="005A3174"/>
    <w:rsid w:val="005A341E"/>
    <w:rsid w:val="005A46E5"/>
    <w:rsid w:val="005A536E"/>
    <w:rsid w:val="005A56A8"/>
    <w:rsid w:val="005A576A"/>
    <w:rsid w:val="005A605D"/>
    <w:rsid w:val="005A65FC"/>
    <w:rsid w:val="005A7F8F"/>
    <w:rsid w:val="005B0891"/>
    <w:rsid w:val="005B1000"/>
    <w:rsid w:val="005B160F"/>
    <w:rsid w:val="005B1B0A"/>
    <w:rsid w:val="005B48C9"/>
    <w:rsid w:val="005B4A4F"/>
    <w:rsid w:val="005B4DBD"/>
    <w:rsid w:val="005B6BD2"/>
    <w:rsid w:val="005B6CC2"/>
    <w:rsid w:val="005B7D56"/>
    <w:rsid w:val="005C12DA"/>
    <w:rsid w:val="005C1A4A"/>
    <w:rsid w:val="005C37C5"/>
    <w:rsid w:val="005C4F25"/>
    <w:rsid w:val="005C5036"/>
    <w:rsid w:val="005C503B"/>
    <w:rsid w:val="005C55A6"/>
    <w:rsid w:val="005C6747"/>
    <w:rsid w:val="005C6EEC"/>
    <w:rsid w:val="005C7031"/>
    <w:rsid w:val="005D0A66"/>
    <w:rsid w:val="005D0D06"/>
    <w:rsid w:val="005D16B1"/>
    <w:rsid w:val="005D17BF"/>
    <w:rsid w:val="005D2BBB"/>
    <w:rsid w:val="005D4360"/>
    <w:rsid w:val="005D5165"/>
    <w:rsid w:val="005D7875"/>
    <w:rsid w:val="005D7A98"/>
    <w:rsid w:val="005E16B9"/>
    <w:rsid w:val="005E312B"/>
    <w:rsid w:val="005E34EA"/>
    <w:rsid w:val="005E4424"/>
    <w:rsid w:val="005E4FAA"/>
    <w:rsid w:val="005E4FE3"/>
    <w:rsid w:val="005E5AE0"/>
    <w:rsid w:val="005E6458"/>
    <w:rsid w:val="005F0483"/>
    <w:rsid w:val="005F0B49"/>
    <w:rsid w:val="005F0B85"/>
    <w:rsid w:val="005F0EED"/>
    <w:rsid w:val="005F13F6"/>
    <w:rsid w:val="005F2873"/>
    <w:rsid w:val="005F38FD"/>
    <w:rsid w:val="005F3C42"/>
    <w:rsid w:val="005F4FCE"/>
    <w:rsid w:val="005F65CB"/>
    <w:rsid w:val="005F6682"/>
    <w:rsid w:val="005F7245"/>
    <w:rsid w:val="00600287"/>
    <w:rsid w:val="00600655"/>
    <w:rsid w:val="00600A71"/>
    <w:rsid w:val="00600D19"/>
    <w:rsid w:val="00600D3F"/>
    <w:rsid w:val="006011B2"/>
    <w:rsid w:val="00601418"/>
    <w:rsid w:val="00603CCD"/>
    <w:rsid w:val="00605649"/>
    <w:rsid w:val="00605E6B"/>
    <w:rsid w:val="00606349"/>
    <w:rsid w:val="00606B26"/>
    <w:rsid w:val="006110FB"/>
    <w:rsid w:val="006114B0"/>
    <w:rsid w:val="00612634"/>
    <w:rsid w:val="00612C41"/>
    <w:rsid w:val="0061383C"/>
    <w:rsid w:val="00613DCF"/>
    <w:rsid w:val="00613E45"/>
    <w:rsid w:val="00614701"/>
    <w:rsid w:val="00614A61"/>
    <w:rsid w:val="00614AF4"/>
    <w:rsid w:val="00615E28"/>
    <w:rsid w:val="00616285"/>
    <w:rsid w:val="0061645D"/>
    <w:rsid w:val="00617049"/>
    <w:rsid w:val="00622797"/>
    <w:rsid w:val="006255FE"/>
    <w:rsid w:val="00626889"/>
    <w:rsid w:val="00626D46"/>
    <w:rsid w:val="00627675"/>
    <w:rsid w:val="0062791C"/>
    <w:rsid w:val="00630B85"/>
    <w:rsid w:val="00630D0F"/>
    <w:rsid w:val="00631293"/>
    <w:rsid w:val="006329AE"/>
    <w:rsid w:val="00632C65"/>
    <w:rsid w:val="006334C1"/>
    <w:rsid w:val="00635098"/>
    <w:rsid w:val="00635284"/>
    <w:rsid w:val="0063564F"/>
    <w:rsid w:val="00635B3E"/>
    <w:rsid w:val="00635E23"/>
    <w:rsid w:val="006373FA"/>
    <w:rsid w:val="00637968"/>
    <w:rsid w:val="00641080"/>
    <w:rsid w:val="0064168D"/>
    <w:rsid w:val="0064185A"/>
    <w:rsid w:val="00641A28"/>
    <w:rsid w:val="00643146"/>
    <w:rsid w:val="006435E6"/>
    <w:rsid w:val="006455F2"/>
    <w:rsid w:val="006465AA"/>
    <w:rsid w:val="00646A20"/>
    <w:rsid w:val="00646BE0"/>
    <w:rsid w:val="00646E18"/>
    <w:rsid w:val="0064710D"/>
    <w:rsid w:val="00647152"/>
    <w:rsid w:val="00647C05"/>
    <w:rsid w:val="00650564"/>
    <w:rsid w:val="00650A03"/>
    <w:rsid w:val="00650EBB"/>
    <w:rsid w:val="00650ED6"/>
    <w:rsid w:val="00651602"/>
    <w:rsid w:val="00651C77"/>
    <w:rsid w:val="00652768"/>
    <w:rsid w:val="00652E11"/>
    <w:rsid w:val="00654310"/>
    <w:rsid w:val="00654B18"/>
    <w:rsid w:val="00656771"/>
    <w:rsid w:val="00656C21"/>
    <w:rsid w:val="00656F87"/>
    <w:rsid w:val="0065768F"/>
    <w:rsid w:val="006604DC"/>
    <w:rsid w:val="00661512"/>
    <w:rsid w:val="006629FC"/>
    <w:rsid w:val="00662BDA"/>
    <w:rsid w:val="00663894"/>
    <w:rsid w:val="00664159"/>
    <w:rsid w:val="00664500"/>
    <w:rsid w:val="006659B2"/>
    <w:rsid w:val="006659F9"/>
    <w:rsid w:val="00666A0E"/>
    <w:rsid w:val="00667153"/>
    <w:rsid w:val="00667C24"/>
    <w:rsid w:val="0067093A"/>
    <w:rsid w:val="0067291E"/>
    <w:rsid w:val="00673427"/>
    <w:rsid w:val="00673B8E"/>
    <w:rsid w:val="00674799"/>
    <w:rsid w:val="00674C17"/>
    <w:rsid w:val="006755C1"/>
    <w:rsid w:val="006759AC"/>
    <w:rsid w:val="006762BD"/>
    <w:rsid w:val="006771CF"/>
    <w:rsid w:val="006777A1"/>
    <w:rsid w:val="00680335"/>
    <w:rsid w:val="0068122E"/>
    <w:rsid w:val="006813F9"/>
    <w:rsid w:val="006833AF"/>
    <w:rsid w:val="006833F1"/>
    <w:rsid w:val="00683447"/>
    <w:rsid w:val="00683842"/>
    <w:rsid w:val="00683966"/>
    <w:rsid w:val="006854ED"/>
    <w:rsid w:val="0068590C"/>
    <w:rsid w:val="00685D88"/>
    <w:rsid w:val="00687235"/>
    <w:rsid w:val="00690B7A"/>
    <w:rsid w:val="006918DF"/>
    <w:rsid w:val="006925B5"/>
    <w:rsid w:val="006925C5"/>
    <w:rsid w:val="0069474D"/>
    <w:rsid w:val="006960CD"/>
    <w:rsid w:val="0069623D"/>
    <w:rsid w:val="00696C5D"/>
    <w:rsid w:val="006972CB"/>
    <w:rsid w:val="006974A2"/>
    <w:rsid w:val="00697890"/>
    <w:rsid w:val="006A0C0E"/>
    <w:rsid w:val="006A1ADB"/>
    <w:rsid w:val="006A2622"/>
    <w:rsid w:val="006A270B"/>
    <w:rsid w:val="006A3096"/>
    <w:rsid w:val="006A3361"/>
    <w:rsid w:val="006A340A"/>
    <w:rsid w:val="006A42C7"/>
    <w:rsid w:val="006A516A"/>
    <w:rsid w:val="006A544E"/>
    <w:rsid w:val="006A5FD3"/>
    <w:rsid w:val="006A6789"/>
    <w:rsid w:val="006A741D"/>
    <w:rsid w:val="006A7A86"/>
    <w:rsid w:val="006B03EA"/>
    <w:rsid w:val="006B187F"/>
    <w:rsid w:val="006B1F0D"/>
    <w:rsid w:val="006B2186"/>
    <w:rsid w:val="006B41C3"/>
    <w:rsid w:val="006B5E5F"/>
    <w:rsid w:val="006B634B"/>
    <w:rsid w:val="006B6CAF"/>
    <w:rsid w:val="006B6F06"/>
    <w:rsid w:val="006B6FD8"/>
    <w:rsid w:val="006C2253"/>
    <w:rsid w:val="006C237C"/>
    <w:rsid w:val="006C26CB"/>
    <w:rsid w:val="006C377E"/>
    <w:rsid w:val="006C3C05"/>
    <w:rsid w:val="006C4BCD"/>
    <w:rsid w:val="006C528A"/>
    <w:rsid w:val="006C53FD"/>
    <w:rsid w:val="006C5A6E"/>
    <w:rsid w:val="006C6CBF"/>
    <w:rsid w:val="006C6DF9"/>
    <w:rsid w:val="006C7391"/>
    <w:rsid w:val="006C7AFA"/>
    <w:rsid w:val="006D0184"/>
    <w:rsid w:val="006D0291"/>
    <w:rsid w:val="006D05B9"/>
    <w:rsid w:val="006D0ABB"/>
    <w:rsid w:val="006D1644"/>
    <w:rsid w:val="006D1C64"/>
    <w:rsid w:val="006D22B2"/>
    <w:rsid w:val="006D404C"/>
    <w:rsid w:val="006D4C7F"/>
    <w:rsid w:val="006D51A0"/>
    <w:rsid w:val="006D6C3B"/>
    <w:rsid w:val="006D7DBC"/>
    <w:rsid w:val="006E0288"/>
    <w:rsid w:val="006E059D"/>
    <w:rsid w:val="006E27D0"/>
    <w:rsid w:val="006E2CCC"/>
    <w:rsid w:val="006E2E3F"/>
    <w:rsid w:val="006E35C2"/>
    <w:rsid w:val="006E3A15"/>
    <w:rsid w:val="006E476C"/>
    <w:rsid w:val="006E58FA"/>
    <w:rsid w:val="006E66F1"/>
    <w:rsid w:val="006E7DC5"/>
    <w:rsid w:val="006F0BAD"/>
    <w:rsid w:val="006F1193"/>
    <w:rsid w:val="006F2B5A"/>
    <w:rsid w:val="006F4144"/>
    <w:rsid w:val="006F4E73"/>
    <w:rsid w:val="006F4FFC"/>
    <w:rsid w:val="006F52E7"/>
    <w:rsid w:val="006F7AE4"/>
    <w:rsid w:val="0070112D"/>
    <w:rsid w:val="00701B82"/>
    <w:rsid w:val="00703C26"/>
    <w:rsid w:val="00703EC1"/>
    <w:rsid w:val="0070404B"/>
    <w:rsid w:val="007045E1"/>
    <w:rsid w:val="0070553E"/>
    <w:rsid w:val="0070623F"/>
    <w:rsid w:val="007069F5"/>
    <w:rsid w:val="00707056"/>
    <w:rsid w:val="0070759A"/>
    <w:rsid w:val="00710A67"/>
    <w:rsid w:val="00711252"/>
    <w:rsid w:val="007112CE"/>
    <w:rsid w:val="00712491"/>
    <w:rsid w:val="00713647"/>
    <w:rsid w:val="00713879"/>
    <w:rsid w:val="00714C75"/>
    <w:rsid w:val="00716919"/>
    <w:rsid w:val="00716B75"/>
    <w:rsid w:val="00716BB9"/>
    <w:rsid w:val="00716E1E"/>
    <w:rsid w:val="00716E27"/>
    <w:rsid w:val="0072041F"/>
    <w:rsid w:val="007234A1"/>
    <w:rsid w:val="007245FE"/>
    <w:rsid w:val="00724948"/>
    <w:rsid w:val="00724EBF"/>
    <w:rsid w:val="00725DD2"/>
    <w:rsid w:val="00725ED9"/>
    <w:rsid w:val="00726315"/>
    <w:rsid w:val="007267D2"/>
    <w:rsid w:val="00726F5F"/>
    <w:rsid w:val="00727382"/>
    <w:rsid w:val="0072763B"/>
    <w:rsid w:val="00727CA8"/>
    <w:rsid w:val="00731672"/>
    <w:rsid w:val="00731BFB"/>
    <w:rsid w:val="00733283"/>
    <w:rsid w:val="0073337C"/>
    <w:rsid w:val="00733460"/>
    <w:rsid w:val="007339AF"/>
    <w:rsid w:val="00733EB5"/>
    <w:rsid w:val="007346E5"/>
    <w:rsid w:val="00735385"/>
    <w:rsid w:val="00735C9B"/>
    <w:rsid w:val="0073666A"/>
    <w:rsid w:val="007367F0"/>
    <w:rsid w:val="00737173"/>
    <w:rsid w:val="00737A14"/>
    <w:rsid w:val="007434C7"/>
    <w:rsid w:val="0074376E"/>
    <w:rsid w:val="00745392"/>
    <w:rsid w:val="0074540E"/>
    <w:rsid w:val="00745570"/>
    <w:rsid w:val="00745A75"/>
    <w:rsid w:val="00746A88"/>
    <w:rsid w:val="0074797B"/>
    <w:rsid w:val="007501D2"/>
    <w:rsid w:val="00750421"/>
    <w:rsid w:val="007523C0"/>
    <w:rsid w:val="007542BB"/>
    <w:rsid w:val="0075445D"/>
    <w:rsid w:val="00754CA3"/>
    <w:rsid w:val="00757517"/>
    <w:rsid w:val="0075784C"/>
    <w:rsid w:val="00760497"/>
    <w:rsid w:val="007612BF"/>
    <w:rsid w:val="00762CD6"/>
    <w:rsid w:val="00763E37"/>
    <w:rsid w:val="00764F27"/>
    <w:rsid w:val="00766624"/>
    <w:rsid w:val="00770013"/>
    <w:rsid w:val="00770A3C"/>
    <w:rsid w:val="00770B92"/>
    <w:rsid w:val="007718DD"/>
    <w:rsid w:val="00771C35"/>
    <w:rsid w:val="00772FE0"/>
    <w:rsid w:val="00773CA4"/>
    <w:rsid w:val="00773CB3"/>
    <w:rsid w:val="007753A7"/>
    <w:rsid w:val="007760B5"/>
    <w:rsid w:val="00776320"/>
    <w:rsid w:val="007766F7"/>
    <w:rsid w:val="00777C90"/>
    <w:rsid w:val="0078020A"/>
    <w:rsid w:val="00781077"/>
    <w:rsid w:val="00781C21"/>
    <w:rsid w:val="0078234F"/>
    <w:rsid w:val="0078500C"/>
    <w:rsid w:val="0078590A"/>
    <w:rsid w:val="00786751"/>
    <w:rsid w:val="00787529"/>
    <w:rsid w:val="0078758B"/>
    <w:rsid w:val="00790008"/>
    <w:rsid w:val="007912E9"/>
    <w:rsid w:val="00791B08"/>
    <w:rsid w:val="007947FA"/>
    <w:rsid w:val="00794FAA"/>
    <w:rsid w:val="007955CE"/>
    <w:rsid w:val="00795D37"/>
    <w:rsid w:val="007965C7"/>
    <w:rsid w:val="00796C88"/>
    <w:rsid w:val="00796FBC"/>
    <w:rsid w:val="007A1C10"/>
    <w:rsid w:val="007A1D1D"/>
    <w:rsid w:val="007A217D"/>
    <w:rsid w:val="007A3683"/>
    <w:rsid w:val="007A4333"/>
    <w:rsid w:val="007A4F2F"/>
    <w:rsid w:val="007A7081"/>
    <w:rsid w:val="007B01CD"/>
    <w:rsid w:val="007B037D"/>
    <w:rsid w:val="007B0929"/>
    <w:rsid w:val="007B2D00"/>
    <w:rsid w:val="007B3B99"/>
    <w:rsid w:val="007B3DA7"/>
    <w:rsid w:val="007B6BEC"/>
    <w:rsid w:val="007B6CA0"/>
    <w:rsid w:val="007B6D60"/>
    <w:rsid w:val="007B7DF8"/>
    <w:rsid w:val="007C04A3"/>
    <w:rsid w:val="007C060D"/>
    <w:rsid w:val="007C0FCC"/>
    <w:rsid w:val="007C1CB1"/>
    <w:rsid w:val="007C1D96"/>
    <w:rsid w:val="007C35B5"/>
    <w:rsid w:val="007C3EC8"/>
    <w:rsid w:val="007C513F"/>
    <w:rsid w:val="007C5A68"/>
    <w:rsid w:val="007C5D42"/>
    <w:rsid w:val="007C66F2"/>
    <w:rsid w:val="007D0416"/>
    <w:rsid w:val="007D0DCA"/>
    <w:rsid w:val="007D0F09"/>
    <w:rsid w:val="007D3477"/>
    <w:rsid w:val="007D36C3"/>
    <w:rsid w:val="007D4717"/>
    <w:rsid w:val="007D50EA"/>
    <w:rsid w:val="007D51B0"/>
    <w:rsid w:val="007D5D66"/>
    <w:rsid w:val="007E0430"/>
    <w:rsid w:val="007E1A34"/>
    <w:rsid w:val="007E2FA8"/>
    <w:rsid w:val="007E380B"/>
    <w:rsid w:val="007E43B2"/>
    <w:rsid w:val="007E46E2"/>
    <w:rsid w:val="007E70DD"/>
    <w:rsid w:val="007F18E8"/>
    <w:rsid w:val="007F26CF"/>
    <w:rsid w:val="007F5DC1"/>
    <w:rsid w:val="007F6A77"/>
    <w:rsid w:val="007F6EFF"/>
    <w:rsid w:val="00800372"/>
    <w:rsid w:val="0080151C"/>
    <w:rsid w:val="00801C09"/>
    <w:rsid w:val="00802AD4"/>
    <w:rsid w:val="008031B3"/>
    <w:rsid w:val="00803792"/>
    <w:rsid w:val="0080494F"/>
    <w:rsid w:val="00805646"/>
    <w:rsid w:val="008059B3"/>
    <w:rsid w:val="0080668D"/>
    <w:rsid w:val="00806DED"/>
    <w:rsid w:val="00810131"/>
    <w:rsid w:val="008104CE"/>
    <w:rsid w:val="00810CD8"/>
    <w:rsid w:val="00812489"/>
    <w:rsid w:val="00812643"/>
    <w:rsid w:val="00812768"/>
    <w:rsid w:val="008127A2"/>
    <w:rsid w:val="00814C97"/>
    <w:rsid w:val="00815B3B"/>
    <w:rsid w:val="00816D57"/>
    <w:rsid w:val="00816E9B"/>
    <w:rsid w:val="008242D2"/>
    <w:rsid w:val="00825D89"/>
    <w:rsid w:val="008261C8"/>
    <w:rsid w:val="00826838"/>
    <w:rsid w:val="00826EA9"/>
    <w:rsid w:val="00826F52"/>
    <w:rsid w:val="008273B4"/>
    <w:rsid w:val="00827978"/>
    <w:rsid w:val="00827A80"/>
    <w:rsid w:val="00831560"/>
    <w:rsid w:val="008319A0"/>
    <w:rsid w:val="00831C1D"/>
    <w:rsid w:val="00831D33"/>
    <w:rsid w:val="008329DC"/>
    <w:rsid w:val="008330AF"/>
    <w:rsid w:val="00835EF2"/>
    <w:rsid w:val="00836223"/>
    <w:rsid w:val="00836FBB"/>
    <w:rsid w:val="00837D26"/>
    <w:rsid w:val="008405AC"/>
    <w:rsid w:val="00840B4D"/>
    <w:rsid w:val="0084240A"/>
    <w:rsid w:val="00842695"/>
    <w:rsid w:val="00847D18"/>
    <w:rsid w:val="00847E66"/>
    <w:rsid w:val="00847FFB"/>
    <w:rsid w:val="00850701"/>
    <w:rsid w:val="00850AA8"/>
    <w:rsid w:val="00850B83"/>
    <w:rsid w:val="00850CEC"/>
    <w:rsid w:val="008510A7"/>
    <w:rsid w:val="008535B0"/>
    <w:rsid w:val="0085379E"/>
    <w:rsid w:val="008548C7"/>
    <w:rsid w:val="0085537A"/>
    <w:rsid w:val="0085543F"/>
    <w:rsid w:val="008558CD"/>
    <w:rsid w:val="00860450"/>
    <w:rsid w:val="00864007"/>
    <w:rsid w:val="00864747"/>
    <w:rsid w:val="00864F5C"/>
    <w:rsid w:val="00866094"/>
    <w:rsid w:val="00867D30"/>
    <w:rsid w:val="00870E7B"/>
    <w:rsid w:val="00870F62"/>
    <w:rsid w:val="00870FF3"/>
    <w:rsid w:val="00871491"/>
    <w:rsid w:val="00872213"/>
    <w:rsid w:val="00872BEC"/>
    <w:rsid w:val="00873287"/>
    <w:rsid w:val="008732E1"/>
    <w:rsid w:val="00873D39"/>
    <w:rsid w:val="00873EAA"/>
    <w:rsid w:val="00874949"/>
    <w:rsid w:val="00874FEE"/>
    <w:rsid w:val="0087563B"/>
    <w:rsid w:val="008757CA"/>
    <w:rsid w:val="00875863"/>
    <w:rsid w:val="00875DF1"/>
    <w:rsid w:val="00875E2B"/>
    <w:rsid w:val="0087658B"/>
    <w:rsid w:val="00877A42"/>
    <w:rsid w:val="00880371"/>
    <w:rsid w:val="008818E2"/>
    <w:rsid w:val="00881EBE"/>
    <w:rsid w:val="008825B2"/>
    <w:rsid w:val="008846DB"/>
    <w:rsid w:val="008848AC"/>
    <w:rsid w:val="008864EC"/>
    <w:rsid w:val="00886A13"/>
    <w:rsid w:val="00890A96"/>
    <w:rsid w:val="00893425"/>
    <w:rsid w:val="00894ADA"/>
    <w:rsid w:val="00894C9C"/>
    <w:rsid w:val="00894CEB"/>
    <w:rsid w:val="00894E17"/>
    <w:rsid w:val="008A1319"/>
    <w:rsid w:val="008A2265"/>
    <w:rsid w:val="008A3764"/>
    <w:rsid w:val="008A4880"/>
    <w:rsid w:val="008A4ADB"/>
    <w:rsid w:val="008A4E92"/>
    <w:rsid w:val="008A627D"/>
    <w:rsid w:val="008A665A"/>
    <w:rsid w:val="008A67C3"/>
    <w:rsid w:val="008A6C73"/>
    <w:rsid w:val="008B08F2"/>
    <w:rsid w:val="008B2058"/>
    <w:rsid w:val="008B34F6"/>
    <w:rsid w:val="008B4636"/>
    <w:rsid w:val="008B470E"/>
    <w:rsid w:val="008B555E"/>
    <w:rsid w:val="008B7248"/>
    <w:rsid w:val="008C0160"/>
    <w:rsid w:val="008C2756"/>
    <w:rsid w:val="008C3F84"/>
    <w:rsid w:val="008C65AA"/>
    <w:rsid w:val="008C6FC4"/>
    <w:rsid w:val="008C7CF6"/>
    <w:rsid w:val="008C7F1C"/>
    <w:rsid w:val="008D05BA"/>
    <w:rsid w:val="008D067D"/>
    <w:rsid w:val="008D0814"/>
    <w:rsid w:val="008D164E"/>
    <w:rsid w:val="008D20EB"/>
    <w:rsid w:val="008D24D0"/>
    <w:rsid w:val="008D3065"/>
    <w:rsid w:val="008D33C4"/>
    <w:rsid w:val="008D3860"/>
    <w:rsid w:val="008D3C73"/>
    <w:rsid w:val="008D4109"/>
    <w:rsid w:val="008D4635"/>
    <w:rsid w:val="008D614B"/>
    <w:rsid w:val="008D6190"/>
    <w:rsid w:val="008D727C"/>
    <w:rsid w:val="008E01AD"/>
    <w:rsid w:val="008E061D"/>
    <w:rsid w:val="008E14C1"/>
    <w:rsid w:val="008E19A2"/>
    <w:rsid w:val="008E1C86"/>
    <w:rsid w:val="008E3349"/>
    <w:rsid w:val="008E36A7"/>
    <w:rsid w:val="008E3A2F"/>
    <w:rsid w:val="008E409B"/>
    <w:rsid w:val="008E4470"/>
    <w:rsid w:val="008E4B0C"/>
    <w:rsid w:val="008E5509"/>
    <w:rsid w:val="008E58A4"/>
    <w:rsid w:val="008E676C"/>
    <w:rsid w:val="008F1CC6"/>
    <w:rsid w:val="008F1FB5"/>
    <w:rsid w:val="008F26A1"/>
    <w:rsid w:val="008F3705"/>
    <w:rsid w:val="008F3BBF"/>
    <w:rsid w:val="008F4794"/>
    <w:rsid w:val="008F5671"/>
    <w:rsid w:val="008F5B05"/>
    <w:rsid w:val="008F7B43"/>
    <w:rsid w:val="009001AF"/>
    <w:rsid w:val="0090038D"/>
    <w:rsid w:val="00900FB8"/>
    <w:rsid w:val="00901ABA"/>
    <w:rsid w:val="00901E95"/>
    <w:rsid w:val="009022E2"/>
    <w:rsid w:val="009023AB"/>
    <w:rsid w:val="00903752"/>
    <w:rsid w:val="00903EBC"/>
    <w:rsid w:val="0090589E"/>
    <w:rsid w:val="00905BA6"/>
    <w:rsid w:val="00907760"/>
    <w:rsid w:val="00911FEF"/>
    <w:rsid w:val="009124D0"/>
    <w:rsid w:val="009128F2"/>
    <w:rsid w:val="00912B7A"/>
    <w:rsid w:val="0091305C"/>
    <w:rsid w:val="00913376"/>
    <w:rsid w:val="00914B80"/>
    <w:rsid w:val="009215F7"/>
    <w:rsid w:val="00921688"/>
    <w:rsid w:val="00921701"/>
    <w:rsid w:val="009217E2"/>
    <w:rsid w:val="00921E89"/>
    <w:rsid w:val="0092239B"/>
    <w:rsid w:val="009237D5"/>
    <w:rsid w:val="00924E69"/>
    <w:rsid w:val="009263F0"/>
    <w:rsid w:val="00926844"/>
    <w:rsid w:val="00927AE7"/>
    <w:rsid w:val="00930FFE"/>
    <w:rsid w:val="00931921"/>
    <w:rsid w:val="0093255B"/>
    <w:rsid w:val="009325B6"/>
    <w:rsid w:val="00933D88"/>
    <w:rsid w:val="009350DF"/>
    <w:rsid w:val="00935EEF"/>
    <w:rsid w:val="009360A1"/>
    <w:rsid w:val="00936448"/>
    <w:rsid w:val="0093649B"/>
    <w:rsid w:val="009370AD"/>
    <w:rsid w:val="009377B3"/>
    <w:rsid w:val="00937810"/>
    <w:rsid w:val="009400D1"/>
    <w:rsid w:val="00940C6B"/>
    <w:rsid w:val="00942741"/>
    <w:rsid w:val="00942DDE"/>
    <w:rsid w:val="00944293"/>
    <w:rsid w:val="0094480B"/>
    <w:rsid w:val="00944D81"/>
    <w:rsid w:val="009450FB"/>
    <w:rsid w:val="0094552D"/>
    <w:rsid w:val="00945ABE"/>
    <w:rsid w:val="00945DD8"/>
    <w:rsid w:val="00945E62"/>
    <w:rsid w:val="00945ED6"/>
    <w:rsid w:val="00946C8F"/>
    <w:rsid w:val="00946C99"/>
    <w:rsid w:val="00947467"/>
    <w:rsid w:val="00947D4B"/>
    <w:rsid w:val="0095033A"/>
    <w:rsid w:val="00950390"/>
    <w:rsid w:val="00950568"/>
    <w:rsid w:val="0095141F"/>
    <w:rsid w:val="00952589"/>
    <w:rsid w:val="0095265E"/>
    <w:rsid w:val="00954141"/>
    <w:rsid w:val="00954AEE"/>
    <w:rsid w:val="00955F2D"/>
    <w:rsid w:val="00956008"/>
    <w:rsid w:val="009575C2"/>
    <w:rsid w:val="00957FBF"/>
    <w:rsid w:val="00960BB7"/>
    <w:rsid w:val="009619CC"/>
    <w:rsid w:val="0096331D"/>
    <w:rsid w:val="0096501C"/>
    <w:rsid w:val="009660D3"/>
    <w:rsid w:val="009664D0"/>
    <w:rsid w:val="009674F0"/>
    <w:rsid w:val="00970B5E"/>
    <w:rsid w:val="0097102E"/>
    <w:rsid w:val="0097128C"/>
    <w:rsid w:val="0097146D"/>
    <w:rsid w:val="009722F6"/>
    <w:rsid w:val="00972759"/>
    <w:rsid w:val="00972AD3"/>
    <w:rsid w:val="00974B2D"/>
    <w:rsid w:val="00974CDA"/>
    <w:rsid w:val="00975334"/>
    <w:rsid w:val="009753E3"/>
    <w:rsid w:val="00975870"/>
    <w:rsid w:val="00980463"/>
    <w:rsid w:val="00980599"/>
    <w:rsid w:val="00980A20"/>
    <w:rsid w:val="00980CB2"/>
    <w:rsid w:val="009815E1"/>
    <w:rsid w:val="00981B29"/>
    <w:rsid w:val="0098476A"/>
    <w:rsid w:val="0098500F"/>
    <w:rsid w:val="00987077"/>
    <w:rsid w:val="0098770A"/>
    <w:rsid w:val="0099025D"/>
    <w:rsid w:val="009919E0"/>
    <w:rsid w:val="00992DCA"/>
    <w:rsid w:val="009A0686"/>
    <w:rsid w:val="009A1C7F"/>
    <w:rsid w:val="009A2CB6"/>
    <w:rsid w:val="009A3BCE"/>
    <w:rsid w:val="009A3D8D"/>
    <w:rsid w:val="009A3F84"/>
    <w:rsid w:val="009A44C3"/>
    <w:rsid w:val="009A4510"/>
    <w:rsid w:val="009A4B46"/>
    <w:rsid w:val="009A5130"/>
    <w:rsid w:val="009A637B"/>
    <w:rsid w:val="009A6521"/>
    <w:rsid w:val="009A7C9A"/>
    <w:rsid w:val="009B2C1C"/>
    <w:rsid w:val="009B4481"/>
    <w:rsid w:val="009B4C4A"/>
    <w:rsid w:val="009B5452"/>
    <w:rsid w:val="009B5B59"/>
    <w:rsid w:val="009B663A"/>
    <w:rsid w:val="009B6670"/>
    <w:rsid w:val="009B7529"/>
    <w:rsid w:val="009B76FC"/>
    <w:rsid w:val="009B79D0"/>
    <w:rsid w:val="009C0056"/>
    <w:rsid w:val="009C0558"/>
    <w:rsid w:val="009C09DC"/>
    <w:rsid w:val="009C27C8"/>
    <w:rsid w:val="009C358B"/>
    <w:rsid w:val="009C4432"/>
    <w:rsid w:val="009C5396"/>
    <w:rsid w:val="009D01EC"/>
    <w:rsid w:val="009D024F"/>
    <w:rsid w:val="009D0D4F"/>
    <w:rsid w:val="009D108F"/>
    <w:rsid w:val="009D152B"/>
    <w:rsid w:val="009D1ADA"/>
    <w:rsid w:val="009D1F77"/>
    <w:rsid w:val="009D21D8"/>
    <w:rsid w:val="009D228E"/>
    <w:rsid w:val="009D2765"/>
    <w:rsid w:val="009D376C"/>
    <w:rsid w:val="009D44BF"/>
    <w:rsid w:val="009E121C"/>
    <w:rsid w:val="009E1C64"/>
    <w:rsid w:val="009E1F77"/>
    <w:rsid w:val="009E4BB4"/>
    <w:rsid w:val="009E5D38"/>
    <w:rsid w:val="009E6244"/>
    <w:rsid w:val="009E6E23"/>
    <w:rsid w:val="009E701B"/>
    <w:rsid w:val="009E7609"/>
    <w:rsid w:val="009E7D2D"/>
    <w:rsid w:val="009F047B"/>
    <w:rsid w:val="009F05C5"/>
    <w:rsid w:val="009F0939"/>
    <w:rsid w:val="009F1DB9"/>
    <w:rsid w:val="009F2B26"/>
    <w:rsid w:val="009F2DC7"/>
    <w:rsid w:val="009F3EDB"/>
    <w:rsid w:val="009F40ED"/>
    <w:rsid w:val="009F4A09"/>
    <w:rsid w:val="009F4ADF"/>
    <w:rsid w:val="009F6FC4"/>
    <w:rsid w:val="00A00A08"/>
    <w:rsid w:val="00A00C63"/>
    <w:rsid w:val="00A01915"/>
    <w:rsid w:val="00A01F13"/>
    <w:rsid w:val="00A02013"/>
    <w:rsid w:val="00A02700"/>
    <w:rsid w:val="00A03F55"/>
    <w:rsid w:val="00A04E1E"/>
    <w:rsid w:val="00A059AB"/>
    <w:rsid w:val="00A05F39"/>
    <w:rsid w:val="00A06E20"/>
    <w:rsid w:val="00A07241"/>
    <w:rsid w:val="00A0788A"/>
    <w:rsid w:val="00A10101"/>
    <w:rsid w:val="00A10626"/>
    <w:rsid w:val="00A11041"/>
    <w:rsid w:val="00A1127A"/>
    <w:rsid w:val="00A1137B"/>
    <w:rsid w:val="00A11437"/>
    <w:rsid w:val="00A1218C"/>
    <w:rsid w:val="00A123CD"/>
    <w:rsid w:val="00A130CC"/>
    <w:rsid w:val="00A1354F"/>
    <w:rsid w:val="00A154DE"/>
    <w:rsid w:val="00A16161"/>
    <w:rsid w:val="00A1628A"/>
    <w:rsid w:val="00A16EF1"/>
    <w:rsid w:val="00A1706E"/>
    <w:rsid w:val="00A1784A"/>
    <w:rsid w:val="00A17CDA"/>
    <w:rsid w:val="00A17F99"/>
    <w:rsid w:val="00A208E7"/>
    <w:rsid w:val="00A21FD5"/>
    <w:rsid w:val="00A221FB"/>
    <w:rsid w:val="00A228B6"/>
    <w:rsid w:val="00A22F14"/>
    <w:rsid w:val="00A2487C"/>
    <w:rsid w:val="00A250A8"/>
    <w:rsid w:val="00A25D02"/>
    <w:rsid w:val="00A272BC"/>
    <w:rsid w:val="00A27CF2"/>
    <w:rsid w:val="00A3153D"/>
    <w:rsid w:val="00A3192C"/>
    <w:rsid w:val="00A319BE"/>
    <w:rsid w:val="00A31E12"/>
    <w:rsid w:val="00A31F00"/>
    <w:rsid w:val="00A327DA"/>
    <w:rsid w:val="00A32ED5"/>
    <w:rsid w:val="00A32FBD"/>
    <w:rsid w:val="00A3322D"/>
    <w:rsid w:val="00A3331F"/>
    <w:rsid w:val="00A33875"/>
    <w:rsid w:val="00A34EEE"/>
    <w:rsid w:val="00A35A1D"/>
    <w:rsid w:val="00A362CE"/>
    <w:rsid w:val="00A36FBB"/>
    <w:rsid w:val="00A37EE0"/>
    <w:rsid w:val="00A404E7"/>
    <w:rsid w:val="00A40AE3"/>
    <w:rsid w:val="00A42B8F"/>
    <w:rsid w:val="00A42E9C"/>
    <w:rsid w:val="00A43E41"/>
    <w:rsid w:val="00A445F1"/>
    <w:rsid w:val="00A44878"/>
    <w:rsid w:val="00A44E80"/>
    <w:rsid w:val="00A44FDE"/>
    <w:rsid w:val="00A45DA9"/>
    <w:rsid w:val="00A461D7"/>
    <w:rsid w:val="00A50014"/>
    <w:rsid w:val="00A506E6"/>
    <w:rsid w:val="00A50B13"/>
    <w:rsid w:val="00A50B4C"/>
    <w:rsid w:val="00A50BAF"/>
    <w:rsid w:val="00A51C0B"/>
    <w:rsid w:val="00A52203"/>
    <w:rsid w:val="00A527A7"/>
    <w:rsid w:val="00A54246"/>
    <w:rsid w:val="00A54C02"/>
    <w:rsid w:val="00A55967"/>
    <w:rsid w:val="00A55FBC"/>
    <w:rsid w:val="00A56F6C"/>
    <w:rsid w:val="00A602A5"/>
    <w:rsid w:val="00A62635"/>
    <w:rsid w:val="00A63B16"/>
    <w:rsid w:val="00A6477F"/>
    <w:rsid w:val="00A648EE"/>
    <w:rsid w:val="00A65EE6"/>
    <w:rsid w:val="00A66E42"/>
    <w:rsid w:val="00A671FA"/>
    <w:rsid w:val="00A7184B"/>
    <w:rsid w:val="00A729EB"/>
    <w:rsid w:val="00A72E34"/>
    <w:rsid w:val="00A72E40"/>
    <w:rsid w:val="00A7444B"/>
    <w:rsid w:val="00A74C58"/>
    <w:rsid w:val="00A757BB"/>
    <w:rsid w:val="00A7588E"/>
    <w:rsid w:val="00A76DA6"/>
    <w:rsid w:val="00A77268"/>
    <w:rsid w:val="00A80491"/>
    <w:rsid w:val="00A80CB4"/>
    <w:rsid w:val="00A80E9A"/>
    <w:rsid w:val="00A811D4"/>
    <w:rsid w:val="00A8296F"/>
    <w:rsid w:val="00A83D15"/>
    <w:rsid w:val="00A85340"/>
    <w:rsid w:val="00A85504"/>
    <w:rsid w:val="00A85AE5"/>
    <w:rsid w:val="00A861AC"/>
    <w:rsid w:val="00A863C3"/>
    <w:rsid w:val="00A865A3"/>
    <w:rsid w:val="00A86929"/>
    <w:rsid w:val="00A86E78"/>
    <w:rsid w:val="00A873B1"/>
    <w:rsid w:val="00A8748B"/>
    <w:rsid w:val="00A876CD"/>
    <w:rsid w:val="00A87DD6"/>
    <w:rsid w:val="00A87F42"/>
    <w:rsid w:val="00A90311"/>
    <w:rsid w:val="00A91903"/>
    <w:rsid w:val="00A91977"/>
    <w:rsid w:val="00A91AC0"/>
    <w:rsid w:val="00A92EB7"/>
    <w:rsid w:val="00A93B03"/>
    <w:rsid w:val="00A9409D"/>
    <w:rsid w:val="00A9470D"/>
    <w:rsid w:val="00A96104"/>
    <w:rsid w:val="00A96A3E"/>
    <w:rsid w:val="00A97811"/>
    <w:rsid w:val="00AA0F20"/>
    <w:rsid w:val="00AA1AFB"/>
    <w:rsid w:val="00AA247A"/>
    <w:rsid w:val="00AA3DB5"/>
    <w:rsid w:val="00AA3F64"/>
    <w:rsid w:val="00AA4195"/>
    <w:rsid w:val="00AA41B3"/>
    <w:rsid w:val="00AA48C3"/>
    <w:rsid w:val="00AA61B7"/>
    <w:rsid w:val="00AA71F7"/>
    <w:rsid w:val="00AB180B"/>
    <w:rsid w:val="00AB2CFA"/>
    <w:rsid w:val="00AB3061"/>
    <w:rsid w:val="00AB51AC"/>
    <w:rsid w:val="00AB639C"/>
    <w:rsid w:val="00AB6AC8"/>
    <w:rsid w:val="00AB6B0A"/>
    <w:rsid w:val="00AB6FA5"/>
    <w:rsid w:val="00AB7437"/>
    <w:rsid w:val="00AC0242"/>
    <w:rsid w:val="00AC07E4"/>
    <w:rsid w:val="00AC0831"/>
    <w:rsid w:val="00AC2372"/>
    <w:rsid w:val="00AC3F5C"/>
    <w:rsid w:val="00AC4356"/>
    <w:rsid w:val="00AC5187"/>
    <w:rsid w:val="00AC5283"/>
    <w:rsid w:val="00AC59C0"/>
    <w:rsid w:val="00AC6AA6"/>
    <w:rsid w:val="00AC6E7F"/>
    <w:rsid w:val="00AD276E"/>
    <w:rsid w:val="00AD2BC1"/>
    <w:rsid w:val="00AD3C1E"/>
    <w:rsid w:val="00AD48D0"/>
    <w:rsid w:val="00AD4C50"/>
    <w:rsid w:val="00AD4D40"/>
    <w:rsid w:val="00AE1DDB"/>
    <w:rsid w:val="00AE2176"/>
    <w:rsid w:val="00AE2215"/>
    <w:rsid w:val="00AE236D"/>
    <w:rsid w:val="00AE2409"/>
    <w:rsid w:val="00AE2607"/>
    <w:rsid w:val="00AE2A68"/>
    <w:rsid w:val="00AE2C79"/>
    <w:rsid w:val="00AE31A3"/>
    <w:rsid w:val="00AE515C"/>
    <w:rsid w:val="00AE5DE0"/>
    <w:rsid w:val="00AE74D5"/>
    <w:rsid w:val="00AE7A1C"/>
    <w:rsid w:val="00AF01C0"/>
    <w:rsid w:val="00AF1695"/>
    <w:rsid w:val="00AF230E"/>
    <w:rsid w:val="00AF2344"/>
    <w:rsid w:val="00AF2A5E"/>
    <w:rsid w:val="00AF2C00"/>
    <w:rsid w:val="00AF30B2"/>
    <w:rsid w:val="00AF3216"/>
    <w:rsid w:val="00AF3BFE"/>
    <w:rsid w:val="00AF42F8"/>
    <w:rsid w:val="00AF4DD6"/>
    <w:rsid w:val="00AF6468"/>
    <w:rsid w:val="00AF695B"/>
    <w:rsid w:val="00AF764B"/>
    <w:rsid w:val="00AF7879"/>
    <w:rsid w:val="00B009E3"/>
    <w:rsid w:val="00B0156C"/>
    <w:rsid w:val="00B016E6"/>
    <w:rsid w:val="00B03267"/>
    <w:rsid w:val="00B048A4"/>
    <w:rsid w:val="00B0490D"/>
    <w:rsid w:val="00B05058"/>
    <w:rsid w:val="00B053EC"/>
    <w:rsid w:val="00B05CF5"/>
    <w:rsid w:val="00B06EAD"/>
    <w:rsid w:val="00B1305D"/>
    <w:rsid w:val="00B14BB8"/>
    <w:rsid w:val="00B1525E"/>
    <w:rsid w:val="00B15DD6"/>
    <w:rsid w:val="00B16F7C"/>
    <w:rsid w:val="00B209E3"/>
    <w:rsid w:val="00B21681"/>
    <w:rsid w:val="00B2412D"/>
    <w:rsid w:val="00B25E25"/>
    <w:rsid w:val="00B260B3"/>
    <w:rsid w:val="00B26D0E"/>
    <w:rsid w:val="00B26E78"/>
    <w:rsid w:val="00B27055"/>
    <w:rsid w:val="00B27CF3"/>
    <w:rsid w:val="00B27E8E"/>
    <w:rsid w:val="00B30099"/>
    <w:rsid w:val="00B322F3"/>
    <w:rsid w:val="00B3359F"/>
    <w:rsid w:val="00B36090"/>
    <w:rsid w:val="00B361C4"/>
    <w:rsid w:val="00B3657E"/>
    <w:rsid w:val="00B36E81"/>
    <w:rsid w:val="00B37FA4"/>
    <w:rsid w:val="00B40C6E"/>
    <w:rsid w:val="00B40CA9"/>
    <w:rsid w:val="00B42474"/>
    <w:rsid w:val="00B429CD"/>
    <w:rsid w:val="00B4379A"/>
    <w:rsid w:val="00B448E9"/>
    <w:rsid w:val="00B449F5"/>
    <w:rsid w:val="00B461CA"/>
    <w:rsid w:val="00B465E1"/>
    <w:rsid w:val="00B467A9"/>
    <w:rsid w:val="00B50201"/>
    <w:rsid w:val="00B50DC2"/>
    <w:rsid w:val="00B515D6"/>
    <w:rsid w:val="00B51711"/>
    <w:rsid w:val="00B52104"/>
    <w:rsid w:val="00B54553"/>
    <w:rsid w:val="00B54FB9"/>
    <w:rsid w:val="00B570FD"/>
    <w:rsid w:val="00B6079F"/>
    <w:rsid w:val="00B60ABE"/>
    <w:rsid w:val="00B60DAB"/>
    <w:rsid w:val="00B61350"/>
    <w:rsid w:val="00B613EF"/>
    <w:rsid w:val="00B61993"/>
    <w:rsid w:val="00B62693"/>
    <w:rsid w:val="00B62968"/>
    <w:rsid w:val="00B62E3B"/>
    <w:rsid w:val="00B62E43"/>
    <w:rsid w:val="00B63026"/>
    <w:rsid w:val="00B6374E"/>
    <w:rsid w:val="00B63FBD"/>
    <w:rsid w:val="00B64D47"/>
    <w:rsid w:val="00B66CC4"/>
    <w:rsid w:val="00B67197"/>
    <w:rsid w:val="00B672C9"/>
    <w:rsid w:val="00B67617"/>
    <w:rsid w:val="00B70284"/>
    <w:rsid w:val="00B7056D"/>
    <w:rsid w:val="00B712A6"/>
    <w:rsid w:val="00B71A19"/>
    <w:rsid w:val="00B732A7"/>
    <w:rsid w:val="00B734A7"/>
    <w:rsid w:val="00B739D7"/>
    <w:rsid w:val="00B73C66"/>
    <w:rsid w:val="00B75301"/>
    <w:rsid w:val="00B75ED3"/>
    <w:rsid w:val="00B76429"/>
    <w:rsid w:val="00B77E4A"/>
    <w:rsid w:val="00B80468"/>
    <w:rsid w:val="00B807F7"/>
    <w:rsid w:val="00B80AD6"/>
    <w:rsid w:val="00B812D8"/>
    <w:rsid w:val="00B81312"/>
    <w:rsid w:val="00B82F0A"/>
    <w:rsid w:val="00B833AB"/>
    <w:rsid w:val="00B83FD0"/>
    <w:rsid w:val="00B8403E"/>
    <w:rsid w:val="00B8418A"/>
    <w:rsid w:val="00B84710"/>
    <w:rsid w:val="00B8477E"/>
    <w:rsid w:val="00B852E1"/>
    <w:rsid w:val="00B8530A"/>
    <w:rsid w:val="00B853C8"/>
    <w:rsid w:val="00B8793C"/>
    <w:rsid w:val="00B87B79"/>
    <w:rsid w:val="00B900FE"/>
    <w:rsid w:val="00B9047F"/>
    <w:rsid w:val="00B90E0B"/>
    <w:rsid w:val="00B91F89"/>
    <w:rsid w:val="00B9473D"/>
    <w:rsid w:val="00B94C22"/>
    <w:rsid w:val="00B95772"/>
    <w:rsid w:val="00B95AB5"/>
    <w:rsid w:val="00B9611B"/>
    <w:rsid w:val="00B96783"/>
    <w:rsid w:val="00B96FF6"/>
    <w:rsid w:val="00B97142"/>
    <w:rsid w:val="00B9760E"/>
    <w:rsid w:val="00BA0209"/>
    <w:rsid w:val="00BA0994"/>
    <w:rsid w:val="00BA0C87"/>
    <w:rsid w:val="00BA2CE1"/>
    <w:rsid w:val="00BA3898"/>
    <w:rsid w:val="00BA4159"/>
    <w:rsid w:val="00BA4C3B"/>
    <w:rsid w:val="00BA4EDB"/>
    <w:rsid w:val="00BA5047"/>
    <w:rsid w:val="00BA5783"/>
    <w:rsid w:val="00BA6069"/>
    <w:rsid w:val="00BA6A8D"/>
    <w:rsid w:val="00BB116E"/>
    <w:rsid w:val="00BB1B9D"/>
    <w:rsid w:val="00BB2940"/>
    <w:rsid w:val="00BB4CE0"/>
    <w:rsid w:val="00BB50E6"/>
    <w:rsid w:val="00BB54FE"/>
    <w:rsid w:val="00BB601A"/>
    <w:rsid w:val="00BB618D"/>
    <w:rsid w:val="00BB63B7"/>
    <w:rsid w:val="00BB6535"/>
    <w:rsid w:val="00BB7FC5"/>
    <w:rsid w:val="00BC00CC"/>
    <w:rsid w:val="00BC024D"/>
    <w:rsid w:val="00BC0566"/>
    <w:rsid w:val="00BC0829"/>
    <w:rsid w:val="00BC0A90"/>
    <w:rsid w:val="00BC0F01"/>
    <w:rsid w:val="00BC108D"/>
    <w:rsid w:val="00BC5887"/>
    <w:rsid w:val="00BC5CCC"/>
    <w:rsid w:val="00BC7A8B"/>
    <w:rsid w:val="00BD005C"/>
    <w:rsid w:val="00BD08EB"/>
    <w:rsid w:val="00BD1AC3"/>
    <w:rsid w:val="00BD1AFC"/>
    <w:rsid w:val="00BD1DC4"/>
    <w:rsid w:val="00BD312F"/>
    <w:rsid w:val="00BD31C0"/>
    <w:rsid w:val="00BD34E6"/>
    <w:rsid w:val="00BD534A"/>
    <w:rsid w:val="00BD5BB4"/>
    <w:rsid w:val="00BD7F34"/>
    <w:rsid w:val="00BE0500"/>
    <w:rsid w:val="00BE15C1"/>
    <w:rsid w:val="00BE1B34"/>
    <w:rsid w:val="00BE4A07"/>
    <w:rsid w:val="00BE54B3"/>
    <w:rsid w:val="00BE6BCD"/>
    <w:rsid w:val="00BE6D97"/>
    <w:rsid w:val="00BE72AA"/>
    <w:rsid w:val="00BF0BE4"/>
    <w:rsid w:val="00BF11A8"/>
    <w:rsid w:val="00BF1B8E"/>
    <w:rsid w:val="00BF20CF"/>
    <w:rsid w:val="00BF28A3"/>
    <w:rsid w:val="00BF2EB2"/>
    <w:rsid w:val="00BF3A23"/>
    <w:rsid w:val="00BF3A62"/>
    <w:rsid w:val="00BF43EE"/>
    <w:rsid w:val="00BF4517"/>
    <w:rsid w:val="00BF4943"/>
    <w:rsid w:val="00BF5548"/>
    <w:rsid w:val="00BF5874"/>
    <w:rsid w:val="00BF5CD2"/>
    <w:rsid w:val="00BF7638"/>
    <w:rsid w:val="00BF7F11"/>
    <w:rsid w:val="00C00AAB"/>
    <w:rsid w:val="00C00EB0"/>
    <w:rsid w:val="00C01C10"/>
    <w:rsid w:val="00C02435"/>
    <w:rsid w:val="00C02671"/>
    <w:rsid w:val="00C0345F"/>
    <w:rsid w:val="00C04292"/>
    <w:rsid w:val="00C052A9"/>
    <w:rsid w:val="00C05E7F"/>
    <w:rsid w:val="00C05EA0"/>
    <w:rsid w:val="00C062CE"/>
    <w:rsid w:val="00C06D64"/>
    <w:rsid w:val="00C06E21"/>
    <w:rsid w:val="00C06E55"/>
    <w:rsid w:val="00C07006"/>
    <w:rsid w:val="00C07657"/>
    <w:rsid w:val="00C10517"/>
    <w:rsid w:val="00C10541"/>
    <w:rsid w:val="00C11373"/>
    <w:rsid w:val="00C11FF8"/>
    <w:rsid w:val="00C12366"/>
    <w:rsid w:val="00C12593"/>
    <w:rsid w:val="00C144D3"/>
    <w:rsid w:val="00C14C59"/>
    <w:rsid w:val="00C164C3"/>
    <w:rsid w:val="00C16897"/>
    <w:rsid w:val="00C22580"/>
    <w:rsid w:val="00C233F6"/>
    <w:rsid w:val="00C2351A"/>
    <w:rsid w:val="00C25EC2"/>
    <w:rsid w:val="00C26250"/>
    <w:rsid w:val="00C310C7"/>
    <w:rsid w:val="00C3191F"/>
    <w:rsid w:val="00C31ADC"/>
    <w:rsid w:val="00C335F0"/>
    <w:rsid w:val="00C33BA5"/>
    <w:rsid w:val="00C34112"/>
    <w:rsid w:val="00C35388"/>
    <w:rsid w:val="00C35F0D"/>
    <w:rsid w:val="00C366B4"/>
    <w:rsid w:val="00C372EF"/>
    <w:rsid w:val="00C37525"/>
    <w:rsid w:val="00C40827"/>
    <w:rsid w:val="00C4089D"/>
    <w:rsid w:val="00C41412"/>
    <w:rsid w:val="00C433E6"/>
    <w:rsid w:val="00C4353E"/>
    <w:rsid w:val="00C4393A"/>
    <w:rsid w:val="00C4403B"/>
    <w:rsid w:val="00C44747"/>
    <w:rsid w:val="00C45299"/>
    <w:rsid w:val="00C45EBA"/>
    <w:rsid w:val="00C46E0E"/>
    <w:rsid w:val="00C47907"/>
    <w:rsid w:val="00C47EBC"/>
    <w:rsid w:val="00C50140"/>
    <w:rsid w:val="00C5068F"/>
    <w:rsid w:val="00C507BB"/>
    <w:rsid w:val="00C50B50"/>
    <w:rsid w:val="00C51134"/>
    <w:rsid w:val="00C51570"/>
    <w:rsid w:val="00C51AC3"/>
    <w:rsid w:val="00C52C1D"/>
    <w:rsid w:val="00C54DB7"/>
    <w:rsid w:val="00C573EF"/>
    <w:rsid w:val="00C57865"/>
    <w:rsid w:val="00C61DBA"/>
    <w:rsid w:val="00C61E52"/>
    <w:rsid w:val="00C6211B"/>
    <w:rsid w:val="00C629CE"/>
    <w:rsid w:val="00C640B2"/>
    <w:rsid w:val="00C64460"/>
    <w:rsid w:val="00C6550D"/>
    <w:rsid w:val="00C66566"/>
    <w:rsid w:val="00C7019F"/>
    <w:rsid w:val="00C720A1"/>
    <w:rsid w:val="00C7256D"/>
    <w:rsid w:val="00C72C36"/>
    <w:rsid w:val="00C73598"/>
    <w:rsid w:val="00C74335"/>
    <w:rsid w:val="00C75AFF"/>
    <w:rsid w:val="00C7775E"/>
    <w:rsid w:val="00C777DC"/>
    <w:rsid w:val="00C81288"/>
    <w:rsid w:val="00C818D1"/>
    <w:rsid w:val="00C81A1A"/>
    <w:rsid w:val="00C820F7"/>
    <w:rsid w:val="00C82A48"/>
    <w:rsid w:val="00C82C83"/>
    <w:rsid w:val="00C83CD0"/>
    <w:rsid w:val="00C84738"/>
    <w:rsid w:val="00C85EFC"/>
    <w:rsid w:val="00C86088"/>
    <w:rsid w:val="00C86ADD"/>
    <w:rsid w:val="00C90189"/>
    <w:rsid w:val="00C9091D"/>
    <w:rsid w:val="00C90A62"/>
    <w:rsid w:val="00C90B07"/>
    <w:rsid w:val="00C9498B"/>
    <w:rsid w:val="00C95790"/>
    <w:rsid w:val="00C96DD5"/>
    <w:rsid w:val="00CA035C"/>
    <w:rsid w:val="00CA07F2"/>
    <w:rsid w:val="00CA150A"/>
    <w:rsid w:val="00CA4807"/>
    <w:rsid w:val="00CB025C"/>
    <w:rsid w:val="00CB11A4"/>
    <w:rsid w:val="00CB20F7"/>
    <w:rsid w:val="00CB2ACC"/>
    <w:rsid w:val="00CB2F49"/>
    <w:rsid w:val="00CB3A1B"/>
    <w:rsid w:val="00CB5C19"/>
    <w:rsid w:val="00CB5E57"/>
    <w:rsid w:val="00CB6FEC"/>
    <w:rsid w:val="00CB7044"/>
    <w:rsid w:val="00CB76D6"/>
    <w:rsid w:val="00CC0558"/>
    <w:rsid w:val="00CC0A03"/>
    <w:rsid w:val="00CC1153"/>
    <w:rsid w:val="00CC394B"/>
    <w:rsid w:val="00CC3ACF"/>
    <w:rsid w:val="00CC3C8C"/>
    <w:rsid w:val="00CC5394"/>
    <w:rsid w:val="00CC5BE9"/>
    <w:rsid w:val="00CC5E24"/>
    <w:rsid w:val="00CC65E3"/>
    <w:rsid w:val="00CC7E3F"/>
    <w:rsid w:val="00CD073E"/>
    <w:rsid w:val="00CD14B6"/>
    <w:rsid w:val="00CD3FB7"/>
    <w:rsid w:val="00CD4135"/>
    <w:rsid w:val="00CD56F6"/>
    <w:rsid w:val="00CD67F1"/>
    <w:rsid w:val="00CD6F87"/>
    <w:rsid w:val="00CD703F"/>
    <w:rsid w:val="00CD7BAA"/>
    <w:rsid w:val="00CE008E"/>
    <w:rsid w:val="00CE054E"/>
    <w:rsid w:val="00CE057E"/>
    <w:rsid w:val="00CE087D"/>
    <w:rsid w:val="00CE0DC7"/>
    <w:rsid w:val="00CE0EEB"/>
    <w:rsid w:val="00CE17FD"/>
    <w:rsid w:val="00CE1C44"/>
    <w:rsid w:val="00CE2069"/>
    <w:rsid w:val="00CE227D"/>
    <w:rsid w:val="00CE27B1"/>
    <w:rsid w:val="00CE2802"/>
    <w:rsid w:val="00CE3244"/>
    <w:rsid w:val="00CE3ED8"/>
    <w:rsid w:val="00CE425D"/>
    <w:rsid w:val="00CE45A7"/>
    <w:rsid w:val="00CE6CA3"/>
    <w:rsid w:val="00CE7982"/>
    <w:rsid w:val="00CF0CF3"/>
    <w:rsid w:val="00CF4B51"/>
    <w:rsid w:val="00CF5164"/>
    <w:rsid w:val="00CF5584"/>
    <w:rsid w:val="00CF5BC5"/>
    <w:rsid w:val="00CF661E"/>
    <w:rsid w:val="00CF7581"/>
    <w:rsid w:val="00CF7970"/>
    <w:rsid w:val="00CF79DD"/>
    <w:rsid w:val="00D00997"/>
    <w:rsid w:val="00D00BB7"/>
    <w:rsid w:val="00D018F6"/>
    <w:rsid w:val="00D01A46"/>
    <w:rsid w:val="00D021F6"/>
    <w:rsid w:val="00D02325"/>
    <w:rsid w:val="00D02BF5"/>
    <w:rsid w:val="00D05532"/>
    <w:rsid w:val="00D07364"/>
    <w:rsid w:val="00D0761C"/>
    <w:rsid w:val="00D07C69"/>
    <w:rsid w:val="00D100CF"/>
    <w:rsid w:val="00D1014C"/>
    <w:rsid w:val="00D117BB"/>
    <w:rsid w:val="00D11C31"/>
    <w:rsid w:val="00D127C4"/>
    <w:rsid w:val="00D12B22"/>
    <w:rsid w:val="00D13994"/>
    <w:rsid w:val="00D13C00"/>
    <w:rsid w:val="00D158FF"/>
    <w:rsid w:val="00D16474"/>
    <w:rsid w:val="00D17083"/>
    <w:rsid w:val="00D1709C"/>
    <w:rsid w:val="00D17813"/>
    <w:rsid w:val="00D202CA"/>
    <w:rsid w:val="00D20652"/>
    <w:rsid w:val="00D21C87"/>
    <w:rsid w:val="00D22730"/>
    <w:rsid w:val="00D22AB7"/>
    <w:rsid w:val="00D2353F"/>
    <w:rsid w:val="00D23EBB"/>
    <w:rsid w:val="00D2452C"/>
    <w:rsid w:val="00D25CCD"/>
    <w:rsid w:val="00D264F5"/>
    <w:rsid w:val="00D3196C"/>
    <w:rsid w:val="00D31C1E"/>
    <w:rsid w:val="00D33CFF"/>
    <w:rsid w:val="00D36BFD"/>
    <w:rsid w:val="00D37049"/>
    <w:rsid w:val="00D40168"/>
    <w:rsid w:val="00D40366"/>
    <w:rsid w:val="00D4040D"/>
    <w:rsid w:val="00D40912"/>
    <w:rsid w:val="00D40CB6"/>
    <w:rsid w:val="00D4232D"/>
    <w:rsid w:val="00D42D77"/>
    <w:rsid w:val="00D43821"/>
    <w:rsid w:val="00D43BC2"/>
    <w:rsid w:val="00D45DD2"/>
    <w:rsid w:val="00D466C0"/>
    <w:rsid w:val="00D4734A"/>
    <w:rsid w:val="00D47C0B"/>
    <w:rsid w:val="00D47D92"/>
    <w:rsid w:val="00D50E0E"/>
    <w:rsid w:val="00D537C8"/>
    <w:rsid w:val="00D5481A"/>
    <w:rsid w:val="00D54991"/>
    <w:rsid w:val="00D55D28"/>
    <w:rsid w:val="00D60731"/>
    <w:rsid w:val="00D6181B"/>
    <w:rsid w:val="00D61E04"/>
    <w:rsid w:val="00D61E9C"/>
    <w:rsid w:val="00D6207C"/>
    <w:rsid w:val="00D640BE"/>
    <w:rsid w:val="00D64DFD"/>
    <w:rsid w:val="00D6511B"/>
    <w:rsid w:val="00D6595A"/>
    <w:rsid w:val="00D6656D"/>
    <w:rsid w:val="00D673A6"/>
    <w:rsid w:val="00D67957"/>
    <w:rsid w:val="00D67A2A"/>
    <w:rsid w:val="00D70775"/>
    <w:rsid w:val="00D70A25"/>
    <w:rsid w:val="00D71022"/>
    <w:rsid w:val="00D72690"/>
    <w:rsid w:val="00D73063"/>
    <w:rsid w:val="00D73C30"/>
    <w:rsid w:val="00D75DB7"/>
    <w:rsid w:val="00D76021"/>
    <w:rsid w:val="00D76955"/>
    <w:rsid w:val="00D76EF9"/>
    <w:rsid w:val="00D77BC7"/>
    <w:rsid w:val="00D77CA9"/>
    <w:rsid w:val="00D8014D"/>
    <w:rsid w:val="00D80B5E"/>
    <w:rsid w:val="00D81589"/>
    <w:rsid w:val="00D81793"/>
    <w:rsid w:val="00D817D9"/>
    <w:rsid w:val="00D81DD2"/>
    <w:rsid w:val="00D874E2"/>
    <w:rsid w:val="00D91293"/>
    <w:rsid w:val="00D92CD5"/>
    <w:rsid w:val="00D92F1A"/>
    <w:rsid w:val="00D92FDA"/>
    <w:rsid w:val="00D934B6"/>
    <w:rsid w:val="00D936E1"/>
    <w:rsid w:val="00D941F2"/>
    <w:rsid w:val="00D9500A"/>
    <w:rsid w:val="00D95539"/>
    <w:rsid w:val="00D956F8"/>
    <w:rsid w:val="00D968DF"/>
    <w:rsid w:val="00D96909"/>
    <w:rsid w:val="00DA05E3"/>
    <w:rsid w:val="00DA10C1"/>
    <w:rsid w:val="00DA1E22"/>
    <w:rsid w:val="00DA3A93"/>
    <w:rsid w:val="00DA3DB9"/>
    <w:rsid w:val="00DA4744"/>
    <w:rsid w:val="00DA4F3B"/>
    <w:rsid w:val="00DA73AA"/>
    <w:rsid w:val="00DB136A"/>
    <w:rsid w:val="00DB17E8"/>
    <w:rsid w:val="00DB1984"/>
    <w:rsid w:val="00DB1E97"/>
    <w:rsid w:val="00DB262E"/>
    <w:rsid w:val="00DB285E"/>
    <w:rsid w:val="00DB32C8"/>
    <w:rsid w:val="00DB3684"/>
    <w:rsid w:val="00DB4005"/>
    <w:rsid w:val="00DB4ACF"/>
    <w:rsid w:val="00DB57D5"/>
    <w:rsid w:val="00DB5A6A"/>
    <w:rsid w:val="00DC0323"/>
    <w:rsid w:val="00DC1960"/>
    <w:rsid w:val="00DC4A13"/>
    <w:rsid w:val="00DC5F2E"/>
    <w:rsid w:val="00DC6522"/>
    <w:rsid w:val="00DD02DB"/>
    <w:rsid w:val="00DD20DE"/>
    <w:rsid w:val="00DD3477"/>
    <w:rsid w:val="00DE0A67"/>
    <w:rsid w:val="00DE23C5"/>
    <w:rsid w:val="00DE25B2"/>
    <w:rsid w:val="00DE2A2E"/>
    <w:rsid w:val="00DE37F2"/>
    <w:rsid w:val="00DE462E"/>
    <w:rsid w:val="00DE5EB4"/>
    <w:rsid w:val="00DE6246"/>
    <w:rsid w:val="00DE683D"/>
    <w:rsid w:val="00DE6915"/>
    <w:rsid w:val="00DE69F2"/>
    <w:rsid w:val="00DF2720"/>
    <w:rsid w:val="00DF3744"/>
    <w:rsid w:val="00DF3ACE"/>
    <w:rsid w:val="00DF3B69"/>
    <w:rsid w:val="00DF5A11"/>
    <w:rsid w:val="00DF5BD6"/>
    <w:rsid w:val="00DF677D"/>
    <w:rsid w:val="00DF6C53"/>
    <w:rsid w:val="00DF6EB1"/>
    <w:rsid w:val="00DF7636"/>
    <w:rsid w:val="00E0075B"/>
    <w:rsid w:val="00E01B4A"/>
    <w:rsid w:val="00E0236C"/>
    <w:rsid w:val="00E04208"/>
    <w:rsid w:val="00E07897"/>
    <w:rsid w:val="00E1099B"/>
    <w:rsid w:val="00E10AD2"/>
    <w:rsid w:val="00E10F97"/>
    <w:rsid w:val="00E11D6B"/>
    <w:rsid w:val="00E1485D"/>
    <w:rsid w:val="00E15666"/>
    <w:rsid w:val="00E15C9F"/>
    <w:rsid w:val="00E17D43"/>
    <w:rsid w:val="00E20001"/>
    <w:rsid w:val="00E20625"/>
    <w:rsid w:val="00E20852"/>
    <w:rsid w:val="00E212EC"/>
    <w:rsid w:val="00E2169B"/>
    <w:rsid w:val="00E21A86"/>
    <w:rsid w:val="00E21AB3"/>
    <w:rsid w:val="00E220EA"/>
    <w:rsid w:val="00E227CB"/>
    <w:rsid w:val="00E2287F"/>
    <w:rsid w:val="00E2311A"/>
    <w:rsid w:val="00E2363E"/>
    <w:rsid w:val="00E23738"/>
    <w:rsid w:val="00E24830"/>
    <w:rsid w:val="00E249D4"/>
    <w:rsid w:val="00E24C17"/>
    <w:rsid w:val="00E2561C"/>
    <w:rsid w:val="00E3088A"/>
    <w:rsid w:val="00E31230"/>
    <w:rsid w:val="00E322BF"/>
    <w:rsid w:val="00E32478"/>
    <w:rsid w:val="00E32A82"/>
    <w:rsid w:val="00E33708"/>
    <w:rsid w:val="00E33ED4"/>
    <w:rsid w:val="00E34A08"/>
    <w:rsid w:val="00E34A3D"/>
    <w:rsid w:val="00E36B88"/>
    <w:rsid w:val="00E36C93"/>
    <w:rsid w:val="00E40AB3"/>
    <w:rsid w:val="00E415D3"/>
    <w:rsid w:val="00E41A19"/>
    <w:rsid w:val="00E41DC0"/>
    <w:rsid w:val="00E41EEF"/>
    <w:rsid w:val="00E44572"/>
    <w:rsid w:val="00E447AE"/>
    <w:rsid w:val="00E44DCA"/>
    <w:rsid w:val="00E45596"/>
    <w:rsid w:val="00E457C5"/>
    <w:rsid w:val="00E45F4C"/>
    <w:rsid w:val="00E461A4"/>
    <w:rsid w:val="00E46391"/>
    <w:rsid w:val="00E505E8"/>
    <w:rsid w:val="00E50E50"/>
    <w:rsid w:val="00E51673"/>
    <w:rsid w:val="00E52B8F"/>
    <w:rsid w:val="00E530D5"/>
    <w:rsid w:val="00E54064"/>
    <w:rsid w:val="00E56156"/>
    <w:rsid w:val="00E56E78"/>
    <w:rsid w:val="00E574C9"/>
    <w:rsid w:val="00E57AAA"/>
    <w:rsid w:val="00E57F5B"/>
    <w:rsid w:val="00E60489"/>
    <w:rsid w:val="00E60C0B"/>
    <w:rsid w:val="00E61BDC"/>
    <w:rsid w:val="00E61C8B"/>
    <w:rsid w:val="00E631C1"/>
    <w:rsid w:val="00E64248"/>
    <w:rsid w:val="00E66CFD"/>
    <w:rsid w:val="00E672DE"/>
    <w:rsid w:val="00E6752A"/>
    <w:rsid w:val="00E70B44"/>
    <w:rsid w:val="00E71454"/>
    <w:rsid w:val="00E71500"/>
    <w:rsid w:val="00E72BB1"/>
    <w:rsid w:val="00E72F44"/>
    <w:rsid w:val="00E73413"/>
    <w:rsid w:val="00E73A8B"/>
    <w:rsid w:val="00E74866"/>
    <w:rsid w:val="00E751AC"/>
    <w:rsid w:val="00E7526B"/>
    <w:rsid w:val="00E762D8"/>
    <w:rsid w:val="00E76700"/>
    <w:rsid w:val="00E76EBA"/>
    <w:rsid w:val="00E773D9"/>
    <w:rsid w:val="00E77C87"/>
    <w:rsid w:val="00E77FB4"/>
    <w:rsid w:val="00E814CA"/>
    <w:rsid w:val="00E81C0C"/>
    <w:rsid w:val="00E81E81"/>
    <w:rsid w:val="00E84427"/>
    <w:rsid w:val="00E8559E"/>
    <w:rsid w:val="00E8595E"/>
    <w:rsid w:val="00E90A94"/>
    <w:rsid w:val="00E91A3E"/>
    <w:rsid w:val="00E922C7"/>
    <w:rsid w:val="00E926B9"/>
    <w:rsid w:val="00E92FCE"/>
    <w:rsid w:val="00E93962"/>
    <w:rsid w:val="00E94228"/>
    <w:rsid w:val="00E94A10"/>
    <w:rsid w:val="00E94C1C"/>
    <w:rsid w:val="00E94F62"/>
    <w:rsid w:val="00E95476"/>
    <w:rsid w:val="00E95B1B"/>
    <w:rsid w:val="00E96617"/>
    <w:rsid w:val="00E973F2"/>
    <w:rsid w:val="00E97A5D"/>
    <w:rsid w:val="00E97DFE"/>
    <w:rsid w:val="00E97F18"/>
    <w:rsid w:val="00EA0957"/>
    <w:rsid w:val="00EA1136"/>
    <w:rsid w:val="00EA196F"/>
    <w:rsid w:val="00EA221B"/>
    <w:rsid w:val="00EA2F11"/>
    <w:rsid w:val="00EA309F"/>
    <w:rsid w:val="00EA3BAE"/>
    <w:rsid w:val="00EA541B"/>
    <w:rsid w:val="00EA5449"/>
    <w:rsid w:val="00EA559F"/>
    <w:rsid w:val="00EA6279"/>
    <w:rsid w:val="00EA6301"/>
    <w:rsid w:val="00EA6D2B"/>
    <w:rsid w:val="00EA7755"/>
    <w:rsid w:val="00EB1BB7"/>
    <w:rsid w:val="00EB268D"/>
    <w:rsid w:val="00EB2B02"/>
    <w:rsid w:val="00EB400A"/>
    <w:rsid w:val="00EB535D"/>
    <w:rsid w:val="00EB5C3A"/>
    <w:rsid w:val="00EB7C7C"/>
    <w:rsid w:val="00EB7EAA"/>
    <w:rsid w:val="00EC05E0"/>
    <w:rsid w:val="00EC0FCC"/>
    <w:rsid w:val="00EC220E"/>
    <w:rsid w:val="00EC2AC9"/>
    <w:rsid w:val="00EC351F"/>
    <w:rsid w:val="00EC3934"/>
    <w:rsid w:val="00EC3B35"/>
    <w:rsid w:val="00EC5293"/>
    <w:rsid w:val="00EC529A"/>
    <w:rsid w:val="00EC681E"/>
    <w:rsid w:val="00EC69AA"/>
    <w:rsid w:val="00EC79FF"/>
    <w:rsid w:val="00ED05A1"/>
    <w:rsid w:val="00ED1155"/>
    <w:rsid w:val="00ED147F"/>
    <w:rsid w:val="00ED23CB"/>
    <w:rsid w:val="00ED3671"/>
    <w:rsid w:val="00ED37A8"/>
    <w:rsid w:val="00ED4858"/>
    <w:rsid w:val="00ED4859"/>
    <w:rsid w:val="00ED534A"/>
    <w:rsid w:val="00ED5413"/>
    <w:rsid w:val="00ED5B0D"/>
    <w:rsid w:val="00ED5DE4"/>
    <w:rsid w:val="00ED68DC"/>
    <w:rsid w:val="00ED6DCB"/>
    <w:rsid w:val="00ED6E6B"/>
    <w:rsid w:val="00ED7A70"/>
    <w:rsid w:val="00ED7DFA"/>
    <w:rsid w:val="00EE0698"/>
    <w:rsid w:val="00EE07A7"/>
    <w:rsid w:val="00EE092A"/>
    <w:rsid w:val="00EE226B"/>
    <w:rsid w:val="00EE3087"/>
    <w:rsid w:val="00EE57DE"/>
    <w:rsid w:val="00EE5B95"/>
    <w:rsid w:val="00EE60AD"/>
    <w:rsid w:val="00EE6CDC"/>
    <w:rsid w:val="00EE7A10"/>
    <w:rsid w:val="00EE7A57"/>
    <w:rsid w:val="00EE7BFF"/>
    <w:rsid w:val="00EF0120"/>
    <w:rsid w:val="00EF01BF"/>
    <w:rsid w:val="00EF0676"/>
    <w:rsid w:val="00EF1E67"/>
    <w:rsid w:val="00EF2103"/>
    <w:rsid w:val="00EF2458"/>
    <w:rsid w:val="00EF38BE"/>
    <w:rsid w:val="00EF407C"/>
    <w:rsid w:val="00EF408D"/>
    <w:rsid w:val="00EF40D9"/>
    <w:rsid w:val="00EF4416"/>
    <w:rsid w:val="00EF52FA"/>
    <w:rsid w:val="00EF5F55"/>
    <w:rsid w:val="00EF60BC"/>
    <w:rsid w:val="00EF6121"/>
    <w:rsid w:val="00F007E6"/>
    <w:rsid w:val="00F00B41"/>
    <w:rsid w:val="00F0287A"/>
    <w:rsid w:val="00F03505"/>
    <w:rsid w:val="00F036CA"/>
    <w:rsid w:val="00F03967"/>
    <w:rsid w:val="00F070C9"/>
    <w:rsid w:val="00F07584"/>
    <w:rsid w:val="00F104C6"/>
    <w:rsid w:val="00F10E70"/>
    <w:rsid w:val="00F114CA"/>
    <w:rsid w:val="00F126DF"/>
    <w:rsid w:val="00F15F9D"/>
    <w:rsid w:val="00F16FC6"/>
    <w:rsid w:val="00F1717C"/>
    <w:rsid w:val="00F2031D"/>
    <w:rsid w:val="00F2040B"/>
    <w:rsid w:val="00F20F3F"/>
    <w:rsid w:val="00F21892"/>
    <w:rsid w:val="00F21AC1"/>
    <w:rsid w:val="00F21F05"/>
    <w:rsid w:val="00F22A25"/>
    <w:rsid w:val="00F22C7C"/>
    <w:rsid w:val="00F234AE"/>
    <w:rsid w:val="00F23572"/>
    <w:rsid w:val="00F23800"/>
    <w:rsid w:val="00F24A54"/>
    <w:rsid w:val="00F24DCA"/>
    <w:rsid w:val="00F25491"/>
    <w:rsid w:val="00F26497"/>
    <w:rsid w:val="00F31F4D"/>
    <w:rsid w:val="00F32115"/>
    <w:rsid w:val="00F32291"/>
    <w:rsid w:val="00F32F1B"/>
    <w:rsid w:val="00F32F43"/>
    <w:rsid w:val="00F3310D"/>
    <w:rsid w:val="00F34FC0"/>
    <w:rsid w:val="00F35453"/>
    <w:rsid w:val="00F35469"/>
    <w:rsid w:val="00F364D6"/>
    <w:rsid w:val="00F36F49"/>
    <w:rsid w:val="00F406F3"/>
    <w:rsid w:val="00F411C8"/>
    <w:rsid w:val="00F41CB4"/>
    <w:rsid w:val="00F42BC2"/>
    <w:rsid w:val="00F43401"/>
    <w:rsid w:val="00F44CC9"/>
    <w:rsid w:val="00F472F2"/>
    <w:rsid w:val="00F47308"/>
    <w:rsid w:val="00F47DDC"/>
    <w:rsid w:val="00F5025A"/>
    <w:rsid w:val="00F51BFF"/>
    <w:rsid w:val="00F53FC2"/>
    <w:rsid w:val="00F5448E"/>
    <w:rsid w:val="00F5494F"/>
    <w:rsid w:val="00F55CC5"/>
    <w:rsid w:val="00F57A7B"/>
    <w:rsid w:val="00F600EE"/>
    <w:rsid w:val="00F6040F"/>
    <w:rsid w:val="00F61436"/>
    <w:rsid w:val="00F61F5F"/>
    <w:rsid w:val="00F6233C"/>
    <w:rsid w:val="00F62759"/>
    <w:rsid w:val="00F62C31"/>
    <w:rsid w:val="00F63847"/>
    <w:rsid w:val="00F63D00"/>
    <w:rsid w:val="00F6454B"/>
    <w:rsid w:val="00F645CF"/>
    <w:rsid w:val="00F65346"/>
    <w:rsid w:val="00F65611"/>
    <w:rsid w:val="00F65965"/>
    <w:rsid w:val="00F65F8C"/>
    <w:rsid w:val="00F66645"/>
    <w:rsid w:val="00F66DC0"/>
    <w:rsid w:val="00F66E8D"/>
    <w:rsid w:val="00F6794E"/>
    <w:rsid w:val="00F70930"/>
    <w:rsid w:val="00F71525"/>
    <w:rsid w:val="00F72CA1"/>
    <w:rsid w:val="00F73F1F"/>
    <w:rsid w:val="00F74E36"/>
    <w:rsid w:val="00F754CB"/>
    <w:rsid w:val="00F7554F"/>
    <w:rsid w:val="00F75BC9"/>
    <w:rsid w:val="00F76276"/>
    <w:rsid w:val="00F819C4"/>
    <w:rsid w:val="00F820AD"/>
    <w:rsid w:val="00F82150"/>
    <w:rsid w:val="00F82546"/>
    <w:rsid w:val="00F82A53"/>
    <w:rsid w:val="00F8322D"/>
    <w:rsid w:val="00F83424"/>
    <w:rsid w:val="00F83DAC"/>
    <w:rsid w:val="00F84AFE"/>
    <w:rsid w:val="00F852B6"/>
    <w:rsid w:val="00F8575C"/>
    <w:rsid w:val="00F8597A"/>
    <w:rsid w:val="00F85993"/>
    <w:rsid w:val="00F85CF3"/>
    <w:rsid w:val="00F86093"/>
    <w:rsid w:val="00F86830"/>
    <w:rsid w:val="00F86A65"/>
    <w:rsid w:val="00F86ECB"/>
    <w:rsid w:val="00F874E5"/>
    <w:rsid w:val="00F910F3"/>
    <w:rsid w:val="00F92687"/>
    <w:rsid w:val="00F928C1"/>
    <w:rsid w:val="00F92905"/>
    <w:rsid w:val="00F92C66"/>
    <w:rsid w:val="00F92F95"/>
    <w:rsid w:val="00F930D0"/>
    <w:rsid w:val="00F94A03"/>
    <w:rsid w:val="00F94A8A"/>
    <w:rsid w:val="00F94CF7"/>
    <w:rsid w:val="00F95C90"/>
    <w:rsid w:val="00F96922"/>
    <w:rsid w:val="00F97D17"/>
    <w:rsid w:val="00FA02BF"/>
    <w:rsid w:val="00FA1CA1"/>
    <w:rsid w:val="00FA1DC8"/>
    <w:rsid w:val="00FA2C01"/>
    <w:rsid w:val="00FA331B"/>
    <w:rsid w:val="00FA39FB"/>
    <w:rsid w:val="00FA4345"/>
    <w:rsid w:val="00FA4B4D"/>
    <w:rsid w:val="00FA51BF"/>
    <w:rsid w:val="00FA6B00"/>
    <w:rsid w:val="00FA7560"/>
    <w:rsid w:val="00FB23B2"/>
    <w:rsid w:val="00FB437B"/>
    <w:rsid w:val="00FB503E"/>
    <w:rsid w:val="00FB5322"/>
    <w:rsid w:val="00FB62B2"/>
    <w:rsid w:val="00FB7AE3"/>
    <w:rsid w:val="00FC05B8"/>
    <w:rsid w:val="00FC13C5"/>
    <w:rsid w:val="00FC1713"/>
    <w:rsid w:val="00FC1E5A"/>
    <w:rsid w:val="00FC2090"/>
    <w:rsid w:val="00FC368E"/>
    <w:rsid w:val="00FC4BCA"/>
    <w:rsid w:val="00FC51B0"/>
    <w:rsid w:val="00FC533D"/>
    <w:rsid w:val="00FC5628"/>
    <w:rsid w:val="00FC7CD1"/>
    <w:rsid w:val="00FD0875"/>
    <w:rsid w:val="00FD0DE7"/>
    <w:rsid w:val="00FD1548"/>
    <w:rsid w:val="00FD2FA4"/>
    <w:rsid w:val="00FD38F2"/>
    <w:rsid w:val="00FD3E42"/>
    <w:rsid w:val="00FD4B84"/>
    <w:rsid w:val="00FD5217"/>
    <w:rsid w:val="00FD53B6"/>
    <w:rsid w:val="00FD5723"/>
    <w:rsid w:val="00FD5E14"/>
    <w:rsid w:val="00FD6434"/>
    <w:rsid w:val="00FD64CA"/>
    <w:rsid w:val="00FD6694"/>
    <w:rsid w:val="00FD6BB5"/>
    <w:rsid w:val="00FD7E6E"/>
    <w:rsid w:val="00FD7E76"/>
    <w:rsid w:val="00FE059C"/>
    <w:rsid w:val="00FE0C9B"/>
    <w:rsid w:val="00FE2CA3"/>
    <w:rsid w:val="00FE3D15"/>
    <w:rsid w:val="00FE404A"/>
    <w:rsid w:val="00FE4DB9"/>
    <w:rsid w:val="00FE543A"/>
    <w:rsid w:val="00FE5CBC"/>
    <w:rsid w:val="00FE6A47"/>
    <w:rsid w:val="00FE7311"/>
    <w:rsid w:val="00FF48AE"/>
    <w:rsid w:val="00FF4A88"/>
    <w:rsid w:val="00FF4C16"/>
    <w:rsid w:val="00FF4DD6"/>
    <w:rsid w:val="00FF7B0F"/>
    <w:rsid w:val="00FF7D67"/>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BD5254"/>
  <w15:chartTrackingRefBased/>
  <w15:docId w15:val="{85F1BA8B-7294-AD4C-B367-8702A79860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I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270B"/>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947D4B"/>
    <w:pPr>
      <w:keepNext/>
      <w:keepLines/>
      <w:tabs>
        <w:tab w:val="left" w:pos="720"/>
      </w:tabs>
      <w:overflowPunct w:val="0"/>
      <w:autoSpaceDE w:val="0"/>
      <w:autoSpaceDN w:val="0"/>
      <w:adjustRightInd w:val="0"/>
      <w:spacing w:before="240" w:line="276" w:lineRule="auto"/>
      <w:ind w:left="720"/>
      <w:textAlignment w:val="baseline"/>
      <w:outlineLvl w:val="0"/>
    </w:pPr>
    <w:rPr>
      <w:rFonts w:eastAsiaTheme="majorEastAsia" w:cstheme="majorBidi"/>
      <w:b/>
      <w:sz w:val="32"/>
      <w:szCs w:val="32"/>
      <w:lang w:val="en-GB"/>
    </w:rPr>
  </w:style>
  <w:style w:type="paragraph" w:styleId="Heading2">
    <w:name w:val="heading 2"/>
    <w:basedOn w:val="Normal"/>
    <w:next w:val="Normal"/>
    <w:link w:val="Heading2Char"/>
    <w:uiPriority w:val="9"/>
    <w:unhideWhenUsed/>
    <w:qFormat/>
    <w:rsid w:val="00133EF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A51C0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7D4B"/>
    <w:rPr>
      <w:rFonts w:ascii="Times New Roman" w:eastAsiaTheme="majorEastAsia" w:hAnsi="Times New Roman" w:cstheme="majorBidi"/>
      <w:b/>
      <w:sz w:val="32"/>
      <w:szCs w:val="32"/>
      <w:lang w:val="en-GB" w:eastAsia="en-GB"/>
    </w:rPr>
  </w:style>
  <w:style w:type="paragraph" w:styleId="TOCHeading">
    <w:name w:val="TOC Heading"/>
    <w:basedOn w:val="Heading1"/>
    <w:next w:val="Normal"/>
    <w:uiPriority w:val="39"/>
    <w:unhideWhenUsed/>
    <w:qFormat/>
    <w:rsid w:val="00947D4B"/>
    <w:pPr>
      <w:tabs>
        <w:tab w:val="clear" w:pos="720"/>
      </w:tabs>
      <w:overflowPunct/>
      <w:autoSpaceDE/>
      <w:autoSpaceDN/>
      <w:adjustRightInd/>
      <w:spacing w:line="259" w:lineRule="auto"/>
      <w:ind w:left="0"/>
      <w:textAlignment w:val="auto"/>
      <w:outlineLvl w:val="9"/>
    </w:pPr>
    <w:rPr>
      <w:rFonts w:asciiTheme="majorHAnsi" w:hAnsiTheme="majorHAnsi"/>
      <w:b w:val="0"/>
      <w:color w:val="2F5496" w:themeColor="accent1" w:themeShade="BF"/>
      <w:lang w:val="en-US" w:eastAsia="en-US"/>
    </w:rPr>
  </w:style>
  <w:style w:type="paragraph" w:styleId="TOC1">
    <w:name w:val="toc 1"/>
    <w:basedOn w:val="Normal"/>
    <w:next w:val="Normal"/>
    <w:autoRedefine/>
    <w:uiPriority w:val="39"/>
    <w:unhideWhenUsed/>
    <w:rsid w:val="00947D4B"/>
    <w:pPr>
      <w:spacing w:before="120"/>
    </w:pPr>
    <w:rPr>
      <w:rFonts w:asciiTheme="minorHAnsi" w:hAnsiTheme="minorHAnsi"/>
      <w:b/>
      <w:bCs/>
      <w:i/>
      <w:iCs/>
    </w:rPr>
  </w:style>
  <w:style w:type="character" w:styleId="Hyperlink">
    <w:name w:val="Hyperlink"/>
    <w:basedOn w:val="DefaultParagraphFont"/>
    <w:uiPriority w:val="99"/>
    <w:unhideWhenUsed/>
    <w:rsid w:val="00947D4B"/>
    <w:rPr>
      <w:color w:val="0563C1" w:themeColor="hyperlink"/>
      <w:u w:val="single"/>
    </w:rPr>
  </w:style>
  <w:style w:type="paragraph" w:styleId="ListParagraph">
    <w:name w:val="List Paragraph"/>
    <w:basedOn w:val="Normal"/>
    <w:uiPriority w:val="34"/>
    <w:qFormat/>
    <w:rsid w:val="00947D4B"/>
    <w:pPr>
      <w:tabs>
        <w:tab w:val="left" w:pos="720"/>
      </w:tabs>
      <w:overflowPunct w:val="0"/>
      <w:autoSpaceDE w:val="0"/>
      <w:autoSpaceDN w:val="0"/>
      <w:adjustRightInd w:val="0"/>
      <w:spacing w:line="276" w:lineRule="auto"/>
      <w:ind w:left="720"/>
      <w:jc w:val="both"/>
      <w:textAlignment w:val="baseline"/>
    </w:pPr>
    <w:rPr>
      <w:rFonts w:ascii="Arial" w:hAnsi="Arial" w:cs="Arial"/>
      <w:sz w:val="20"/>
      <w:szCs w:val="20"/>
      <w:lang w:val="en-GB"/>
    </w:rPr>
  </w:style>
  <w:style w:type="paragraph" w:customStyle="1" w:styleId="Default">
    <w:name w:val="Default"/>
    <w:rsid w:val="00CE057E"/>
    <w:pPr>
      <w:autoSpaceDE w:val="0"/>
      <w:autoSpaceDN w:val="0"/>
      <w:adjustRightInd w:val="0"/>
    </w:pPr>
    <w:rPr>
      <w:rFonts w:ascii="Times New Roman" w:hAnsi="Times New Roman" w:cs="Times New Roman"/>
      <w:color w:val="000000"/>
      <w:lang w:val="en-GB"/>
    </w:rPr>
  </w:style>
  <w:style w:type="table" w:styleId="TableGrid">
    <w:name w:val="Table Grid"/>
    <w:basedOn w:val="TableNormal"/>
    <w:uiPriority w:val="39"/>
    <w:rsid w:val="007C04A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03505"/>
    <w:pPr>
      <w:spacing w:before="100" w:beforeAutospacing="1" w:after="100" w:afterAutospacing="1"/>
    </w:pPr>
  </w:style>
  <w:style w:type="character" w:styleId="Strong">
    <w:name w:val="Strong"/>
    <w:basedOn w:val="DefaultParagraphFont"/>
    <w:uiPriority w:val="22"/>
    <w:qFormat/>
    <w:rsid w:val="00AD2BC1"/>
    <w:rPr>
      <w:b/>
      <w:bCs/>
    </w:rPr>
  </w:style>
  <w:style w:type="character" w:customStyle="1" w:styleId="Heading2Char">
    <w:name w:val="Heading 2 Char"/>
    <w:basedOn w:val="DefaultParagraphFont"/>
    <w:link w:val="Heading2"/>
    <w:uiPriority w:val="9"/>
    <w:rsid w:val="00133EFB"/>
    <w:rPr>
      <w:rFonts w:asciiTheme="majorHAnsi" w:eastAsiaTheme="majorEastAsia" w:hAnsiTheme="majorHAnsi" w:cstheme="majorBidi"/>
      <w:color w:val="2F5496" w:themeColor="accent1" w:themeShade="BF"/>
      <w:sz w:val="26"/>
      <w:szCs w:val="26"/>
      <w:lang w:eastAsia="en-GB"/>
    </w:rPr>
  </w:style>
  <w:style w:type="paragraph" w:customStyle="1" w:styleId="ix">
    <w:name w:val="ix"/>
    <w:basedOn w:val="Normal"/>
    <w:rsid w:val="00DB1984"/>
    <w:pPr>
      <w:spacing w:before="100" w:beforeAutospacing="1" w:after="100" w:afterAutospacing="1"/>
    </w:pPr>
  </w:style>
  <w:style w:type="character" w:styleId="UnresolvedMention">
    <w:name w:val="Unresolved Mention"/>
    <w:basedOn w:val="DefaultParagraphFont"/>
    <w:uiPriority w:val="99"/>
    <w:semiHidden/>
    <w:unhideWhenUsed/>
    <w:rsid w:val="0008488B"/>
    <w:rPr>
      <w:color w:val="605E5C"/>
      <w:shd w:val="clear" w:color="auto" w:fill="E1DFDD"/>
    </w:rPr>
  </w:style>
  <w:style w:type="paragraph" w:styleId="Header">
    <w:name w:val="header"/>
    <w:basedOn w:val="Normal"/>
    <w:link w:val="HeaderChar"/>
    <w:uiPriority w:val="99"/>
    <w:unhideWhenUsed/>
    <w:rsid w:val="00F97D17"/>
    <w:pPr>
      <w:tabs>
        <w:tab w:val="center" w:pos="4680"/>
        <w:tab w:val="right" w:pos="9360"/>
      </w:tabs>
    </w:pPr>
  </w:style>
  <w:style w:type="character" w:customStyle="1" w:styleId="HeaderChar">
    <w:name w:val="Header Char"/>
    <w:basedOn w:val="DefaultParagraphFont"/>
    <w:link w:val="Header"/>
    <w:uiPriority w:val="99"/>
    <w:rsid w:val="00F97D17"/>
    <w:rPr>
      <w:rFonts w:ascii="Times New Roman" w:eastAsia="Times New Roman" w:hAnsi="Times New Roman" w:cs="Times New Roman"/>
      <w:lang w:eastAsia="en-GB"/>
    </w:rPr>
  </w:style>
  <w:style w:type="paragraph" w:styleId="Footer">
    <w:name w:val="footer"/>
    <w:basedOn w:val="Normal"/>
    <w:link w:val="FooterChar"/>
    <w:uiPriority w:val="99"/>
    <w:unhideWhenUsed/>
    <w:rsid w:val="00F97D17"/>
    <w:pPr>
      <w:tabs>
        <w:tab w:val="center" w:pos="4680"/>
        <w:tab w:val="right" w:pos="9360"/>
      </w:tabs>
    </w:pPr>
  </w:style>
  <w:style w:type="character" w:customStyle="1" w:styleId="FooterChar">
    <w:name w:val="Footer Char"/>
    <w:basedOn w:val="DefaultParagraphFont"/>
    <w:link w:val="Footer"/>
    <w:uiPriority w:val="99"/>
    <w:rsid w:val="00F97D17"/>
    <w:rPr>
      <w:rFonts w:ascii="Times New Roman" w:eastAsia="Times New Roman" w:hAnsi="Times New Roman" w:cs="Times New Roman"/>
      <w:lang w:eastAsia="en-GB"/>
    </w:rPr>
  </w:style>
  <w:style w:type="paragraph" w:styleId="TableofFigures">
    <w:name w:val="table of figures"/>
    <w:basedOn w:val="Normal"/>
    <w:next w:val="Normal"/>
    <w:uiPriority w:val="99"/>
    <w:unhideWhenUsed/>
    <w:rsid w:val="00B732A7"/>
    <w:pPr>
      <w:ind w:left="480" w:hanging="480"/>
    </w:pPr>
    <w:rPr>
      <w:rFonts w:asciiTheme="minorHAnsi" w:hAnsiTheme="minorHAnsi"/>
      <w:caps/>
      <w:sz w:val="20"/>
      <w:szCs w:val="20"/>
    </w:rPr>
  </w:style>
  <w:style w:type="paragraph" w:styleId="TOC2">
    <w:name w:val="toc 2"/>
    <w:basedOn w:val="Normal"/>
    <w:next w:val="Normal"/>
    <w:autoRedefine/>
    <w:uiPriority w:val="39"/>
    <w:unhideWhenUsed/>
    <w:rsid w:val="004F5F4B"/>
    <w:pPr>
      <w:spacing w:before="120"/>
      <w:ind w:left="240"/>
    </w:pPr>
    <w:rPr>
      <w:rFonts w:asciiTheme="minorHAnsi" w:hAnsiTheme="minorHAnsi"/>
      <w:b/>
      <w:bCs/>
      <w:sz w:val="22"/>
      <w:szCs w:val="22"/>
    </w:rPr>
  </w:style>
  <w:style w:type="paragraph" w:styleId="TOC3">
    <w:name w:val="toc 3"/>
    <w:basedOn w:val="Normal"/>
    <w:next w:val="Normal"/>
    <w:autoRedefine/>
    <w:uiPriority w:val="39"/>
    <w:semiHidden/>
    <w:unhideWhenUsed/>
    <w:rsid w:val="004F5F4B"/>
    <w:pPr>
      <w:ind w:left="480"/>
    </w:pPr>
    <w:rPr>
      <w:rFonts w:asciiTheme="minorHAnsi" w:hAnsiTheme="minorHAnsi"/>
      <w:sz w:val="20"/>
      <w:szCs w:val="20"/>
    </w:rPr>
  </w:style>
  <w:style w:type="paragraph" w:styleId="TOC4">
    <w:name w:val="toc 4"/>
    <w:basedOn w:val="Normal"/>
    <w:next w:val="Normal"/>
    <w:autoRedefine/>
    <w:uiPriority w:val="39"/>
    <w:semiHidden/>
    <w:unhideWhenUsed/>
    <w:rsid w:val="004F5F4B"/>
    <w:pPr>
      <w:ind w:left="720"/>
    </w:pPr>
    <w:rPr>
      <w:rFonts w:asciiTheme="minorHAnsi" w:hAnsiTheme="minorHAnsi"/>
      <w:sz w:val="20"/>
      <w:szCs w:val="20"/>
    </w:rPr>
  </w:style>
  <w:style w:type="paragraph" w:styleId="TOC5">
    <w:name w:val="toc 5"/>
    <w:basedOn w:val="Normal"/>
    <w:next w:val="Normal"/>
    <w:autoRedefine/>
    <w:uiPriority w:val="39"/>
    <w:semiHidden/>
    <w:unhideWhenUsed/>
    <w:rsid w:val="004F5F4B"/>
    <w:pPr>
      <w:ind w:left="960"/>
    </w:pPr>
    <w:rPr>
      <w:rFonts w:asciiTheme="minorHAnsi" w:hAnsiTheme="minorHAnsi"/>
      <w:sz w:val="20"/>
      <w:szCs w:val="20"/>
    </w:rPr>
  </w:style>
  <w:style w:type="paragraph" w:styleId="TOC6">
    <w:name w:val="toc 6"/>
    <w:basedOn w:val="Normal"/>
    <w:next w:val="Normal"/>
    <w:autoRedefine/>
    <w:uiPriority w:val="39"/>
    <w:semiHidden/>
    <w:unhideWhenUsed/>
    <w:rsid w:val="004F5F4B"/>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4F5F4B"/>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4F5F4B"/>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4F5F4B"/>
    <w:pPr>
      <w:ind w:left="1920"/>
    </w:pPr>
    <w:rPr>
      <w:rFonts w:asciiTheme="minorHAnsi" w:hAnsiTheme="minorHAnsi"/>
      <w:sz w:val="20"/>
      <w:szCs w:val="20"/>
    </w:rPr>
  </w:style>
  <w:style w:type="character" w:customStyle="1" w:styleId="Heading3Char">
    <w:name w:val="Heading 3 Char"/>
    <w:basedOn w:val="DefaultParagraphFont"/>
    <w:link w:val="Heading3"/>
    <w:uiPriority w:val="9"/>
    <w:semiHidden/>
    <w:rsid w:val="00A51C0B"/>
    <w:rPr>
      <w:rFonts w:asciiTheme="majorHAnsi" w:eastAsiaTheme="majorEastAsia" w:hAnsiTheme="majorHAnsi" w:cstheme="majorBidi"/>
      <w:color w:val="1F3763" w:themeColor="accent1" w:themeShade="7F"/>
      <w:lang w:eastAsia="en-GB"/>
    </w:rPr>
  </w:style>
  <w:style w:type="character" w:styleId="PageNumber">
    <w:name w:val="page number"/>
    <w:basedOn w:val="DefaultParagraphFont"/>
    <w:uiPriority w:val="99"/>
    <w:semiHidden/>
    <w:unhideWhenUsed/>
    <w:rsid w:val="00CB20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89170">
      <w:bodyDiv w:val="1"/>
      <w:marLeft w:val="0"/>
      <w:marRight w:val="0"/>
      <w:marTop w:val="0"/>
      <w:marBottom w:val="0"/>
      <w:divBdr>
        <w:top w:val="none" w:sz="0" w:space="0" w:color="auto"/>
        <w:left w:val="none" w:sz="0" w:space="0" w:color="auto"/>
        <w:bottom w:val="none" w:sz="0" w:space="0" w:color="auto"/>
        <w:right w:val="none" w:sz="0" w:space="0" w:color="auto"/>
      </w:divBdr>
    </w:div>
    <w:div w:id="16128255">
      <w:bodyDiv w:val="1"/>
      <w:marLeft w:val="0"/>
      <w:marRight w:val="0"/>
      <w:marTop w:val="0"/>
      <w:marBottom w:val="0"/>
      <w:divBdr>
        <w:top w:val="none" w:sz="0" w:space="0" w:color="auto"/>
        <w:left w:val="none" w:sz="0" w:space="0" w:color="auto"/>
        <w:bottom w:val="none" w:sz="0" w:space="0" w:color="auto"/>
        <w:right w:val="none" w:sz="0" w:space="0" w:color="auto"/>
      </w:divBdr>
    </w:div>
    <w:div w:id="16975446">
      <w:bodyDiv w:val="1"/>
      <w:marLeft w:val="0"/>
      <w:marRight w:val="0"/>
      <w:marTop w:val="0"/>
      <w:marBottom w:val="0"/>
      <w:divBdr>
        <w:top w:val="none" w:sz="0" w:space="0" w:color="auto"/>
        <w:left w:val="none" w:sz="0" w:space="0" w:color="auto"/>
        <w:bottom w:val="none" w:sz="0" w:space="0" w:color="auto"/>
        <w:right w:val="none" w:sz="0" w:space="0" w:color="auto"/>
      </w:divBdr>
    </w:div>
    <w:div w:id="26300642">
      <w:bodyDiv w:val="1"/>
      <w:marLeft w:val="0"/>
      <w:marRight w:val="0"/>
      <w:marTop w:val="0"/>
      <w:marBottom w:val="0"/>
      <w:divBdr>
        <w:top w:val="none" w:sz="0" w:space="0" w:color="auto"/>
        <w:left w:val="none" w:sz="0" w:space="0" w:color="auto"/>
        <w:bottom w:val="none" w:sz="0" w:space="0" w:color="auto"/>
        <w:right w:val="none" w:sz="0" w:space="0" w:color="auto"/>
      </w:divBdr>
    </w:div>
    <w:div w:id="40256768">
      <w:bodyDiv w:val="1"/>
      <w:marLeft w:val="0"/>
      <w:marRight w:val="0"/>
      <w:marTop w:val="0"/>
      <w:marBottom w:val="0"/>
      <w:divBdr>
        <w:top w:val="none" w:sz="0" w:space="0" w:color="auto"/>
        <w:left w:val="none" w:sz="0" w:space="0" w:color="auto"/>
        <w:bottom w:val="none" w:sz="0" w:space="0" w:color="auto"/>
        <w:right w:val="none" w:sz="0" w:space="0" w:color="auto"/>
      </w:divBdr>
    </w:div>
    <w:div w:id="42558382">
      <w:bodyDiv w:val="1"/>
      <w:marLeft w:val="0"/>
      <w:marRight w:val="0"/>
      <w:marTop w:val="0"/>
      <w:marBottom w:val="0"/>
      <w:divBdr>
        <w:top w:val="none" w:sz="0" w:space="0" w:color="auto"/>
        <w:left w:val="none" w:sz="0" w:space="0" w:color="auto"/>
        <w:bottom w:val="none" w:sz="0" w:space="0" w:color="auto"/>
        <w:right w:val="none" w:sz="0" w:space="0" w:color="auto"/>
      </w:divBdr>
    </w:div>
    <w:div w:id="80688699">
      <w:bodyDiv w:val="1"/>
      <w:marLeft w:val="0"/>
      <w:marRight w:val="0"/>
      <w:marTop w:val="0"/>
      <w:marBottom w:val="0"/>
      <w:divBdr>
        <w:top w:val="none" w:sz="0" w:space="0" w:color="auto"/>
        <w:left w:val="none" w:sz="0" w:space="0" w:color="auto"/>
        <w:bottom w:val="none" w:sz="0" w:space="0" w:color="auto"/>
        <w:right w:val="none" w:sz="0" w:space="0" w:color="auto"/>
      </w:divBdr>
    </w:div>
    <w:div w:id="154304202">
      <w:bodyDiv w:val="1"/>
      <w:marLeft w:val="0"/>
      <w:marRight w:val="0"/>
      <w:marTop w:val="0"/>
      <w:marBottom w:val="0"/>
      <w:divBdr>
        <w:top w:val="none" w:sz="0" w:space="0" w:color="auto"/>
        <w:left w:val="none" w:sz="0" w:space="0" w:color="auto"/>
        <w:bottom w:val="none" w:sz="0" w:space="0" w:color="auto"/>
        <w:right w:val="none" w:sz="0" w:space="0" w:color="auto"/>
      </w:divBdr>
    </w:div>
    <w:div w:id="176700719">
      <w:bodyDiv w:val="1"/>
      <w:marLeft w:val="0"/>
      <w:marRight w:val="0"/>
      <w:marTop w:val="0"/>
      <w:marBottom w:val="0"/>
      <w:divBdr>
        <w:top w:val="none" w:sz="0" w:space="0" w:color="auto"/>
        <w:left w:val="none" w:sz="0" w:space="0" w:color="auto"/>
        <w:bottom w:val="none" w:sz="0" w:space="0" w:color="auto"/>
        <w:right w:val="none" w:sz="0" w:space="0" w:color="auto"/>
      </w:divBdr>
    </w:div>
    <w:div w:id="200438838">
      <w:bodyDiv w:val="1"/>
      <w:marLeft w:val="0"/>
      <w:marRight w:val="0"/>
      <w:marTop w:val="0"/>
      <w:marBottom w:val="0"/>
      <w:divBdr>
        <w:top w:val="none" w:sz="0" w:space="0" w:color="auto"/>
        <w:left w:val="none" w:sz="0" w:space="0" w:color="auto"/>
        <w:bottom w:val="none" w:sz="0" w:space="0" w:color="auto"/>
        <w:right w:val="none" w:sz="0" w:space="0" w:color="auto"/>
      </w:divBdr>
    </w:div>
    <w:div w:id="243537496">
      <w:bodyDiv w:val="1"/>
      <w:marLeft w:val="0"/>
      <w:marRight w:val="0"/>
      <w:marTop w:val="0"/>
      <w:marBottom w:val="0"/>
      <w:divBdr>
        <w:top w:val="none" w:sz="0" w:space="0" w:color="auto"/>
        <w:left w:val="none" w:sz="0" w:space="0" w:color="auto"/>
        <w:bottom w:val="none" w:sz="0" w:space="0" w:color="auto"/>
        <w:right w:val="none" w:sz="0" w:space="0" w:color="auto"/>
      </w:divBdr>
    </w:div>
    <w:div w:id="261688206">
      <w:bodyDiv w:val="1"/>
      <w:marLeft w:val="0"/>
      <w:marRight w:val="0"/>
      <w:marTop w:val="0"/>
      <w:marBottom w:val="0"/>
      <w:divBdr>
        <w:top w:val="none" w:sz="0" w:space="0" w:color="auto"/>
        <w:left w:val="none" w:sz="0" w:space="0" w:color="auto"/>
        <w:bottom w:val="none" w:sz="0" w:space="0" w:color="auto"/>
        <w:right w:val="none" w:sz="0" w:space="0" w:color="auto"/>
      </w:divBdr>
    </w:div>
    <w:div w:id="266620764">
      <w:bodyDiv w:val="1"/>
      <w:marLeft w:val="0"/>
      <w:marRight w:val="0"/>
      <w:marTop w:val="0"/>
      <w:marBottom w:val="0"/>
      <w:divBdr>
        <w:top w:val="none" w:sz="0" w:space="0" w:color="auto"/>
        <w:left w:val="none" w:sz="0" w:space="0" w:color="auto"/>
        <w:bottom w:val="none" w:sz="0" w:space="0" w:color="auto"/>
        <w:right w:val="none" w:sz="0" w:space="0" w:color="auto"/>
      </w:divBdr>
    </w:div>
    <w:div w:id="269892768">
      <w:bodyDiv w:val="1"/>
      <w:marLeft w:val="0"/>
      <w:marRight w:val="0"/>
      <w:marTop w:val="0"/>
      <w:marBottom w:val="0"/>
      <w:divBdr>
        <w:top w:val="none" w:sz="0" w:space="0" w:color="auto"/>
        <w:left w:val="none" w:sz="0" w:space="0" w:color="auto"/>
        <w:bottom w:val="none" w:sz="0" w:space="0" w:color="auto"/>
        <w:right w:val="none" w:sz="0" w:space="0" w:color="auto"/>
      </w:divBdr>
    </w:div>
    <w:div w:id="271598705">
      <w:bodyDiv w:val="1"/>
      <w:marLeft w:val="0"/>
      <w:marRight w:val="0"/>
      <w:marTop w:val="0"/>
      <w:marBottom w:val="0"/>
      <w:divBdr>
        <w:top w:val="none" w:sz="0" w:space="0" w:color="auto"/>
        <w:left w:val="none" w:sz="0" w:space="0" w:color="auto"/>
        <w:bottom w:val="none" w:sz="0" w:space="0" w:color="auto"/>
        <w:right w:val="none" w:sz="0" w:space="0" w:color="auto"/>
      </w:divBdr>
    </w:div>
    <w:div w:id="302469297">
      <w:bodyDiv w:val="1"/>
      <w:marLeft w:val="0"/>
      <w:marRight w:val="0"/>
      <w:marTop w:val="0"/>
      <w:marBottom w:val="0"/>
      <w:divBdr>
        <w:top w:val="none" w:sz="0" w:space="0" w:color="auto"/>
        <w:left w:val="none" w:sz="0" w:space="0" w:color="auto"/>
        <w:bottom w:val="none" w:sz="0" w:space="0" w:color="auto"/>
        <w:right w:val="none" w:sz="0" w:space="0" w:color="auto"/>
      </w:divBdr>
    </w:div>
    <w:div w:id="401947528">
      <w:bodyDiv w:val="1"/>
      <w:marLeft w:val="0"/>
      <w:marRight w:val="0"/>
      <w:marTop w:val="0"/>
      <w:marBottom w:val="0"/>
      <w:divBdr>
        <w:top w:val="none" w:sz="0" w:space="0" w:color="auto"/>
        <w:left w:val="none" w:sz="0" w:space="0" w:color="auto"/>
        <w:bottom w:val="none" w:sz="0" w:space="0" w:color="auto"/>
        <w:right w:val="none" w:sz="0" w:space="0" w:color="auto"/>
      </w:divBdr>
    </w:div>
    <w:div w:id="421536085">
      <w:bodyDiv w:val="1"/>
      <w:marLeft w:val="0"/>
      <w:marRight w:val="0"/>
      <w:marTop w:val="0"/>
      <w:marBottom w:val="0"/>
      <w:divBdr>
        <w:top w:val="none" w:sz="0" w:space="0" w:color="auto"/>
        <w:left w:val="none" w:sz="0" w:space="0" w:color="auto"/>
        <w:bottom w:val="none" w:sz="0" w:space="0" w:color="auto"/>
        <w:right w:val="none" w:sz="0" w:space="0" w:color="auto"/>
      </w:divBdr>
    </w:div>
    <w:div w:id="472719410">
      <w:bodyDiv w:val="1"/>
      <w:marLeft w:val="0"/>
      <w:marRight w:val="0"/>
      <w:marTop w:val="0"/>
      <w:marBottom w:val="0"/>
      <w:divBdr>
        <w:top w:val="none" w:sz="0" w:space="0" w:color="auto"/>
        <w:left w:val="none" w:sz="0" w:space="0" w:color="auto"/>
        <w:bottom w:val="none" w:sz="0" w:space="0" w:color="auto"/>
        <w:right w:val="none" w:sz="0" w:space="0" w:color="auto"/>
      </w:divBdr>
    </w:div>
    <w:div w:id="642738899">
      <w:bodyDiv w:val="1"/>
      <w:marLeft w:val="0"/>
      <w:marRight w:val="0"/>
      <w:marTop w:val="0"/>
      <w:marBottom w:val="0"/>
      <w:divBdr>
        <w:top w:val="none" w:sz="0" w:space="0" w:color="auto"/>
        <w:left w:val="none" w:sz="0" w:space="0" w:color="auto"/>
        <w:bottom w:val="none" w:sz="0" w:space="0" w:color="auto"/>
        <w:right w:val="none" w:sz="0" w:space="0" w:color="auto"/>
      </w:divBdr>
    </w:div>
    <w:div w:id="655183458">
      <w:bodyDiv w:val="1"/>
      <w:marLeft w:val="0"/>
      <w:marRight w:val="0"/>
      <w:marTop w:val="0"/>
      <w:marBottom w:val="0"/>
      <w:divBdr>
        <w:top w:val="none" w:sz="0" w:space="0" w:color="auto"/>
        <w:left w:val="none" w:sz="0" w:space="0" w:color="auto"/>
        <w:bottom w:val="none" w:sz="0" w:space="0" w:color="auto"/>
        <w:right w:val="none" w:sz="0" w:space="0" w:color="auto"/>
      </w:divBdr>
    </w:div>
    <w:div w:id="658314719">
      <w:bodyDiv w:val="1"/>
      <w:marLeft w:val="0"/>
      <w:marRight w:val="0"/>
      <w:marTop w:val="0"/>
      <w:marBottom w:val="0"/>
      <w:divBdr>
        <w:top w:val="none" w:sz="0" w:space="0" w:color="auto"/>
        <w:left w:val="none" w:sz="0" w:space="0" w:color="auto"/>
        <w:bottom w:val="none" w:sz="0" w:space="0" w:color="auto"/>
        <w:right w:val="none" w:sz="0" w:space="0" w:color="auto"/>
      </w:divBdr>
    </w:div>
    <w:div w:id="662052967">
      <w:bodyDiv w:val="1"/>
      <w:marLeft w:val="0"/>
      <w:marRight w:val="0"/>
      <w:marTop w:val="0"/>
      <w:marBottom w:val="0"/>
      <w:divBdr>
        <w:top w:val="none" w:sz="0" w:space="0" w:color="auto"/>
        <w:left w:val="none" w:sz="0" w:space="0" w:color="auto"/>
        <w:bottom w:val="none" w:sz="0" w:space="0" w:color="auto"/>
        <w:right w:val="none" w:sz="0" w:space="0" w:color="auto"/>
      </w:divBdr>
    </w:div>
    <w:div w:id="673918447">
      <w:bodyDiv w:val="1"/>
      <w:marLeft w:val="0"/>
      <w:marRight w:val="0"/>
      <w:marTop w:val="0"/>
      <w:marBottom w:val="0"/>
      <w:divBdr>
        <w:top w:val="none" w:sz="0" w:space="0" w:color="auto"/>
        <w:left w:val="none" w:sz="0" w:space="0" w:color="auto"/>
        <w:bottom w:val="none" w:sz="0" w:space="0" w:color="auto"/>
        <w:right w:val="none" w:sz="0" w:space="0" w:color="auto"/>
      </w:divBdr>
    </w:div>
    <w:div w:id="703559544">
      <w:bodyDiv w:val="1"/>
      <w:marLeft w:val="0"/>
      <w:marRight w:val="0"/>
      <w:marTop w:val="0"/>
      <w:marBottom w:val="0"/>
      <w:divBdr>
        <w:top w:val="none" w:sz="0" w:space="0" w:color="auto"/>
        <w:left w:val="none" w:sz="0" w:space="0" w:color="auto"/>
        <w:bottom w:val="none" w:sz="0" w:space="0" w:color="auto"/>
        <w:right w:val="none" w:sz="0" w:space="0" w:color="auto"/>
      </w:divBdr>
    </w:div>
    <w:div w:id="706367542">
      <w:bodyDiv w:val="1"/>
      <w:marLeft w:val="0"/>
      <w:marRight w:val="0"/>
      <w:marTop w:val="0"/>
      <w:marBottom w:val="0"/>
      <w:divBdr>
        <w:top w:val="none" w:sz="0" w:space="0" w:color="auto"/>
        <w:left w:val="none" w:sz="0" w:space="0" w:color="auto"/>
        <w:bottom w:val="none" w:sz="0" w:space="0" w:color="auto"/>
        <w:right w:val="none" w:sz="0" w:space="0" w:color="auto"/>
      </w:divBdr>
    </w:div>
    <w:div w:id="719591173">
      <w:bodyDiv w:val="1"/>
      <w:marLeft w:val="0"/>
      <w:marRight w:val="0"/>
      <w:marTop w:val="0"/>
      <w:marBottom w:val="0"/>
      <w:divBdr>
        <w:top w:val="none" w:sz="0" w:space="0" w:color="auto"/>
        <w:left w:val="none" w:sz="0" w:space="0" w:color="auto"/>
        <w:bottom w:val="none" w:sz="0" w:space="0" w:color="auto"/>
        <w:right w:val="none" w:sz="0" w:space="0" w:color="auto"/>
      </w:divBdr>
    </w:div>
    <w:div w:id="724911826">
      <w:bodyDiv w:val="1"/>
      <w:marLeft w:val="0"/>
      <w:marRight w:val="0"/>
      <w:marTop w:val="0"/>
      <w:marBottom w:val="0"/>
      <w:divBdr>
        <w:top w:val="none" w:sz="0" w:space="0" w:color="auto"/>
        <w:left w:val="none" w:sz="0" w:space="0" w:color="auto"/>
        <w:bottom w:val="none" w:sz="0" w:space="0" w:color="auto"/>
        <w:right w:val="none" w:sz="0" w:space="0" w:color="auto"/>
      </w:divBdr>
    </w:div>
    <w:div w:id="729961318">
      <w:bodyDiv w:val="1"/>
      <w:marLeft w:val="0"/>
      <w:marRight w:val="0"/>
      <w:marTop w:val="0"/>
      <w:marBottom w:val="0"/>
      <w:divBdr>
        <w:top w:val="none" w:sz="0" w:space="0" w:color="auto"/>
        <w:left w:val="none" w:sz="0" w:space="0" w:color="auto"/>
        <w:bottom w:val="none" w:sz="0" w:space="0" w:color="auto"/>
        <w:right w:val="none" w:sz="0" w:space="0" w:color="auto"/>
      </w:divBdr>
    </w:div>
    <w:div w:id="782188622">
      <w:bodyDiv w:val="1"/>
      <w:marLeft w:val="0"/>
      <w:marRight w:val="0"/>
      <w:marTop w:val="0"/>
      <w:marBottom w:val="0"/>
      <w:divBdr>
        <w:top w:val="none" w:sz="0" w:space="0" w:color="auto"/>
        <w:left w:val="none" w:sz="0" w:space="0" w:color="auto"/>
        <w:bottom w:val="none" w:sz="0" w:space="0" w:color="auto"/>
        <w:right w:val="none" w:sz="0" w:space="0" w:color="auto"/>
      </w:divBdr>
    </w:div>
    <w:div w:id="786201454">
      <w:bodyDiv w:val="1"/>
      <w:marLeft w:val="0"/>
      <w:marRight w:val="0"/>
      <w:marTop w:val="0"/>
      <w:marBottom w:val="0"/>
      <w:divBdr>
        <w:top w:val="none" w:sz="0" w:space="0" w:color="auto"/>
        <w:left w:val="none" w:sz="0" w:space="0" w:color="auto"/>
        <w:bottom w:val="none" w:sz="0" w:space="0" w:color="auto"/>
        <w:right w:val="none" w:sz="0" w:space="0" w:color="auto"/>
      </w:divBdr>
    </w:div>
    <w:div w:id="797456383">
      <w:bodyDiv w:val="1"/>
      <w:marLeft w:val="0"/>
      <w:marRight w:val="0"/>
      <w:marTop w:val="0"/>
      <w:marBottom w:val="0"/>
      <w:divBdr>
        <w:top w:val="none" w:sz="0" w:space="0" w:color="auto"/>
        <w:left w:val="none" w:sz="0" w:space="0" w:color="auto"/>
        <w:bottom w:val="none" w:sz="0" w:space="0" w:color="auto"/>
        <w:right w:val="none" w:sz="0" w:space="0" w:color="auto"/>
      </w:divBdr>
    </w:div>
    <w:div w:id="801315664">
      <w:bodyDiv w:val="1"/>
      <w:marLeft w:val="0"/>
      <w:marRight w:val="0"/>
      <w:marTop w:val="0"/>
      <w:marBottom w:val="0"/>
      <w:divBdr>
        <w:top w:val="none" w:sz="0" w:space="0" w:color="auto"/>
        <w:left w:val="none" w:sz="0" w:space="0" w:color="auto"/>
        <w:bottom w:val="none" w:sz="0" w:space="0" w:color="auto"/>
        <w:right w:val="none" w:sz="0" w:space="0" w:color="auto"/>
      </w:divBdr>
    </w:div>
    <w:div w:id="804934375">
      <w:bodyDiv w:val="1"/>
      <w:marLeft w:val="0"/>
      <w:marRight w:val="0"/>
      <w:marTop w:val="0"/>
      <w:marBottom w:val="0"/>
      <w:divBdr>
        <w:top w:val="none" w:sz="0" w:space="0" w:color="auto"/>
        <w:left w:val="none" w:sz="0" w:space="0" w:color="auto"/>
        <w:bottom w:val="none" w:sz="0" w:space="0" w:color="auto"/>
        <w:right w:val="none" w:sz="0" w:space="0" w:color="auto"/>
      </w:divBdr>
    </w:div>
    <w:div w:id="825165912">
      <w:bodyDiv w:val="1"/>
      <w:marLeft w:val="0"/>
      <w:marRight w:val="0"/>
      <w:marTop w:val="0"/>
      <w:marBottom w:val="0"/>
      <w:divBdr>
        <w:top w:val="none" w:sz="0" w:space="0" w:color="auto"/>
        <w:left w:val="none" w:sz="0" w:space="0" w:color="auto"/>
        <w:bottom w:val="none" w:sz="0" w:space="0" w:color="auto"/>
        <w:right w:val="none" w:sz="0" w:space="0" w:color="auto"/>
      </w:divBdr>
    </w:div>
    <w:div w:id="845679366">
      <w:bodyDiv w:val="1"/>
      <w:marLeft w:val="0"/>
      <w:marRight w:val="0"/>
      <w:marTop w:val="0"/>
      <w:marBottom w:val="0"/>
      <w:divBdr>
        <w:top w:val="none" w:sz="0" w:space="0" w:color="auto"/>
        <w:left w:val="none" w:sz="0" w:space="0" w:color="auto"/>
        <w:bottom w:val="none" w:sz="0" w:space="0" w:color="auto"/>
        <w:right w:val="none" w:sz="0" w:space="0" w:color="auto"/>
      </w:divBdr>
      <w:divsChild>
        <w:div w:id="1646398612">
          <w:marLeft w:val="0"/>
          <w:marRight w:val="0"/>
          <w:marTop w:val="0"/>
          <w:marBottom w:val="0"/>
          <w:divBdr>
            <w:top w:val="none" w:sz="0" w:space="0" w:color="auto"/>
            <w:left w:val="none" w:sz="0" w:space="0" w:color="auto"/>
            <w:bottom w:val="none" w:sz="0" w:space="0" w:color="auto"/>
            <w:right w:val="none" w:sz="0" w:space="0" w:color="auto"/>
          </w:divBdr>
          <w:divsChild>
            <w:div w:id="1852406098">
              <w:marLeft w:val="0"/>
              <w:marRight w:val="0"/>
              <w:marTop w:val="100"/>
              <w:marBottom w:val="100"/>
              <w:divBdr>
                <w:top w:val="none" w:sz="0" w:space="0" w:color="auto"/>
                <w:left w:val="none" w:sz="0" w:space="0" w:color="auto"/>
                <w:bottom w:val="none" w:sz="0" w:space="0" w:color="auto"/>
                <w:right w:val="none" w:sz="0" w:space="0" w:color="auto"/>
              </w:divBdr>
              <w:divsChild>
                <w:div w:id="759252623">
                  <w:marLeft w:val="0"/>
                  <w:marRight w:val="0"/>
                  <w:marTop w:val="0"/>
                  <w:marBottom w:val="0"/>
                  <w:divBdr>
                    <w:top w:val="none" w:sz="0" w:space="0" w:color="auto"/>
                    <w:left w:val="none" w:sz="0" w:space="0" w:color="auto"/>
                    <w:bottom w:val="none" w:sz="0" w:space="0" w:color="auto"/>
                    <w:right w:val="none" w:sz="0" w:space="0" w:color="auto"/>
                  </w:divBdr>
                  <w:divsChild>
                    <w:div w:id="1690638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0146192">
          <w:marLeft w:val="0"/>
          <w:marRight w:val="0"/>
          <w:marTop w:val="0"/>
          <w:marBottom w:val="0"/>
          <w:divBdr>
            <w:top w:val="none" w:sz="0" w:space="0" w:color="auto"/>
            <w:left w:val="none" w:sz="0" w:space="0" w:color="auto"/>
            <w:bottom w:val="none" w:sz="0" w:space="0" w:color="auto"/>
            <w:right w:val="none" w:sz="0" w:space="0" w:color="auto"/>
          </w:divBdr>
          <w:divsChild>
            <w:div w:id="1104495198">
              <w:marLeft w:val="0"/>
              <w:marRight w:val="0"/>
              <w:marTop w:val="100"/>
              <w:marBottom w:val="100"/>
              <w:divBdr>
                <w:top w:val="none" w:sz="0" w:space="0" w:color="auto"/>
                <w:left w:val="none" w:sz="0" w:space="0" w:color="auto"/>
                <w:bottom w:val="none" w:sz="0" w:space="0" w:color="auto"/>
                <w:right w:val="none" w:sz="0" w:space="0" w:color="auto"/>
              </w:divBdr>
              <w:divsChild>
                <w:div w:id="1564215935">
                  <w:marLeft w:val="0"/>
                  <w:marRight w:val="0"/>
                  <w:marTop w:val="0"/>
                  <w:marBottom w:val="0"/>
                  <w:divBdr>
                    <w:top w:val="none" w:sz="0" w:space="0" w:color="auto"/>
                    <w:left w:val="none" w:sz="0" w:space="0" w:color="auto"/>
                    <w:bottom w:val="none" w:sz="0" w:space="0" w:color="auto"/>
                    <w:right w:val="none" w:sz="0" w:space="0" w:color="auto"/>
                  </w:divBdr>
                  <w:divsChild>
                    <w:div w:id="123934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5083911">
          <w:marLeft w:val="0"/>
          <w:marRight w:val="0"/>
          <w:marTop w:val="0"/>
          <w:marBottom w:val="0"/>
          <w:divBdr>
            <w:top w:val="none" w:sz="0" w:space="0" w:color="auto"/>
            <w:left w:val="none" w:sz="0" w:space="0" w:color="auto"/>
            <w:bottom w:val="none" w:sz="0" w:space="0" w:color="auto"/>
            <w:right w:val="none" w:sz="0" w:space="0" w:color="auto"/>
          </w:divBdr>
          <w:divsChild>
            <w:div w:id="4673712">
              <w:marLeft w:val="0"/>
              <w:marRight w:val="0"/>
              <w:marTop w:val="100"/>
              <w:marBottom w:val="100"/>
              <w:divBdr>
                <w:top w:val="none" w:sz="0" w:space="0" w:color="auto"/>
                <w:left w:val="none" w:sz="0" w:space="0" w:color="auto"/>
                <w:bottom w:val="none" w:sz="0" w:space="0" w:color="auto"/>
                <w:right w:val="none" w:sz="0" w:space="0" w:color="auto"/>
              </w:divBdr>
              <w:divsChild>
                <w:div w:id="1271085093">
                  <w:marLeft w:val="0"/>
                  <w:marRight w:val="0"/>
                  <w:marTop w:val="0"/>
                  <w:marBottom w:val="0"/>
                  <w:divBdr>
                    <w:top w:val="none" w:sz="0" w:space="0" w:color="auto"/>
                    <w:left w:val="none" w:sz="0" w:space="0" w:color="auto"/>
                    <w:bottom w:val="none" w:sz="0" w:space="0" w:color="auto"/>
                    <w:right w:val="none" w:sz="0" w:space="0" w:color="auto"/>
                  </w:divBdr>
                  <w:divsChild>
                    <w:div w:id="277295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5991657">
      <w:bodyDiv w:val="1"/>
      <w:marLeft w:val="0"/>
      <w:marRight w:val="0"/>
      <w:marTop w:val="0"/>
      <w:marBottom w:val="0"/>
      <w:divBdr>
        <w:top w:val="none" w:sz="0" w:space="0" w:color="auto"/>
        <w:left w:val="none" w:sz="0" w:space="0" w:color="auto"/>
        <w:bottom w:val="none" w:sz="0" w:space="0" w:color="auto"/>
        <w:right w:val="none" w:sz="0" w:space="0" w:color="auto"/>
      </w:divBdr>
    </w:div>
    <w:div w:id="891304806">
      <w:bodyDiv w:val="1"/>
      <w:marLeft w:val="0"/>
      <w:marRight w:val="0"/>
      <w:marTop w:val="0"/>
      <w:marBottom w:val="0"/>
      <w:divBdr>
        <w:top w:val="none" w:sz="0" w:space="0" w:color="auto"/>
        <w:left w:val="none" w:sz="0" w:space="0" w:color="auto"/>
        <w:bottom w:val="none" w:sz="0" w:space="0" w:color="auto"/>
        <w:right w:val="none" w:sz="0" w:space="0" w:color="auto"/>
      </w:divBdr>
    </w:div>
    <w:div w:id="899482372">
      <w:bodyDiv w:val="1"/>
      <w:marLeft w:val="0"/>
      <w:marRight w:val="0"/>
      <w:marTop w:val="0"/>
      <w:marBottom w:val="0"/>
      <w:divBdr>
        <w:top w:val="none" w:sz="0" w:space="0" w:color="auto"/>
        <w:left w:val="none" w:sz="0" w:space="0" w:color="auto"/>
        <w:bottom w:val="none" w:sz="0" w:space="0" w:color="auto"/>
        <w:right w:val="none" w:sz="0" w:space="0" w:color="auto"/>
      </w:divBdr>
    </w:div>
    <w:div w:id="902987276">
      <w:bodyDiv w:val="1"/>
      <w:marLeft w:val="0"/>
      <w:marRight w:val="0"/>
      <w:marTop w:val="0"/>
      <w:marBottom w:val="0"/>
      <w:divBdr>
        <w:top w:val="none" w:sz="0" w:space="0" w:color="auto"/>
        <w:left w:val="none" w:sz="0" w:space="0" w:color="auto"/>
        <w:bottom w:val="none" w:sz="0" w:space="0" w:color="auto"/>
        <w:right w:val="none" w:sz="0" w:space="0" w:color="auto"/>
      </w:divBdr>
    </w:div>
    <w:div w:id="903637365">
      <w:bodyDiv w:val="1"/>
      <w:marLeft w:val="0"/>
      <w:marRight w:val="0"/>
      <w:marTop w:val="0"/>
      <w:marBottom w:val="0"/>
      <w:divBdr>
        <w:top w:val="none" w:sz="0" w:space="0" w:color="auto"/>
        <w:left w:val="none" w:sz="0" w:space="0" w:color="auto"/>
        <w:bottom w:val="none" w:sz="0" w:space="0" w:color="auto"/>
        <w:right w:val="none" w:sz="0" w:space="0" w:color="auto"/>
      </w:divBdr>
    </w:div>
    <w:div w:id="1002128544">
      <w:bodyDiv w:val="1"/>
      <w:marLeft w:val="0"/>
      <w:marRight w:val="0"/>
      <w:marTop w:val="0"/>
      <w:marBottom w:val="0"/>
      <w:divBdr>
        <w:top w:val="none" w:sz="0" w:space="0" w:color="auto"/>
        <w:left w:val="none" w:sz="0" w:space="0" w:color="auto"/>
        <w:bottom w:val="none" w:sz="0" w:space="0" w:color="auto"/>
        <w:right w:val="none" w:sz="0" w:space="0" w:color="auto"/>
      </w:divBdr>
    </w:div>
    <w:div w:id="1012535325">
      <w:bodyDiv w:val="1"/>
      <w:marLeft w:val="0"/>
      <w:marRight w:val="0"/>
      <w:marTop w:val="0"/>
      <w:marBottom w:val="0"/>
      <w:divBdr>
        <w:top w:val="none" w:sz="0" w:space="0" w:color="auto"/>
        <w:left w:val="none" w:sz="0" w:space="0" w:color="auto"/>
        <w:bottom w:val="none" w:sz="0" w:space="0" w:color="auto"/>
        <w:right w:val="none" w:sz="0" w:space="0" w:color="auto"/>
      </w:divBdr>
    </w:div>
    <w:div w:id="1058671307">
      <w:bodyDiv w:val="1"/>
      <w:marLeft w:val="0"/>
      <w:marRight w:val="0"/>
      <w:marTop w:val="0"/>
      <w:marBottom w:val="0"/>
      <w:divBdr>
        <w:top w:val="none" w:sz="0" w:space="0" w:color="auto"/>
        <w:left w:val="none" w:sz="0" w:space="0" w:color="auto"/>
        <w:bottom w:val="none" w:sz="0" w:space="0" w:color="auto"/>
        <w:right w:val="none" w:sz="0" w:space="0" w:color="auto"/>
      </w:divBdr>
    </w:div>
    <w:div w:id="1106729581">
      <w:bodyDiv w:val="1"/>
      <w:marLeft w:val="0"/>
      <w:marRight w:val="0"/>
      <w:marTop w:val="0"/>
      <w:marBottom w:val="0"/>
      <w:divBdr>
        <w:top w:val="none" w:sz="0" w:space="0" w:color="auto"/>
        <w:left w:val="none" w:sz="0" w:space="0" w:color="auto"/>
        <w:bottom w:val="none" w:sz="0" w:space="0" w:color="auto"/>
        <w:right w:val="none" w:sz="0" w:space="0" w:color="auto"/>
      </w:divBdr>
    </w:div>
    <w:div w:id="1124881972">
      <w:bodyDiv w:val="1"/>
      <w:marLeft w:val="0"/>
      <w:marRight w:val="0"/>
      <w:marTop w:val="0"/>
      <w:marBottom w:val="0"/>
      <w:divBdr>
        <w:top w:val="none" w:sz="0" w:space="0" w:color="auto"/>
        <w:left w:val="none" w:sz="0" w:space="0" w:color="auto"/>
        <w:bottom w:val="none" w:sz="0" w:space="0" w:color="auto"/>
        <w:right w:val="none" w:sz="0" w:space="0" w:color="auto"/>
      </w:divBdr>
    </w:div>
    <w:div w:id="1220283513">
      <w:bodyDiv w:val="1"/>
      <w:marLeft w:val="0"/>
      <w:marRight w:val="0"/>
      <w:marTop w:val="0"/>
      <w:marBottom w:val="0"/>
      <w:divBdr>
        <w:top w:val="none" w:sz="0" w:space="0" w:color="auto"/>
        <w:left w:val="none" w:sz="0" w:space="0" w:color="auto"/>
        <w:bottom w:val="none" w:sz="0" w:space="0" w:color="auto"/>
        <w:right w:val="none" w:sz="0" w:space="0" w:color="auto"/>
      </w:divBdr>
    </w:div>
    <w:div w:id="1244409414">
      <w:bodyDiv w:val="1"/>
      <w:marLeft w:val="0"/>
      <w:marRight w:val="0"/>
      <w:marTop w:val="0"/>
      <w:marBottom w:val="0"/>
      <w:divBdr>
        <w:top w:val="none" w:sz="0" w:space="0" w:color="auto"/>
        <w:left w:val="none" w:sz="0" w:space="0" w:color="auto"/>
        <w:bottom w:val="none" w:sz="0" w:space="0" w:color="auto"/>
        <w:right w:val="none" w:sz="0" w:space="0" w:color="auto"/>
      </w:divBdr>
    </w:div>
    <w:div w:id="1259673506">
      <w:bodyDiv w:val="1"/>
      <w:marLeft w:val="0"/>
      <w:marRight w:val="0"/>
      <w:marTop w:val="0"/>
      <w:marBottom w:val="0"/>
      <w:divBdr>
        <w:top w:val="none" w:sz="0" w:space="0" w:color="auto"/>
        <w:left w:val="none" w:sz="0" w:space="0" w:color="auto"/>
        <w:bottom w:val="none" w:sz="0" w:space="0" w:color="auto"/>
        <w:right w:val="none" w:sz="0" w:space="0" w:color="auto"/>
      </w:divBdr>
    </w:div>
    <w:div w:id="1262683407">
      <w:bodyDiv w:val="1"/>
      <w:marLeft w:val="0"/>
      <w:marRight w:val="0"/>
      <w:marTop w:val="0"/>
      <w:marBottom w:val="0"/>
      <w:divBdr>
        <w:top w:val="none" w:sz="0" w:space="0" w:color="auto"/>
        <w:left w:val="none" w:sz="0" w:space="0" w:color="auto"/>
        <w:bottom w:val="none" w:sz="0" w:space="0" w:color="auto"/>
        <w:right w:val="none" w:sz="0" w:space="0" w:color="auto"/>
      </w:divBdr>
    </w:div>
    <w:div w:id="1291745196">
      <w:bodyDiv w:val="1"/>
      <w:marLeft w:val="0"/>
      <w:marRight w:val="0"/>
      <w:marTop w:val="0"/>
      <w:marBottom w:val="0"/>
      <w:divBdr>
        <w:top w:val="none" w:sz="0" w:space="0" w:color="auto"/>
        <w:left w:val="none" w:sz="0" w:space="0" w:color="auto"/>
        <w:bottom w:val="none" w:sz="0" w:space="0" w:color="auto"/>
        <w:right w:val="none" w:sz="0" w:space="0" w:color="auto"/>
      </w:divBdr>
    </w:div>
    <w:div w:id="1322348187">
      <w:bodyDiv w:val="1"/>
      <w:marLeft w:val="0"/>
      <w:marRight w:val="0"/>
      <w:marTop w:val="0"/>
      <w:marBottom w:val="0"/>
      <w:divBdr>
        <w:top w:val="none" w:sz="0" w:space="0" w:color="auto"/>
        <w:left w:val="none" w:sz="0" w:space="0" w:color="auto"/>
        <w:bottom w:val="none" w:sz="0" w:space="0" w:color="auto"/>
        <w:right w:val="none" w:sz="0" w:space="0" w:color="auto"/>
      </w:divBdr>
    </w:div>
    <w:div w:id="1340500965">
      <w:bodyDiv w:val="1"/>
      <w:marLeft w:val="0"/>
      <w:marRight w:val="0"/>
      <w:marTop w:val="0"/>
      <w:marBottom w:val="0"/>
      <w:divBdr>
        <w:top w:val="none" w:sz="0" w:space="0" w:color="auto"/>
        <w:left w:val="none" w:sz="0" w:space="0" w:color="auto"/>
        <w:bottom w:val="none" w:sz="0" w:space="0" w:color="auto"/>
        <w:right w:val="none" w:sz="0" w:space="0" w:color="auto"/>
      </w:divBdr>
    </w:div>
    <w:div w:id="1372879464">
      <w:bodyDiv w:val="1"/>
      <w:marLeft w:val="0"/>
      <w:marRight w:val="0"/>
      <w:marTop w:val="0"/>
      <w:marBottom w:val="0"/>
      <w:divBdr>
        <w:top w:val="none" w:sz="0" w:space="0" w:color="auto"/>
        <w:left w:val="none" w:sz="0" w:space="0" w:color="auto"/>
        <w:bottom w:val="none" w:sz="0" w:space="0" w:color="auto"/>
        <w:right w:val="none" w:sz="0" w:space="0" w:color="auto"/>
      </w:divBdr>
    </w:div>
    <w:div w:id="1395809175">
      <w:bodyDiv w:val="1"/>
      <w:marLeft w:val="0"/>
      <w:marRight w:val="0"/>
      <w:marTop w:val="0"/>
      <w:marBottom w:val="0"/>
      <w:divBdr>
        <w:top w:val="none" w:sz="0" w:space="0" w:color="auto"/>
        <w:left w:val="none" w:sz="0" w:space="0" w:color="auto"/>
        <w:bottom w:val="none" w:sz="0" w:space="0" w:color="auto"/>
        <w:right w:val="none" w:sz="0" w:space="0" w:color="auto"/>
      </w:divBdr>
    </w:div>
    <w:div w:id="1410420536">
      <w:bodyDiv w:val="1"/>
      <w:marLeft w:val="0"/>
      <w:marRight w:val="0"/>
      <w:marTop w:val="0"/>
      <w:marBottom w:val="0"/>
      <w:divBdr>
        <w:top w:val="none" w:sz="0" w:space="0" w:color="auto"/>
        <w:left w:val="none" w:sz="0" w:space="0" w:color="auto"/>
        <w:bottom w:val="none" w:sz="0" w:space="0" w:color="auto"/>
        <w:right w:val="none" w:sz="0" w:space="0" w:color="auto"/>
      </w:divBdr>
    </w:div>
    <w:div w:id="1419860627">
      <w:bodyDiv w:val="1"/>
      <w:marLeft w:val="0"/>
      <w:marRight w:val="0"/>
      <w:marTop w:val="0"/>
      <w:marBottom w:val="0"/>
      <w:divBdr>
        <w:top w:val="none" w:sz="0" w:space="0" w:color="auto"/>
        <w:left w:val="none" w:sz="0" w:space="0" w:color="auto"/>
        <w:bottom w:val="none" w:sz="0" w:space="0" w:color="auto"/>
        <w:right w:val="none" w:sz="0" w:space="0" w:color="auto"/>
      </w:divBdr>
    </w:div>
    <w:div w:id="1465196824">
      <w:bodyDiv w:val="1"/>
      <w:marLeft w:val="0"/>
      <w:marRight w:val="0"/>
      <w:marTop w:val="0"/>
      <w:marBottom w:val="0"/>
      <w:divBdr>
        <w:top w:val="none" w:sz="0" w:space="0" w:color="auto"/>
        <w:left w:val="none" w:sz="0" w:space="0" w:color="auto"/>
        <w:bottom w:val="none" w:sz="0" w:space="0" w:color="auto"/>
        <w:right w:val="none" w:sz="0" w:space="0" w:color="auto"/>
      </w:divBdr>
    </w:div>
    <w:div w:id="1468427007">
      <w:bodyDiv w:val="1"/>
      <w:marLeft w:val="0"/>
      <w:marRight w:val="0"/>
      <w:marTop w:val="0"/>
      <w:marBottom w:val="0"/>
      <w:divBdr>
        <w:top w:val="none" w:sz="0" w:space="0" w:color="auto"/>
        <w:left w:val="none" w:sz="0" w:space="0" w:color="auto"/>
        <w:bottom w:val="none" w:sz="0" w:space="0" w:color="auto"/>
        <w:right w:val="none" w:sz="0" w:space="0" w:color="auto"/>
      </w:divBdr>
    </w:div>
    <w:div w:id="1497720934">
      <w:bodyDiv w:val="1"/>
      <w:marLeft w:val="0"/>
      <w:marRight w:val="0"/>
      <w:marTop w:val="0"/>
      <w:marBottom w:val="0"/>
      <w:divBdr>
        <w:top w:val="none" w:sz="0" w:space="0" w:color="auto"/>
        <w:left w:val="none" w:sz="0" w:space="0" w:color="auto"/>
        <w:bottom w:val="none" w:sz="0" w:space="0" w:color="auto"/>
        <w:right w:val="none" w:sz="0" w:space="0" w:color="auto"/>
      </w:divBdr>
    </w:div>
    <w:div w:id="1516383901">
      <w:bodyDiv w:val="1"/>
      <w:marLeft w:val="0"/>
      <w:marRight w:val="0"/>
      <w:marTop w:val="0"/>
      <w:marBottom w:val="0"/>
      <w:divBdr>
        <w:top w:val="none" w:sz="0" w:space="0" w:color="auto"/>
        <w:left w:val="none" w:sz="0" w:space="0" w:color="auto"/>
        <w:bottom w:val="none" w:sz="0" w:space="0" w:color="auto"/>
        <w:right w:val="none" w:sz="0" w:space="0" w:color="auto"/>
      </w:divBdr>
    </w:div>
    <w:div w:id="1538664692">
      <w:bodyDiv w:val="1"/>
      <w:marLeft w:val="0"/>
      <w:marRight w:val="0"/>
      <w:marTop w:val="0"/>
      <w:marBottom w:val="0"/>
      <w:divBdr>
        <w:top w:val="none" w:sz="0" w:space="0" w:color="auto"/>
        <w:left w:val="none" w:sz="0" w:space="0" w:color="auto"/>
        <w:bottom w:val="none" w:sz="0" w:space="0" w:color="auto"/>
        <w:right w:val="none" w:sz="0" w:space="0" w:color="auto"/>
      </w:divBdr>
    </w:div>
    <w:div w:id="1545603415">
      <w:bodyDiv w:val="1"/>
      <w:marLeft w:val="0"/>
      <w:marRight w:val="0"/>
      <w:marTop w:val="0"/>
      <w:marBottom w:val="0"/>
      <w:divBdr>
        <w:top w:val="none" w:sz="0" w:space="0" w:color="auto"/>
        <w:left w:val="none" w:sz="0" w:space="0" w:color="auto"/>
        <w:bottom w:val="none" w:sz="0" w:space="0" w:color="auto"/>
        <w:right w:val="none" w:sz="0" w:space="0" w:color="auto"/>
      </w:divBdr>
    </w:div>
    <w:div w:id="1548686817">
      <w:bodyDiv w:val="1"/>
      <w:marLeft w:val="0"/>
      <w:marRight w:val="0"/>
      <w:marTop w:val="0"/>
      <w:marBottom w:val="0"/>
      <w:divBdr>
        <w:top w:val="none" w:sz="0" w:space="0" w:color="auto"/>
        <w:left w:val="none" w:sz="0" w:space="0" w:color="auto"/>
        <w:bottom w:val="none" w:sz="0" w:space="0" w:color="auto"/>
        <w:right w:val="none" w:sz="0" w:space="0" w:color="auto"/>
      </w:divBdr>
    </w:div>
    <w:div w:id="1569806982">
      <w:bodyDiv w:val="1"/>
      <w:marLeft w:val="0"/>
      <w:marRight w:val="0"/>
      <w:marTop w:val="0"/>
      <w:marBottom w:val="0"/>
      <w:divBdr>
        <w:top w:val="none" w:sz="0" w:space="0" w:color="auto"/>
        <w:left w:val="none" w:sz="0" w:space="0" w:color="auto"/>
        <w:bottom w:val="none" w:sz="0" w:space="0" w:color="auto"/>
        <w:right w:val="none" w:sz="0" w:space="0" w:color="auto"/>
      </w:divBdr>
    </w:div>
    <w:div w:id="1624725046">
      <w:bodyDiv w:val="1"/>
      <w:marLeft w:val="0"/>
      <w:marRight w:val="0"/>
      <w:marTop w:val="0"/>
      <w:marBottom w:val="0"/>
      <w:divBdr>
        <w:top w:val="none" w:sz="0" w:space="0" w:color="auto"/>
        <w:left w:val="none" w:sz="0" w:space="0" w:color="auto"/>
        <w:bottom w:val="none" w:sz="0" w:space="0" w:color="auto"/>
        <w:right w:val="none" w:sz="0" w:space="0" w:color="auto"/>
      </w:divBdr>
    </w:div>
    <w:div w:id="1626809724">
      <w:bodyDiv w:val="1"/>
      <w:marLeft w:val="0"/>
      <w:marRight w:val="0"/>
      <w:marTop w:val="0"/>
      <w:marBottom w:val="0"/>
      <w:divBdr>
        <w:top w:val="none" w:sz="0" w:space="0" w:color="auto"/>
        <w:left w:val="none" w:sz="0" w:space="0" w:color="auto"/>
        <w:bottom w:val="none" w:sz="0" w:space="0" w:color="auto"/>
        <w:right w:val="none" w:sz="0" w:space="0" w:color="auto"/>
      </w:divBdr>
    </w:div>
    <w:div w:id="1635285564">
      <w:bodyDiv w:val="1"/>
      <w:marLeft w:val="0"/>
      <w:marRight w:val="0"/>
      <w:marTop w:val="0"/>
      <w:marBottom w:val="0"/>
      <w:divBdr>
        <w:top w:val="none" w:sz="0" w:space="0" w:color="auto"/>
        <w:left w:val="none" w:sz="0" w:space="0" w:color="auto"/>
        <w:bottom w:val="none" w:sz="0" w:space="0" w:color="auto"/>
        <w:right w:val="none" w:sz="0" w:space="0" w:color="auto"/>
      </w:divBdr>
    </w:div>
    <w:div w:id="1635479614">
      <w:bodyDiv w:val="1"/>
      <w:marLeft w:val="0"/>
      <w:marRight w:val="0"/>
      <w:marTop w:val="0"/>
      <w:marBottom w:val="0"/>
      <w:divBdr>
        <w:top w:val="none" w:sz="0" w:space="0" w:color="auto"/>
        <w:left w:val="none" w:sz="0" w:space="0" w:color="auto"/>
        <w:bottom w:val="none" w:sz="0" w:space="0" w:color="auto"/>
        <w:right w:val="none" w:sz="0" w:space="0" w:color="auto"/>
      </w:divBdr>
    </w:div>
    <w:div w:id="1654795179">
      <w:bodyDiv w:val="1"/>
      <w:marLeft w:val="0"/>
      <w:marRight w:val="0"/>
      <w:marTop w:val="0"/>
      <w:marBottom w:val="0"/>
      <w:divBdr>
        <w:top w:val="none" w:sz="0" w:space="0" w:color="auto"/>
        <w:left w:val="none" w:sz="0" w:space="0" w:color="auto"/>
        <w:bottom w:val="none" w:sz="0" w:space="0" w:color="auto"/>
        <w:right w:val="none" w:sz="0" w:space="0" w:color="auto"/>
      </w:divBdr>
    </w:div>
    <w:div w:id="1657565723">
      <w:bodyDiv w:val="1"/>
      <w:marLeft w:val="0"/>
      <w:marRight w:val="0"/>
      <w:marTop w:val="0"/>
      <w:marBottom w:val="0"/>
      <w:divBdr>
        <w:top w:val="none" w:sz="0" w:space="0" w:color="auto"/>
        <w:left w:val="none" w:sz="0" w:space="0" w:color="auto"/>
        <w:bottom w:val="none" w:sz="0" w:space="0" w:color="auto"/>
        <w:right w:val="none" w:sz="0" w:space="0" w:color="auto"/>
      </w:divBdr>
    </w:div>
    <w:div w:id="1775594058">
      <w:bodyDiv w:val="1"/>
      <w:marLeft w:val="0"/>
      <w:marRight w:val="0"/>
      <w:marTop w:val="0"/>
      <w:marBottom w:val="0"/>
      <w:divBdr>
        <w:top w:val="none" w:sz="0" w:space="0" w:color="auto"/>
        <w:left w:val="none" w:sz="0" w:space="0" w:color="auto"/>
        <w:bottom w:val="none" w:sz="0" w:space="0" w:color="auto"/>
        <w:right w:val="none" w:sz="0" w:space="0" w:color="auto"/>
      </w:divBdr>
    </w:div>
    <w:div w:id="1785731994">
      <w:bodyDiv w:val="1"/>
      <w:marLeft w:val="0"/>
      <w:marRight w:val="0"/>
      <w:marTop w:val="0"/>
      <w:marBottom w:val="0"/>
      <w:divBdr>
        <w:top w:val="none" w:sz="0" w:space="0" w:color="auto"/>
        <w:left w:val="none" w:sz="0" w:space="0" w:color="auto"/>
        <w:bottom w:val="none" w:sz="0" w:space="0" w:color="auto"/>
        <w:right w:val="none" w:sz="0" w:space="0" w:color="auto"/>
      </w:divBdr>
    </w:div>
    <w:div w:id="1836535304">
      <w:bodyDiv w:val="1"/>
      <w:marLeft w:val="0"/>
      <w:marRight w:val="0"/>
      <w:marTop w:val="0"/>
      <w:marBottom w:val="0"/>
      <w:divBdr>
        <w:top w:val="none" w:sz="0" w:space="0" w:color="auto"/>
        <w:left w:val="none" w:sz="0" w:space="0" w:color="auto"/>
        <w:bottom w:val="none" w:sz="0" w:space="0" w:color="auto"/>
        <w:right w:val="none" w:sz="0" w:space="0" w:color="auto"/>
      </w:divBdr>
    </w:div>
    <w:div w:id="1885092499">
      <w:bodyDiv w:val="1"/>
      <w:marLeft w:val="0"/>
      <w:marRight w:val="0"/>
      <w:marTop w:val="0"/>
      <w:marBottom w:val="0"/>
      <w:divBdr>
        <w:top w:val="none" w:sz="0" w:space="0" w:color="auto"/>
        <w:left w:val="none" w:sz="0" w:space="0" w:color="auto"/>
        <w:bottom w:val="none" w:sz="0" w:space="0" w:color="auto"/>
        <w:right w:val="none" w:sz="0" w:space="0" w:color="auto"/>
      </w:divBdr>
    </w:div>
    <w:div w:id="1908956830">
      <w:bodyDiv w:val="1"/>
      <w:marLeft w:val="0"/>
      <w:marRight w:val="0"/>
      <w:marTop w:val="0"/>
      <w:marBottom w:val="0"/>
      <w:divBdr>
        <w:top w:val="none" w:sz="0" w:space="0" w:color="auto"/>
        <w:left w:val="none" w:sz="0" w:space="0" w:color="auto"/>
        <w:bottom w:val="none" w:sz="0" w:space="0" w:color="auto"/>
        <w:right w:val="none" w:sz="0" w:space="0" w:color="auto"/>
      </w:divBdr>
    </w:div>
    <w:div w:id="1956982110">
      <w:bodyDiv w:val="1"/>
      <w:marLeft w:val="0"/>
      <w:marRight w:val="0"/>
      <w:marTop w:val="0"/>
      <w:marBottom w:val="0"/>
      <w:divBdr>
        <w:top w:val="none" w:sz="0" w:space="0" w:color="auto"/>
        <w:left w:val="none" w:sz="0" w:space="0" w:color="auto"/>
        <w:bottom w:val="none" w:sz="0" w:space="0" w:color="auto"/>
        <w:right w:val="none" w:sz="0" w:space="0" w:color="auto"/>
      </w:divBdr>
    </w:div>
    <w:div w:id="1997761086">
      <w:bodyDiv w:val="1"/>
      <w:marLeft w:val="0"/>
      <w:marRight w:val="0"/>
      <w:marTop w:val="0"/>
      <w:marBottom w:val="0"/>
      <w:divBdr>
        <w:top w:val="none" w:sz="0" w:space="0" w:color="auto"/>
        <w:left w:val="none" w:sz="0" w:space="0" w:color="auto"/>
        <w:bottom w:val="none" w:sz="0" w:space="0" w:color="auto"/>
        <w:right w:val="none" w:sz="0" w:space="0" w:color="auto"/>
      </w:divBdr>
    </w:div>
    <w:div w:id="2011828017">
      <w:bodyDiv w:val="1"/>
      <w:marLeft w:val="0"/>
      <w:marRight w:val="0"/>
      <w:marTop w:val="0"/>
      <w:marBottom w:val="0"/>
      <w:divBdr>
        <w:top w:val="none" w:sz="0" w:space="0" w:color="auto"/>
        <w:left w:val="none" w:sz="0" w:space="0" w:color="auto"/>
        <w:bottom w:val="none" w:sz="0" w:space="0" w:color="auto"/>
        <w:right w:val="none" w:sz="0" w:space="0" w:color="auto"/>
      </w:divBdr>
    </w:div>
    <w:div w:id="2013137968">
      <w:bodyDiv w:val="1"/>
      <w:marLeft w:val="0"/>
      <w:marRight w:val="0"/>
      <w:marTop w:val="0"/>
      <w:marBottom w:val="0"/>
      <w:divBdr>
        <w:top w:val="none" w:sz="0" w:space="0" w:color="auto"/>
        <w:left w:val="none" w:sz="0" w:space="0" w:color="auto"/>
        <w:bottom w:val="none" w:sz="0" w:space="0" w:color="auto"/>
        <w:right w:val="none" w:sz="0" w:space="0" w:color="auto"/>
      </w:divBdr>
    </w:div>
    <w:div w:id="2036543435">
      <w:bodyDiv w:val="1"/>
      <w:marLeft w:val="0"/>
      <w:marRight w:val="0"/>
      <w:marTop w:val="0"/>
      <w:marBottom w:val="0"/>
      <w:divBdr>
        <w:top w:val="none" w:sz="0" w:space="0" w:color="auto"/>
        <w:left w:val="none" w:sz="0" w:space="0" w:color="auto"/>
        <w:bottom w:val="none" w:sz="0" w:space="0" w:color="auto"/>
        <w:right w:val="none" w:sz="0" w:space="0" w:color="auto"/>
      </w:divBdr>
    </w:div>
    <w:div w:id="2079013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5.png"/><Relationship Id="rId89" Type="http://schemas.openxmlformats.org/officeDocument/2006/relationships/image" Target="media/image80.png"/><Relationship Id="rId16" Type="http://schemas.openxmlformats.org/officeDocument/2006/relationships/image" Target="media/image7.png"/><Relationship Id="rId11" Type="http://schemas.openxmlformats.org/officeDocument/2006/relationships/image" Target="media/image2.pn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5.png"/><Relationship Id="rId79" Type="http://schemas.openxmlformats.org/officeDocument/2006/relationships/image" Target="media/image70.jpeg"/><Relationship Id="rId5" Type="http://schemas.openxmlformats.org/officeDocument/2006/relationships/webSettings" Target="webSettings.xml"/><Relationship Id="rId90" Type="http://schemas.openxmlformats.org/officeDocument/2006/relationships/fontTable" Target="fontTable.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77" Type="http://schemas.openxmlformats.org/officeDocument/2006/relationships/image" Target="media/image68.png"/><Relationship Id="rId8" Type="http://schemas.openxmlformats.org/officeDocument/2006/relationships/footer" Target="footer1.xml"/><Relationship Id="rId51" Type="http://schemas.openxmlformats.org/officeDocument/2006/relationships/image" Target="media/image42.png"/><Relationship Id="rId72" Type="http://schemas.openxmlformats.org/officeDocument/2006/relationships/image" Target="media/image63.png"/><Relationship Id="rId80" Type="http://schemas.openxmlformats.org/officeDocument/2006/relationships/image" Target="media/image71.png"/><Relationship Id="rId85" Type="http://schemas.openxmlformats.org/officeDocument/2006/relationships/image" Target="media/image76.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image" Target="media/image74.png"/><Relationship Id="rId88" Type="http://schemas.openxmlformats.org/officeDocument/2006/relationships/image" Target="media/image79.png"/><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png"/><Relationship Id="rId86" Type="http://schemas.openxmlformats.org/officeDocument/2006/relationships/image" Target="media/image77.png"/><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7" Type="http://schemas.openxmlformats.org/officeDocument/2006/relationships/endnotes" Target="endnotes.xml"/><Relationship Id="rId71" Type="http://schemas.openxmlformats.org/officeDocument/2006/relationships/image" Target="media/image62.pn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8.png"/><Relationship Id="rId61" Type="http://schemas.openxmlformats.org/officeDocument/2006/relationships/image" Target="media/image52.png"/><Relationship Id="rId82" Type="http://schemas.openxmlformats.org/officeDocument/2006/relationships/image" Target="media/image73.png"/><Relationship Id="rId19"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Kag</b:Tag>
    <b:SourceType>InternetSite</b:SourceType>
    <b:Guid>{317A7ED6-239A-0947-A500-B61887723EF5}</b:Guid>
    <b:Title>Kaggle Dataset</b:Title>
    <b:URL>https://www.kaggle.com/lakshmi25npathi/imdb-dataset-of-50k-movie-reviews</b:URL>
    <b:RefOrder>1</b:RefOrder>
  </b:Source>
</b:Sources>
</file>

<file path=customXml/itemProps1.xml><?xml version="1.0" encoding="utf-8"?>
<ds:datastoreItem xmlns:ds="http://schemas.openxmlformats.org/officeDocument/2006/customXml" ds:itemID="{2A65ACDC-B578-4649-A430-C527693850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7</TotalTime>
  <Pages>54</Pages>
  <Words>32766</Words>
  <Characters>186770</Characters>
  <Application>Microsoft Office Word</Application>
  <DocSecurity>0</DocSecurity>
  <Lines>1556</Lines>
  <Paragraphs>4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ket Talaviya</dc:creator>
  <cp:keywords/>
  <dc:description/>
  <cp:lastModifiedBy>Sanket Talaviya</cp:lastModifiedBy>
  <cp:revision>1616</cp:revision>
  <dcterms:created xsi:type="dcterms:W3CDTF">2021-06-13T13:47:00Z</dcterms:created>
  <dcterms:modified xsi:type="dcterms:W3CDTF">2021-06-20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liverpool-john-moores-university-harvard</vt:lpwstr>
  </property>
  <property fmtid="{D5CDD505-2E9C-101B-9397-08002B2CF9AE}" pid="19" name="Mendeley Recent Style Name 8_1">
    <vt:lpwstr>Liverpool John Moores University - Harvard</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32666f10-4710-3113-b860-31abb2ad56ca</vt:lpwstr>
  </property>
  <property fmtid="{D5CDD505-2E9C-101B-9397-08002B2CF9AE}" pid="24" name="Mendeley Citation Style_1">
    <vt:lpwstr>http://www.zotero.org/styles/liverpool-john-moores-university-harvard</vt:lpwstr>
  </property>
</Properties>
</file>